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Pr>
        <w:rPr>
          <w:rFonts w:hint="eastAsia"/>
        </w:rPr>
      </w:pPr>
    </w:p>
    <w:p w14:paraId="38A44BA9" w14:textId="77777777" w:rsidR="00911A13" w:rsidRDefault="00911A13" w:rsidP="00911A13">
      <w:pPr>
        <w:ind w:left="480"/>
      </w:pPr>
      <w:r>
        <w:rPr>
          <w:rFonts w:hint="eastAsia"/>
        </w:rPr>
        <w:t xml:space="preserve">                                        </w:t>
      </w:r>
      <w:r>
        <w:rPr>
          <w:rFonts w:ascii="黑体" w:eastAsia="黑体" w:hint="eastAsia"/>
        </w:rPr>
        <w:t>学号</w:t>
      </w:r>
      <w:r>
        <w:rPr>
          <w:rFonts w:hint="eastAsia"/>
        </w:rPr>
        <w:t>________________</w:t>
      </w:r>
    </w:p>
    <w:p w14:paraId="11F76977" w14:textId="77777777" w:rsidR="00911A13" w:rsidRDefault="00911A13" w:rsidP="00911A13">
      <w:pPr>
        <w:ind w:left="480"/>
      </w:pPr>
      <w:r>
        <w:rPr>
          <w:rFonts w:hint="eastAsia"/>
        </w:rPr>
        <w:t xml:space="preserve">                                              </w:t>
      </w:r>
      <w:r>
        <w:rPr>
          <w:rFonts w:ascii="黑体" w:eastAsia="黑体" w:hint="eastAsia"/>
        </w:rPr>
        <w:t>密级</w:t>
      </w:r>
      <w:r>
        <w:rPr>
          <w:rFonts w:hint="eastAsia"/>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660B02">
      <w:pPr>
        <w:spacing w:line="640" w:lineRule="exact"/>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911A13">
      <w:pPr>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77777777"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Pr>
          <w:rFonts w:hint="eastAsia"/>
          <w:sz w:val="30"/>
          <w:szCs w:val="30"/>
        </w:rPr>
        <w:t>XXX XXX</w:t>
      </w:r>
    </w:p>
    <w:p w14:paraId="54AA445D" w14:textId="77777777"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Pr>
          <w:rFonts w:hint="eastAsia"/>
          <w:sz w:val="30"/>
          <w:szCs w:val="30"/>
        </w:rPr>
        <w:t>XXX XXX</w:t>
      </w:r>
    </w:p>
    <w:p w14:paraId="230D99B9" w14:textId="77777777"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Pr>
          <w:rFonts w:hint="eastAsia"/>
          <w:sz w:val="30"/>
          <w:szCs w:val="30"/>
        </w:rPr>
        <w:t>X X X</w:t>
      </w:r>
    </w:p>
    <w:p w14:paraId="5BCF244C" w14:textId="77777777"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Pr>
          <w:rFonts w:hint="eastAsia"/>
          <w:sz w:val="30"/>
          <w:szCs w:val="30"/>
        </w:rPr>
        <w:t xml:space="preserve">XXX    </w:t>
      </w:r>
      <w:r>
        <w:rPr>
          <w:rFonts w:hint="eastAsia"/>
          <w:sz w:val="30"/>
          <w:szCs w:val="30"/>
        </w:rPr>
        <w:t>教授</w:t>
      </w:r>
    </w:p>
    <w:p w14:paraId="6F3F2BC3" w14:textId="77777777" w:rsidR="00911A13" w:rsidRDefault="00911A13" w:rsidP="00911A13">
      <w:pPr>
        <w:ind w:left="480"/>
        <w:jc w:val="center"/>
      </w:pPr>
    </w:p>
    <w:p w14:paraId="2452FD7A" w14:textId="617FBE8B"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六月</w:t>
      </w:r>
    </w:p>
    <w:p w14:paraId="1C4D6DF3" w14:textId="4F5F250F" w:rsidR="00911A13" w:rsidRDefault="00A9327E" w:rsidP="00A9327E">
      <w:pPr>
        <w:widowControl/>
        <w:wordWrap/>
        <w:spacing w:line="240" w:lineRule="auto"/>
        <w:jc w:val="left"/>
        <w:rPr>
          <w:rFonts w:ascii="宋体" w:hAnsi="宋体"/>
          <w:sz w:val="36"/>
          <w:szCs w:val="36"/>
        </w:rPr>
      </w:pPr>
      <w:r>
        <w:rPr>
          <w:rFonts w:ascii="宋体" w:hAnsi="宋体"/>
          <w:sz w:val="36"/>
          <w:szCs w:val="36"/>
        </w:rPr>
        <w:br w:type="page"/>
      </w:r>
    </w:p>
    <w:p w14:paraId="3BECD21C" w14:textId="77777777" w:rsidR="00816980" w:rsidRPr="00F77B9C" w:rsidRDefault="00816980"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187DCAD5"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77777777" w:rsidR="00911A13" w:rsidRDefault="00911A13" w:rsidP="00911A13">
      <w:pPr>
        <w:spacing w:line="440" w:lineRule="exact"/>
        <w:ind w:firstLine="720"/>
        <w:jc w:val="left"/>
        <w:rPr>
          <w:rFonts w:ascii="宋体" w:hAnsi="宋体"/>
          <w:sz w:val="28"/>
          <w:szCs w:val="28"/>
        </w:rPr>
      </w:pPr>
    </w:p>
    <w:p w14:paraId="282A4AAA" w14:textId="77777777" w:rsidR="00911A13" w:rsidRDefault="00911A13" w:rsidP="00911A13">
      <w:pPr>
        <w:spacing w:line="440" w:lineRule="exact"/>
        <w:ind w:firstLine="720"/>
        <w:jc w:val="left"/>
        <w:rPr>
          <w:rFonts w:ascii="宋体" w:hAnsi="宋体"/>
          <w:sz w:val="28"/>
          <w:szCs w:val="28"/>
        </w:rPr>
      </w:pPr>
    </w:p>
    <w:p w14:paraId="797F202A" w14:textId="77777777" w:rsidR="00911A13" w:rsidRDefault="00911A13" w:rsidP="00911A13">
      <w:pPr>
        <w:spacing w:line="440" w:lineRule="exact"/>
        <w:ind w:firstLine="720"/>
        <w:jc w:val="left"/>
        <w:rPr>
          <w:rFonts w:ascii="宋体" w:hAnsi="宋体"/>
          <w:sz w:val="28"/>
          <w:szCs w:val="28"/>
        </w:rPr>
      </w:pPr>
    </w:p>
    <w:p w14:paraId="1D01E53E" w14:textId="77777777"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p>
    <w:p w14:paraId="6CC44A45" w14:textId="77777777" w:rsidR="00911A13" w:rsidRDefault="00911A13" w:rsidP="00911A13"/>
    <w:p w14:paraId="41623599" w14:textId="77777777" w:rsidR="00911A13" w:rsidRDefault="00911A13" w:rsidP="00911A13"/>
    <w:p w14:paraId="6FAF0439" w14:textId="77777777" w:rsidR="00911A13" w:rsidRDefault="00911A13" w:rsidP="00911A13"/>
    <w:p w14:paraId="2841F026" w14:textId="77777777" w:rsidR="00911A13" w:rsidRDefault="00911A13" w:rsidP="00911A13"/>
    <w:p w14:paraId="04A6BBF3" w14:textId="77777777" w:rsidR="00911A13" w:rsidRDefault="00911A13" w:rsidP="00911A13"/>
    <w:p w14:paraId="0B84FA19" w14:textId="77777777" w:rsidR="00911A13" w:rsidRDefault="00911A13" w:rsidP="00911A13"/>
    <w:p w14:paraId="077B59FE" w14:textId="77777777" w:rsidR="00911A13" w:rsidRDefault="00911A13" w:rsidP="00911A13"/>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8"/>
          <w:pgSz w:w="11906" w:h="16838"/>
          <w:pgMar w:top="1440" w:right="1800" w:bottom="1440" w:left="1800" w:header="851" w:footer="992" w:gutter="0"/>
          <w:pgNumType w:start="1"/>
          <w:cols w:space="720"/>
          <w:docGrid w:type="lines" w:linePitch="312"/>
        </w:sectPr>
      </w:pPr>
    </w:p>
    <w:p w14:paraId="2B677D4D" w14:textId="62F14EF3" w:rsidR="00133EBF" w:rsidRPr="00133EBF" w:rsidRDefault="00133EBF" w:rsidP="00133EBF">
      <w:pPr>
        <w:rPr>
          <w:rFonts w:hint="eastAsia"/>
        </w:rPr>
      </w:pPr>
      <w:r>
        <w:rPr>
          <w:rFonts w:ascii="黑体" w:eastAsia="黑体"/>
          <w:sz w:val="36"/>
          <w:szCs w:val="36"/>
        </w:rPr>
        <w:lastRenderedPageBreak/>
        <w:tab/>
      </w:r>
      <w:r w:rsidR="00C26C22">
        <w:rPr>
          <w:rFonts w:hint="eastAsia"/>
        </w:rPr>
        <w:t>对称</w:t>
      </w:r>
      <w:r w:rsidR="00EA479D" w:rsidRPr="00EA479D">
        <w:rPr>
          <w:rFonts w:hint="eastAsia"/>
        </w:rPr>
        <w:t>可搜索加密技术，旨在不损坏云端数据隐私的同时，为用户提供</w:t>
      </w:r>
      <w:r w:rsidR="00784A5A">
        <w:rPr>
          <w:rFonts w:hint="eastAsia"/>
        </w:rPr>
        <w:t>（</w:t>
      </w:r>
      <w:r w:rsidR="00EA479D" w:rsidRPr="00EA479D">
        <w:rPr>
          <w:rFonts w:hint="eastAsia"/>
        </w:rPr>
        <w:t>密态</w:t>
      </w:r>
      <w:r w:rsidR="00784A5A">
        <w:rPr>
          <w:rFonts w:hint="eastAsia"/>
        </w:rPr>
        <w:t>）</w:t>
      </w:r>
      <w:r w:rsidR="00EA479D" w:rsidRPr="00EA479D">
        <w:rPr>
          <w:rFonts w:hint="eastAsia"/>
        </w:rPr>
        <w:t>数据检索服务。</w:t>
      </w:r>
      <w:r w:rsidR="00C26C22">
        <w:rPr>
          <w:rFonts w:hint="eastAsia"/>
        </w:rPr>
        <w:t>对称</w:t>
      </w:r>
      <w:r w:rsidR="00EA479D" w:rsidRPr="00EA479D">
        <w:rPr>
          <w:rFonts w:hint="eastAsia"/>
        </w:rPr>
        <w:t>可搜索加密方案从用户场景上可以分为单用户和多用户两种场景</w:t>
      </w:r>
      <w:r>
        <w:rPr>
          <w:rFonts w:hint="eastAsia"/>
        </w:rPr>
        <w:t>，</w:t>
      </w:r>
      <w:r w:rsidR="00EA479D" w:rsidRPr="00EA479D">
        <w:rPr>
          <w:rFonts w:hint="eastAsia"/>
        </w:rPr>
        <w:t>目前虽已有诸多关于对称可搜索加密的研究进展，但大部分工作</w:t>
      </w:r>
      <w:r w:rsidR="007A2BD4">
        <w:rPr>
          <w:rFonts w:hint="eastAsia"/>
        </w:rPr>
        <w:t>仅</w:t>
      </w:r>
      <w:r w:rsidR="00EA479D" w:rsidRPr="00EA479D">
        <w:rPr>
          <w:rFonts w:hint="eastAsia"/>
        </w:rPr>
        <w:t>支持单用户场景下的简单查询，如何在多用户场景下设计支持复杂查询</w:t>
      </w:r>
      <w:r w:rsidR="00302998">
        <w:rPr>
          <w:rFonts w:hint="eastAsia"/>
        </w:rPr>
        <w:t>（</w:t>
      </w:r>
      <w:r w:rsidR="00EA479D" w:rsidRPr="00EA479D">
        <w:rPr>
          <w:rFonts w:hint="eastAsia"/>
        </w:rPr>
        <w:t>例如</w:t>
      </w:r>
      <w:r w:rsidR="00EA479D" w:rsidRPr="00EA479D">
        <w:rPr>
          <w:rFonts w:hint="eastAsia"/>
        </w:rPr>
        <w:t>Join</w:t>
      </w:r>
      <w:r w:rsidR="00EA479D" w:rsidRPr="00EA479D">
        <w:rPr>
          <w:rFonts w:hint="eastAsia"/>
        </w:rPr>
        <w:t>查询</w:t>
      </w:r>
      <w:r w:rsidR="00302998">
        <w:rPr>
          <w:rFonts w:hint="eastAsia"/>
        </w:rPr>
        <w:t>）</w:t>
      </w:r>
      <w:r w:rsidR="00EA479D" w:rsidRPr="00EA479D">
        <w:rPr>
          <w:rFonts w:hint="eastAsia"/>
        </w:rPr>
        <w:t>的对称可搜索加密方案已成为当前的研究热点。</w:t>
      </w:r>
    </w:p>
    <w:p w14:paraId="1729447E" w14:textId="38ECECC8" w:rsidR="00EA479D" w:rsidRPr="00EA479D" w:rsidRDefault="00133EBF" w:rsidP="00133EBF">
      <w:r>
        <w:tab/>
        <w:t>J</w:t>
      </w:r>
      <w:r>
        <w:rPr>
          <w:rFonts w:hint="eastAsia"/>
        </w:rPr>
        <w:t>oin</w:t>
      </w:r>
      <w:r>
        <w:t>query</w:t>
      </w:r>
      <w:r w:rsidR="00EA479D" w:rsidRPr="00EA479D">
        <w:rPr>
          <w:rFonts w:hint="eastAsia"/>
        </w:rPr>
        <w:t>近期，</w:t>
      </w:r>
      <w:r w:rsidR="00EA479D" w:rsidRPr="00EA479D">
        <w:t>Seny Kamara</w:t>
      </w:r>
      <w:r w:rsidR="00972C5F">
        <w:fldChar w:fldCharType="begin"/>
      </w:r>
      <w:r w:rsidR="00972C5F">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972C5F">
        <w:fldChar w:fldCharType="separate"/>
      </w:r>
      <w:r w:rsidR="00972C5F" w:rsidRPr="00972C5F">
        <w:rPr>
          <w:noProof/>
          <w:vertAlign w:val="superscript"/>
        </w:rPr>
        <w:t>[1]</w:t>
      </w:r>
      <w:r w:rsidR="00972C5F">
        <w:fldChar w:fldCharType="end"/>
      </w:r>
      <w:r w:rsidR="00EA479D" w:rsidRPr="00EA479D">
        <w:rPr>
          <w:rFonts w:hint="eastAsia"/>
        </w:rPr>
        <w:t>、</w:t>
      </w:r>
      <w:r w:rsidR="00EA479D" w:rsidRPr="00EA479D">
        <w:t>David Cash</w:t>
      </w:r>
      <w:r w:rsidR="00EA479D" w:rsidRPr="00EA479D">
        <w:rPr>
          <w:rFonts w:hint="eastAsia"/>
        </w:rPr>
        <w:t>等人</w:t>
      </w:r>
      <w:r w:rsidR="00972C5F">
        <w:fldChar w:fldCharType="begin"/>
      </w:r>
      <w:r w:rsidR="00972C5F">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972C5F">
        <w:fldChar w:fldCharType="separate"/>
      </w:r>
      <w:r w:rsidR="00972C5F" w:rsidRPr="00972C5F">
        <w:rPr>
          <w:noProof/>
          <w:vertAlign w:val="superscript"/>
        </w:rPr>
        <w:t>[2]</w:t>
      </w:r>
      <w:r w:rsidR="00972C5F">
        <w:fldChar w:fldCharType="end"/>
      </w:r>
      <w:r w:rsidR="00EA479D" w:rsidRPr="00EA479D">
        <w:rPr>
          <w:rFonts w:hint="eastAsia"/>
        </w:rPr>
        <w:t>陆续提出了支持</w:t>
      </w:r>
      <w:r w:rsidR="00EA479D" w:rsidRPr="00EA479D">
        <w:t>Join</w:t>
      </w:r>
      <w:r w:rsidR="00EA479D" w:rsidRPr="00EA479D">
        <w:rPr>
          <w:rFonts w:hint="eastAsia"/>
        </w:rPr>
        <w:t>查询的对称可搜索加密方案，然而他们的方案都依然需要较大的存储开销，难以支持大数据场景下的功能需要。</w:t>
      </w:r>
    </w:p>
    <w:p w14:paraId="25354667" w14:textId="4750ABE0" w:rsidR="00EA479D" w:rsidRPr="00EA479D" w:rsidRDefault="00EA479D" w:rsidP="002D05BF">
      <w:pPr>
        <w:ind w:firstLine="420"/>
      </w:pPr>
      <w:r w:rsidRPr="00EA479D">
        <w:rPr>
          <w:rFonts w:hint="eastAsia"/>
        </w:rPr>
        <w:t>针对上述问题，本课题的研究目标是设计一个适用于多用户场景，且能够高效支持</w:t>
      </w:r>
      <w:r w:rsidRPr="00EA479D">
        <w:t>Join</w:t>
      </w:r>
      <w:r w:rsidRPr="00EA479D">
        <w:rPr>
          <w:rFonts w:hint="eastAsia"/>
        </w:rPr>
        <w:t>查询的</w:t>
      </w:r>
      <w:r w:rsidR="00FC4AC1">
        <w:rPr>
          <w:rFonts w:hint="eastAsia"/>
        </w:rPr>
        <w:t>对称</w:t>
      </w:r>
      <w:r w:rsidRPr="00EA479D">
        <w:rPr>
          <w:rFonts w:hint="eastAsia"/>
        </w:rPr>
        <w:t>可搜索加密方案，并提供相应的具体实现</w:t>
      </w:r>
      <w:r w:rsidR="00644999">
        <w:rPr>
          <w:rFonts w:hint="eastAsia"/>
        </w:rPr>
        <w:t>、性能测试和</w:t>
      </w:r>
      <w:r w:rsidRPr="00EA479D">
        <w:rPr>
          <w:rFonts w:hint="eastAsia"/>
        </w:rPr>
        <w:t>安全证明。</w:t>
      </w:r>
    </w:p>
    <w:p w14:paraId="1BBF43FB" w14:textId="77777777" w:rsidR="00911A13" w:rsidRDefault="00911A13" w:rsidP="00911A13">
      <w:pPr>
        <w:spacing w:line="360" w:lineRule="auto"/>
        <w:rPr>
          <w:rFonts w:ascii="楷体_GB2312" w:eastAsia="楷体_GB2312"/>
        </w:rPr>
      </w:pPr>
    </w:p>
    <w:p w14:paraId="463B0B6E" w14:textId="29F3B7CF" w:rsidR="0025216F" w:rsidRDefault="00911A13" w:rsidP="0025216F">
      <w:pPr>
        <w:spacing w:line="360" w:lineRule="auto"/>
        <w:rPr>
          <w:rFonts w:ascii="宋体" w:hAnsi="宋体"/>
        </w:rPr>
      </w:pPr>
      <w:r>
        <w:rPr>
          <w:rFonts w:ascii="黑体" w:eastAsia="黑体" w:hint="eastAsia"/>
        </w:rPr>
        <w:t>关键词：</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安全数据检索</w:t>
      </w:r>
      <w:r w:rsidR="0025216F">
        <w:rPr>
          <w:rFonts w:ascii="宋体" w:hAnsi="宋体" w:hint="eastAsia"/>
        </w:rPr>
        <w:t>；数据隐私安全</w:t>
      </w:r>
    </w:p>
    <w:p w14:paraId="660809BE" w14:textId="60D9BC01" w:rsidR="00911A13" w:rsidRPr="0025216F" w:rsidRDefault="0025216F" w:rsidP="0025216F">
      <w:pPr>
        <w:widowControl/>
        <w:spacing w:line="240" w:lineRule="auto"/>
        <w:jc w:val="left"/>
        <w:rPr>
          <w:rFonts w:ascii="宋体" w:hAnsi="宋体"/>
        </w:rPr>
      </w:pPr>
      <w:r>
        <w:rPr>
          <w:rFonts w:ascii="宋体" w:hAnsi="宋体"/>
        </w:rPr>
        <w:br w:type="page"/>
      </w:r>
    </w:p>
    <w:p w14:paraId="6C1ED3FB" w14:textId="3926747A" w:rsidR="009F0A46" w:rsidRDefault="009F0A46" w:rsidP="00F548E9">
      <w:pPr>
        <w:jc w:val="center"/>
        <w:rPr>
          <w:b/>
          <w:sz w:val="36"/>
          <w:szCs w:val="36"/>
        </w:rPr>
      </w:pPr>
      <w:r>
        <w:rPr>
          <w:b/>
          <w:sz w:val="36"/>
          <w:szCs w:val="36"/>
        </w:rPr>
        <w:lastRenderedPageBreak/>
        <w:t>ABSTRACT</w:t>
      </w:r>
    </w:p>
    <w:p w14:paraId="3FDF231B" w14:textId="36E774E7" w:rsidR="00C973C4" w:rsidRPr="00C973C4" w:rsidRDefault="00C973C4" w:rsidP="00C973C4">
      <w:pPr>
        <w:ind w:firstLine="420"/>
      </w:pPr>
      <w:r w:rsidRPr="00C973C4">
        <w:t>With cloud computing technology’s rapid development, more individuals and organizations outsource large-scale data storage and processing to third-party servers to reduce local information data management overhead</w:t>
      </w:r>
      <w:r w:rsidR="00016F31">
        <w:rPr>
          <w:rFonts w:hint="eastAsia"/>
        </w:rPr>
        <w:t>.</w:t>
      </w:r>
      <w:r w:rsidR="00016F31">
        <w:t xml:space="preserve"> </w:t>
      </w:r>
      <w:r w:rsidRPr="00C973C4">
        <w:t>However, untrusted third-party servers pose a threat to users’ data. To mitigate outsourced data security problems, researchers have proposed searchable</w:t>
      </w:r>
      <w:r w:rsidR="0051049A" w:rsidRPr="0051049A">
        <w:t xml:space="preserve"> symmetric</w:t>
      </w:r>
      <w:r w:rsidRPr="00C973C4">
        <w:t xml:space="preserve"> </w:t>
      </w:r>
      <w:proofErr w:type="gramStart"/>
      <w:r w:rsidRPr="00C973C4">
        <w:t>encryption</w:t>
      </w:r>
      <w:r w:rsidR="00502B5D">
        <w:t>(</w:t>
      </w:r>
      <w:proofErr w:type="gramEnd"/>
      <w:r w:rsidR="00502B5D">
        <w:t>SSE)</w:t>
      </w:r>
      <w:r w:rsidRPr="00C973C4">
        <w:t xml:space="preserve"> techniques that provide (cryptographic) data retrieval services to users without compromising cloud data privacy.</w:t>
      </w:r>
    </w:p>
    <w:p w14:paraId="4ADD11F1" w14:textId="2DAC7C86" w:rsidR="00F548E9" w:rsidRDefault="0027605E" w:rsidP="0027605E">
      <w:pPr>
        <w:ind w:firstLine="420"/>
      </w:pPr>
      <w:r w:rsidRPr="0027605E">
        <w:t>Searchable encryption schemes can be divided into single-</w:t>
      </w:r>
      <w:r w:rsidR="0008001E">
        <w:rPr>
          <w:rFonts w:hint="eastAsia"/>
        </w:rPr>
        <w:t>client</w:t>
      </w:r>
      <w:r w:rsidRPr="0027605E">
        <w:t xml:space="preserve"> and multi-</w:t>
      </w:r>
      <w:r w:rsidR="0008001E">
        <w:t>client</w:t>
      </w:r>
      <w:r w:rsidRPr="0027605E">
        <w:t xml:space="preserve"> scenarios. The </w:t>
      </w:r>
      <w:r w:rsidR="000615B3">
        <w:t>client</w:t>
      </w:r>
      <w:r w:rsidRPr="0027605E">
        <w:t xml:space="preserve"> in the single-</w:t>
      </w:r>
      <w:r w:rsidR="000615B3">
        <w:t>client</w:t>
      </w:r>
      <w:r w:rsidRPr="0027605E">
        <w:t xml:space="preserve"> scenario is both the data provider and the</w:t>
      </w:r>
      <w:r w:rsidR="00B4023A">
        <w:t xml:space="preserve"> querier</w:t>
      </w:r>
      <w:r w:rsidRPr="0027605E">
        <w:t xml:space="preserve">, while the data </w:t>
      </w:r>
      <w:r w:rsidR="007266B8">
        <w:t>querier</w:t>
      </w:r>
      <w:r w:rsidRPr="0027605E">
        <w:t xml:space="preserve"> and the data provider in the multi-user scenario are two different parties. </w:t>
      </w:r>
      <w:r w:rsidR="00266982">
        <w:t>M</w:t>
      </w:r>
      <w:r w:rsidRPr="0027605E">
        <w:t>ost of the work</w:t>
      </w:r>
      <w:r w:rsidR="00FE163C">
        <w:t xml:space="preserve"> </w:t>
      </w:r>
      <w:r w:rsidR="00FE163C">
        <w:rPr>
          <w:rFonts w:hint="eastAsia"/>
        </w:rPr>
        <w:t>in</w:t>
      </w:r>
      <w:r w:rsidR="00FE163C">
        <w:t xml:space="preserve"> SSE</w:t>
      </w:r>
      <w:r w:rsidRPr="0027605E">
        <w:t xml:space="preserve"> </w:t>
      </w:r>
      <w:r w:rsidR="00C0558C">
        <w:rPr>
          <w:rFonts w:hint="eastAsia"/>
        </w:rPr>
        <w:t>only</w:t>
      </w:r>
      <w:r w:rsidR="00061AB3">
        <w:t xml:space="preserve"> </w:t>
      </w:r>
      <w:r w:rsidRPr="0027605E">
        <w:t>supports simple queries in single-</w:t>
      </w:r>
      <w:r w:rsidR="00322F9B">
        <w:rPr>
          <w:rFonts w:hint="eastAsia"/>
        </w:rPr>
        <w:t>client</w:t>
      </w:r>
      <w:r w:rsidRPr="0027605E">
        <w:t xml:space="preserve"> scenarios, and how to design symmetric searchable encryption schemes that support complex queries (e.g., Join queries) in multi-</w:t>
      </w:r>
      <w:r w:rsidR="007E259B">
        <w:t>client</w:t>
      </w:r>
      <w:r w:rsidRPr="0027605E">
        <w:t xml:space="preserve"> scenarios has become a current research hotspot. Recently, Seny Kamara</w:t>
      </w:r>
      <w:r w:rsidR="00B200B2" w:rsidRPr="00B200B2">
        <w:t xml:space="preserve"> </w:t>
      </w:r>
      <w:r w:rsidR="00B200B2" w:rsidRPr="00EA479D">
        <w:t>a</w:t>
      </w:r>
      <w:r w:rsidR="00B200B2">
        <w:fldChar w:fldCharType="begin"/>
      </w:r>
      <w:r w:rsidR="00B200B2">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B200B2">
        <w:fldChar w:fldCharType="separate"/>
      </w:r>
      <w:r w:rsidR="00B200B2" w:rsidRPr="00972C5F">
        <w:rPr>
          <w:noProof/>
          <w:vertAlign w:val="superscript"/>
        </w:rPr>
        <w:t>[1]</w:t>
      </w:r>
      <w:r w:rsidR="00B200B2">
        <w:fldChar w:fldCharType="end"/>
      </w:r>
      <w:r w:rsidR="00B200B2" w:rsidRPr="00EA479D">
        <w:rPr>
          <w:rFonts w:hint="eastAsia"/>
        </w:rPr>
        <w:t>、</w:t>
      </w:r>
      <w:r w:rsidR="006A5216">
        <w:rPr>
          <w:rFonts w:hint="eastAsia"/>
        </w:rPr>
        <w:t>，</w:t>
      </w:r>
      <w:r w:rsidRPr="0027605E">
        <w:t>David Cash</w:t>
      </w:r>
      <w:r w:rsidR="00B200B2">
        <w:fldChar w:fldCharType="begin"/>
      </w:r>
      <w:r w:rsidR="00B200B2">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B200B2">
        <w:fldChar w:fldCharType="separate"/>
      </w:r>
      <w:r w:rsidR="00B200B2" w:rsidRPr="00972C5F">
        <w:rPr>
          <w:noProof/>
          <w:vertAlign w:val="superscript"/>
        </w:rPr>
        <w:t>[2]</w:t>
      </w:r>
      <w:r w:rsidR="00B200B2">
        <w:fldChar w:fldCharType="end"/>
      </w:r>
      <w:r w:rsidR="006A5216">
        <w:t xml:space="preserve"> </w:t>
      </w:r>
      <w:r w:rsidRPr="0027605E">
        <w:t>and others have proposed symmetric searchable encryption schemes supporting Join queries, however, all of their schemes still require large storage overhead and are difficult to support the needs in big data scenarios.</w:t>
      </w:r>
    </w:p>
    <w:p w14:paraId="328F686A" w14:textId="7EDA4FDA" w:rsidR="00493C62" w:rsidRDefault="0072074F" w:rsidP="0027605E">
      <w:pPr>
        <w:ind w:firstLine="420"/>
      </w:pPr>
      <w:r w:rsidRPr="0072074F">
        <w:t xml:space="preserve">To address the above issues, the research goal of this </w:t>
      </w:r>
      <w:r w:rsidR="00D74AC8">
        <w:t>article</w:t>
      </w:r>
      <w:r w:rsidR="00E12280">
        <w:t xml:space="preserve"> </w:t>
      </w:r>
      <w:r w:rsidRPr="0072074F">
        <w:t xml:space="preserve">is to design </w:t>
      </w:r>
      <w:proofErr w:type="gramStart"/>
      <w:r w:rsidRPr="0072074F">
        <w:t>a</w:t>
      </w:r>
      <w:proofErr w:type="gramEnd"/>
      <w:r w:rsidRPr="0072074F">
        <w:t xml:space="preserve"> </w:t>
      </w:r>
      <w:r w:rsidR="008F654A">
        <w:t xml:space="preserve">SSE </w:t>
      </w:r>
      <w:r w:rsidRPr="0072074F">
        <w:t xml:space="preserve">scheme </w:t>
      </w:r>
      <w:r w:rsidR="00F950E4">
        <w:t xml:space="preserve">in </w:t>
      </w:r>
      <w:r w:rsidRPr="0072074F">
        <w:t>multi-</w:t>
      </w:r>
      <w:r w:rsidR="00537027">
        <w:t>client</w:t>
      </w:r>
      <w:r w:rsidRPr="0072074F">
        <w:t xml:space="preserve"> scenarios</w:t>
      </w:r>
      <w:r w:rsidR="004A6129">
        <w:t xml:space="preserve"> that</w:t>
      </w:r>
      <w:r w:rsidRPr="0072074F">
        <w:t xml:space="preserve"> can efficiently support Join queries</w:t>
      </w:r>
      <w:r w:rsidR="00D219C9">
        <w:t>.</w:t>
      </w:r>
      <w:r w:rsidR="00B4383D">
        <w:t xml:space="preserve"> </w:t>
      </w:r>
      <w:r w:rsidR="00D219C9">
        <w:t xml:space="preserve">We will </w:t>
      </w:r>
      <w:r w:rsidR="00E9030C">
        <w:t xml:space="preserve">also </w:t>
      </w:r>
      <w:r w:rsidRPr="0072074F">
        <w:t>provide corresponding implementations and security proofs.</w:t>
      </w:r>
    </w:p>
    <w:p w14:paraId="1B5B917B" w14:textId="77777777" w:rsidR="00C07288" w:rsidRPr="00F548E9" w:rsidRDefault="00C07288" w:rsidP="0027605E">
      <w:pPr>
        <w:ind w:firstLine="420"/>
      </w:pPr>
    </w:p>
    <w:p w14:paraId="61175920" w14:textId="133F6254" w:rsidR="00EF4F86" w:rsidRDefault="009F0A46" w:rsidP="00890064">
      <w:pPr>
        <w:spacing w:line="360" w:lineRule="auto"/>
        <w:rPr>
          <w:rFonts w:eastAsia="楷体_GB2312"/>
        </w:rPr>
      </w:pPr>
      <w:r>
        <w:rPr>
          <w:b/>
        </w:rPr>
        <w:t>Keywords:</w:t>
      </w:r>
      <w:r w:rsidR="00493C62">
        <w:rPr>
          <w:b/>
        </w:rPr>
        <w:t xml:space="preserve"> </w:t>
      </w:r>
      <w:r w:rsidR="005521DB">
        <w:rPr>
          <w:bCs/>
        </w:rPr>
        <w:t>s</w:t>
      </w:r>
      <w:r w:rsidR="00B80B22" w:rsidRPr="00B80B22">
        <w:rPr>
          <w:bCs/>
        </w:rPr>
        <w:t>earchable</w:t>
      </w:r>
      <w:r w:rsidR="00B80B22" w:rsidRPr="00B80B22">
        <w:rPr>
          <w:rFonts w:eastAsia="楷体_GB2312"/>
        </w:rPr>
        <w:t xml:space="preserve"> </w:t>
      </w:r>
      <w:r w:rsidR="00DA7C1F" w:rsidRPr="00DA7C1F">
        <w:rPr>
          <w:rFonts w:eastAsia="楷体_GB2312"/>
        </w:rPr>
        <w:t>symmetric</w:t>
      </w:r>
      <w:r w:rsidR="00DA7C1F">
        <w:rPr>
          <w:rFonts w:eastAsia="楷体_GB2312"/>
        </w:rPr>
        <w:t xml:space="preserve"> </w:t>
      </w:r>
      <w:r w:rsidR="00B80B22" w:rsidRPr="00B80B22">
        <w:rPr>
          <w:rFonts w:eastAsia="楷体_GB2312"/>
        </w:rPr>
        <w:t>encryption</w:t>
      </w:r>
      <w:r w:rsidR="00B80B22">
        <w:rPr>
          <w:rFonts w:eastAsia="楷体_GB2312"/>
        </w:rPr>
        <w:t xml:space="preserve">; </w:t>
      </w:r>
      <w:r w:rsidR="005521DB">
        <w:rPr>
          <w:rFonts w:eastAsia="楷体_GB2312"/>
        </w:rPr>
        <w:t xml:space="preserve">multi-client scenarios; </w:t>
      </w:r>
      <w:r w:rsidR="00ED4D92">
        <w:rPr>
          <w:rFonts w:eastAsia="楷体_GB2312"/>
        </w:rPr>
        <w:t xml:space="preserve">Join queries; </w:t>
      </w:r>
      <w:r w:rsidR="00A408BE">
        <w:rPr>
          <w:rFonts w:eastAsia="楷体_GB2312"/>
        </w:rPr>
        <w:t>secure data retrieval;</w:t>
      </w:r>
      <w:r w:rsidR="00A8518D">
        <w:rPr>
          <w:rFonts w:eastAsia="楷体_GB2312"/>
        </w:rPr>
        <w:t xml:space="preserve"> </w:t>
      </w:r>
      <w:r w:rsidR="00AD0DDF">
        <w:rPr>
          <w:rFonts w:eastAsia="楷体_GB2312"/>
        </w:rPr>
        <w:t xml:space="preserve">data </w:t>
      </w:r>
      <w:r w:rsidR="007E2CD1">
        <w:rPr>
          <w:rFonts w:eastAsia="楷体_GB2312"/>
        </w:rPr>
        <w:t>privacy</w:t>
      </w:r>
      <w:r w:rsidR="00A73710">
        <w:rPr>
          <w:rFonts w:eastAsia="楷体_GB2312"/>
        </w:rPr>
        <w:t xml:space="preserve"> security</w:t>
      </w:r>
    </w:p>
    <w:p w14:paraId="42C7900A" w14:textId="77777777" w:rsidR="00EF4F86" w:rsidRDefault="00EF4F86">
      <w:pPr>
        <w:widowControl/>
        <w:wordWrap/>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1BF2D285" w14:textId="3C4DD5F5" w:rsidR="00CB4777"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2364708" w:history="1">
        <w:r w:rsidR="00CB4777" w:rsidRPr="00CB3FC3">
          <w:rPr>
            <w:rStyle w:val="ad"/>
            <w:noProof/>
          </w:rPr>
          <w:t xml:space="preserve">1 </w:t>
        </w:r>
        <w:r w:rsidR="00CB4777" w:rsidRPr="00CB3FC3">
          <w:rPr>
            <w:rStyle w:val="ad"/>
            <w:noProof/>
          </w:rPr>
          <w:t>绪论</w:t>
        </w:r>
        <w:r w:rsidR="00CB4777">
          <w:rPr>
            <w:noProof/>
            <w:webHidden/>
          </w:rPr>
          <w:tab/>
        </w:r>
        <w:r w:rsidR="00CB4777">
          <w:rPr>
            <w:noProof/>
            <w:webHidden/>
          </w:rPr>
          <w:fldChar w:fldCharType="begin"/>
        </w:r>
        <w:r w:rsidR="00CB4777">
          <w:rPr>
            <w:noProof/>
            <w:webHidden/>
          </w:rPr>
          <w:instrText xml:space="preserve"> PAGEREF _Toc132364708 \h </w:instrText>
        </w:r>
        <w:r w:rsidR="00CB4777">
          <w:rPr>
            <w:noProof/>
            <w:webHidden/>
          </w:rPr>
        </w:r>
        <w:r w:rsidR="00CB4777">
          <w:rPr>
            <w:noProof/>
            <w:webHidden/>
          </w:rPr>
          <w:fldChar w:fldCharType="separate"/>
        </w:r>
        <w:r w:rsidR="003C36D3">
          <w:rPr>
            <w:noProof/>
            <w:webHidden/>
          </w:rPr>
          <w:t>1</w:t>
        </w:r>
        <w:r w:rsidR="00CB4777">
          <w:rPr>
            <w:noProof/>
            <w:webHidden/>
          </w:rPr>
          <w:fldChar w:fldCharType="end"/>
        </w:r>
      </w:hyperlink>
    </w:p>
    <w:p w14:paraId="4D82F96E" w14:textId="7DE9CE91" w:rsidR="00CB4777" w:rsidRDefault="00F36952">
      <w:pPr>
        <w:pStyle w:val="TOC2"/>
        <w:tabs>
          <w:tab w:val="right" w:leader="dot" w:pos="8296"/>
        </w:tabs>
        <w:ind w:left="480"/>
        <w:rPr>
          <w:rFonts w:asciiTheme="minorHAnsi" w:eastAsiaTheme="minorEastAsia" w:hAnsiTheme="minorHAnsi"/>
          <w:noProof/>
          <w:sz w:val="21"/>
          <w:szCs w:val="24"/>
        </w:rPr>
      </w:pPr>
      <w:hyperlink w:anchor="_Toc132364709" w:history="1">
        <w:r w:rsidR="00CB4777" w:rsidRPr="00CB3FC3">
          <w:rPr>
            <w:rStyle w:val="ad"/>
            <w:noProof/>
          </w:rPr>
          <w:t xml:space="preserve">1.1 </w:t>
        </w:r>
        <w:r w:rsidR="00CB4777" w:rsidRPr="00CB3FC3">
          <w:rPr>
            <w:rStyle w:val="ad"/>
            <w:noProof/>
          </w:rPr>
          <w:t>研究背景及意义</w:t>
        </w:r>
        <w:r w:rsidR="00CB4777">
          <w:rPr>
            <w:noProof/>
            <w:webHidden/>
          </w:rPr>
          <w:tab/>
        </w:r>
        <w:r w:rsidR="00CB4777">
          <w:rPr>
            <w:noProof/>
            <w:webHidden/>
          </w:rPr>
          <w:fldChar w:fldCharType="begin"/>
        </w:r>
        <w:r w:rsidR="00CB4777">
          <w:rPr>
            <w:noProof/>
            <w:webHidden/>
          </w:rPr>
          <w:instrText xml:space="preserve"> PAGEREF _Toc132364709 \h </w:instrText>
        </w:r>
        <w:r w:rsidR="00CB4777">
          <w:rPr>
            <w:noProof/>
            <w:webHidden/>
          </w:rPr>
        </w:r>
        <w:r w:rsidR="00CB4777">
          <w:rPr>
            <w:noProof/>
            <w:webHidden/>
          </w:rPr>
          <w:fldChar w:fldCharType="separate"/>
        </w:r>
        <w:r w:rsidR="003C36D3">
          <w:rPr>
            <w:noProof/>
            <w:webHidden/>
          </w:rPr>
          <w:t>1</w:t>
        </w:r>
        <w:r w:rsidR="00CB4777">
          <w:rPr>
            <w:noProof/>
            <w:webHidden/>
          </w:rPr>
          <w:fldChar w:fldCharType="end"/>
        </w:r>
      </w:hyperlink>
    </w:p>
    <w:p w14:paraId="34A7C4E2" w14:textId="4A923397" w:rsidR="00CB4777" w:rsidRDefault="00F36952">
      <w:pPr>
        <w:pStyle w:val="TOC3"/>
        <w:tabs>
          <w:tab w:val="right" w:leader="dot" w:pos="8296"/>
        </w:tabs>
        <w:ind w:left="960"/>
        <w:rPr>
          <w:rFonts w:asciiTheme="minorHAnsi" w:eastAsiaTheme="minorEastAsia" w:hAnsiTheme="minorHAnsi"/>
          <w:noProof/>
          <w:sz w:val="21"/>
          <w:szCs w:val="24"/>
        </w:rPr>
      </w:pPr>
      <w:hyperlink w:anchor="_Toc132364710" w:history="1">
        <w:r w:rsidR="00CB4777" w:rsidRPr="00CB3FC3">
          <w:rPr>
            <w:rStyle w:val="ad"/>
            <w:noProof/>
          </w:rPr>
          <w:t xml:space="preserve">1.1.1 </w:t>
        </w:r>
        <w:r w:rsidR="00CB4777" w:rsidRPr="00CB3FC3">
          <w:rPr>
            <w:rStyle w:val="ad"/>
            <w:noProof/>
          </w:rPr>
          <w:t>研究背景</w:t>
        </w:r>
        <w:r w:rsidR="00CB4777">
          <w:rPr>
            <w:noProof/>
            <w:webHidden/>
          </w:rPr>
          <w:tab/>
        </w:r>
        <w:r w:rsidR="00CB4777">
          <w:rPr>
            <w:noProof/>
            <w:webHidden/>
          </w:rPr>
          <w:fldChar w:fldCharType="begin"/>
        </w:r>
        <w:r w:rsidR="00CB4777">
          <w:rPr>
            <w:noProof/>
            <w:webHidden/>
          </w:rPr>
          <w:instrText xml:space="preserve"> PAGEREF _Toc132364710 \h </w:instrText>
        </w:r>
        <w:r w:rsidR="00CB4777">
          <w:rPr>
            <w:noProof/>
            <w:webHidden/>
          </w:rPr>
        </w:r>
        <w:r w:rsidR="00CB4777">
          <w:rPr>
            <w:noProof/>
            <w:webHidden/>
          </w:rPr>
          <w:fldChar w:fldCharType="separate"/>
        </w:r>
        <w:r w:rsidR="003C36D3">
          <w:rPr>
            <w:noProof/>
            <w:webHidden/>
          </w:rPr>
          <w:t>1</w:t>
        </w:r>
        <w:r w:rsidR="00CB4777">
          <w:rPr>
            <w:noProof/>
            <w:webHidden/>
          </w:rPr>
          <w:fldChar w:fldCharType="end"/>
        </w:r>
      </w:hyperlink>
    </w:p>
    <w:p w14:paraId="2338D65D" w14:textId="457AF11F" w:rsidR="00CB4777" w:rsidRDefault="00F36952">
      <w:pPr>
        <w:pStyle w:val="TOC3"/>
        <w:tabs>
          <w:tab w:val="right" w:leader="dot" w:pos="8296"/>
        </w:tabs>
        <w:ind w:left="960"/>
        <w:rPr>
          <w:rFonts w:asciiTheme="minorHAnsi" w:eastAsiaTheme="minorEastAsia" w:hAnsiTheme="minorHAnsi"/>
          <w:noProof/>
          <w:sz w:val="21"/>
          <w:szCs w:val="24"/>
        </w:rPr>
      </w:pPr>
      <w:hyperlink w:anchor="_Toc132364711" w:history="1">
        <w:r w:rsidR="00CB4777" w:rsidRPr="00CB3FC3">
          <w:rPr>
            <w:rStyle w:val="ad"/>
            <w:noProof/>
          </w:rPr>
          <w:t xml:space="preserve">1.1.2 </w:t>
        </w:r>
        <w:r w:rsidR="00CB4777" w:rsidRPr="00CB3FC3">
          <w:rPr>
            <w:rStyle w:val="ad"/>
            <w:noProof/>
          </w:rPr>
          <w:t>研究意义</w:t>
        </w:r>
        <w:r w:rsidR="00CB4777">
          <w:rPr>
            <w:noProof/>
            <w:webHidden/>
          </w:rPr>
          <w:tab/>
        </w:r>
        <w:r w:rsidR="00CB4777">
          <w:rPr>
            <w:noProof/>
            <w:webHidden/>
          </w:rPr>
          <w:fldChar w:fldCharType="begin"/>
        </w:r>
        <w:r w:rsidR="00CB4777">
          <w:rPr>
            <w:noProof/>
            <w:webHidden/>
          </w:rPr>
          <w:instrText xml:space="preserve"> PAGEREF _Toc132364711 \h </w:instrText>
        </w:r>
        <w:r w:rsidR="00CB4777">
          <w:rPr>
            <w:noProof/>
            <w:webHidden/>
          </w:rPr>
        </w:r>
        <w:r w:rsidR="00CB4777">
          <w:rPr>
            <w:noProof/>
            <w:webHidden/>
          </w:rPr>
          <w:fldChar w:fldCharType="separate"/>
        </w:r>
        <w:r w:rsidR="003C36D3">
          <w:rPr>
            <w:noProof/>
            <w:webHidden/>
          </w:rPr>
          <w:t>2</w:t>
        </w:r>
        <w:r w:rsidR="00CB4777">
          <w:rPr>
            <w:noProof/>
            <w:webHidden/>
          </w:rPr>
          <w:fldChar w:fldCharType="end"/>
        </w:r>
      </w:hyperlink>
    </w:p>
    <w:p w14:paraId="56847378" w14:textId="26DD1419" w:rsidR="00CB4777" w:rsidRDefault="00F36952">
      <w:pPr>
        <w:pStyle w:val="TOC2"/>
        <w:tabs>
          <w:tab w:val="right" w:leader="dot" w:pos="8296"/>
        </w:tabs>
        <w:ind w:left="480"/>
        <w:rPr>
          <w:rFonts w:asciiTheme="minorHAnsi" w:eastAsiaTheme="minorEastAsia" w:hAnsiTheme="minorHAnsi"/>
          <w:noProof/>
          <w:sz w:val="21"/>
          <w:szCs w:val="24"/>
        </w:rPr>
      </w:pPr>
      <w:hyperlink w:anchor="_Toc132364712" w:history="1">
        <w:r w:rsidR="00CB4777" w:rsidRPr="00CB3FC3">
          <w:rPr>
            <w:rStyle w:val="ad"/>
            <w:noProof/>
          </w:rPr>
          <w:t xml:space="preserve">1.2 </w:t>
        </w:r>
        <w:r w:rsidR="00CB4777" w:rsidRPr="00CB3FC3">
          <w:rPr>
            <w:rStyle w:val="ad"/>
            <w:noProof/>
          </w:rPr>
          <w:t>国内外研究现状和发展趋势</w:t>
        </w:r>
        <w:r w:rsidR="00CB4777">
          <w:rPr>
            <w:noProof/>
            <w:webHidden/>
          </w:rPr>
          <w:tab/>
        </w:r>
        <w:r w:rsidR="00CB4777">
          <w:rPr>
            <w:noProof/>
            <w:webHidden/>
          </w:rPr>
          <w:fldChar w:fldCharType="begin"/>
        </w:r>
        <w:r w:rsidR="00CB4777">
          <w:rPr>
            <w:noProof/>
            <w:webHidden/>
          </w:rPr>
          <w:instrText xml:space="preserve"> PAGEREF _Toc132364712 \h </w:instrText>
        </w:r>
        <w:r w:rsidR="00CB4777">
          <w:rPr>
            <w:noProof/>
            <w:webHidden/>
          </w:rPr>
        </w:r>
        <w:r w:rsidR="00CB4777">
          <w:rPr>
            <w:noProof/>
            <w:webHidden/>
          </w:rPr>
          <w:fldChar w:fldCharType="separate"/>
        </w:r>
        <w:r w:rsidR="003C36D3">
          <w:rPr>
            <w:noProof/>
            <w:webHidden/>
          </w:rPr>
          <w:t>2</w:t>
        </w:r>
        <w:r w:rsidR="00CB4777">
          <w:rPr>
            <w:noProof/>
            <w:webHidden/>
          </w:rPr>
          <w:fldChar w:fldCharType="end"/>
        </w:r>
      </w:hyperlink>
    </w:p>
    <w:p w14:paraId="324E9996" w14:textId="0A90E468" w:rsidR="00CB4777" w:rsidRDefault="00F36952">
      <w:pPr>
        <w:pStyle w:val="TOC3"/>
        <w:tabs>
          <w:tab w:val="right" w:leader="dot" w:pos="8296"/>
        </w:tabs>
        <w:ind w:left="960"/>
        <w:rPr>
          <w:rFonts w:asciiTheme="minorHAnsi" w:eastAsiaTheme="minorEastAsia" w:hAnsiTheme="minorHAnsi"/>
          <w:noProof/>
          <w:sz w:val="21"/>
          <w:szCs w:val="24"/>
        </w:rPr>
      </w:pPr>
      <w:hyperlink w:anchor="_Toc132364713" w:history="1">
        <w:r w:rsidR="00CB4777" w:rsidRPr="00CB3FC3">
          <w:rPr>
            <w:rStyle w:val="ad"/>
            <w:noProof/>
          </w:rPr>
          <w:t xml:space="preserve">1.2.1 </w:t>
        </w:r>
        <w:r w:rsidR="00CB4777" w:rsidRPr="00CB3FC3">
          <w:rPr>
            <w:rStyle w:val="ad"/>
            <w:noProof/>
          </w:rPr>
          <w:t>对称可搜索加密</w:t>
        </w:r>
        <w:r w:rsidR="00CB4777">
          <w:rPr>
            <w:noProof/>
            <w:webHidden/>
          </w:rPr>
          <w:tab/>
        </w:r>
        <w:r w:rsidR="00CB4777">
          <w:rPr>
            <w:noProof/>
            <w:webHidden/>
          </w:rPr>
          <w:fldChar w:fldCharType="begin"/>
        </w:r>
        <w:r w:rsidR="00CB4777">
          <w:rPr>
            <w:noProof/>
            <w:webHidden/>
          </w:rPr>
          <w:instrText xml:space="preserve"> PAGEREF _Toc132364713 \h </w:instrText>
        </w:r>
        <w:r w:rsidR="00CB4777">
          <w:rPr>
            <w:noProof/>
            <w:webHidden/>
          </w:rPr>
        </w:r>
        <w:r w:rsidR="00CB4777">
          <w:rPr>
            <w:noProof/>
            <w:webHidden/>
          </w:rPr>
          <w:fldChar w:fldCharType="separate"/>
        </w:r>
        <w:r w:rsidR="003C36D3">
          <w:rPr>
            <w:noProof/>
            <w:webHidden/>
          </w:rPr>
          <w:t>2</w:t>
        </w:r>
        <w:r w:rsidR="00CB4777">
          <w:rPr>
            <w:noProof/>
            <w:webHidden/>
          </w:rPr>
          <w:fldChar w:fldCharType="end"/>
        </w:r>
      </w:hyperlink>
    </w:p>
    <w:p w14:paraId="0C66E4EA" w14:textId="07869BF0" w:rsidR="00CB4777" w:rsidRDefault="00F36952">
      <w:pPr>
        <w:pStyle w:val="TOC3"/>
        <w:tabs>
          <w:tab w:val="right" w:leader="dot" w:pos="8296"/>
        </w:tabs>
        <w:ind w:left="960"/>
        <w:rPr>
          <w:rFonts w:asciiTheme="minorHAnsi" w:eastAsiaTheme="minorEastAsia" w:hAnsiTheme="minorHAnsi"/>
          <w:noProof/>
          <w:sz w:val="21"/>
          <w:szCs w:val="24"/>
        </w:rPr>
      </w:pPr>
      <w:hyperlink w:anchor="_Toc132364714" w:history="1">
        <w:r w:rsidR="00CB4777" w:rsidRPr="00CB3FC3">
          <w:rPr>
            <w:rStyle w:val="ad"/>
            <w:noProof/>
          </w:rPr>
          <w:t xml:space="preserve">1.2.2 </w:t>
        </w:r>
        <w:r w:rsidR="00CB4777" w:rsidRPr="00CB3FC3">
          <w:rPr>
            <w:rStyle w:val="ad"/>
            <w:noProof/>
          </w:rPr>
          <w:t>多用户对称可搜索加密</w:t>
        </w:r>
        <w:r w:rsidR="00CB4777">
          <w:rPr>
            <w:noProof/>
            <w:webHidden/>
          </w:rPr>
          <w:tab/>
        </w:r>
        <w:r w:rsidR="00CB4777">
          <w:rPr>
            <w:noProof/>
            <w:webHidden/>
          </w:rPr>
          <w:fldChar w:fldCharType="begin"/>
        </w:r>
        <w:r w:rsidR="00CB4777">
          <w:rPr>
            <w:noProof/>
            <w:webHidden/>
          </w:rPr>
          <w:instrText xml:space="preserve"> PAGEREF _Toc132364714 \h </w:instrText>
        </w:r>
        <w:r w:rsidR="00CB4777">
          <w:rPr>
            <w:noProof/>
            <w:webHidden/>
          </w:rPr>
        </w:r>
        <w:r w:rsidR="00CB4777">
          <w:rPr>
            <w:noProof/>
            <w:webHidden/>
          </w:rPr>
          <w:fldChar w:fldCharType="separate"/>
        </w:r>
        <w:r w:rsidR="003C36D3">
          <w:rPr>
            <w:noProof/>
            <w:webHidden/>
          </w:rPr>
          <w:t>3</w:t>
        </w:r>
        <w:r w:rsidR="00CB4777">
          <w:rPr>
            <w:noProof/>
            <w:webHidden/>
          </w:rPr>
          <w:fldChar w:fldCharType="end"/>
        </w:r>
      </w:hyperlink>
    </w:p>
    <w:p w14:paraId="62689B2E" w14:textId="21A7D205" w:rsidR="00CB4777" w:rsidRDefault="00F36952">
      <w:pPr>
        <w:pStyle w:val="TOC2"/>
        <w:tabs>
          <w:tab w:val="right" w:leader="dot" w:pos="8296"/>
        </w:tabs>
        <w:ind w:left="480"/>
        <w:rPr>
          <w:rFonts w:asciiTheme="minorHAnsi" w:eastAsiaTheme="minorEastAsia" w:hAnsiTheme="minorHAnsi"/>
          <w:noProof/>
          <w:sz w:val="21"/>
          <w:szCs w:val="24"/>
        </w:rPr>
      </w:pPr>
      <w:hyperlink w:anchor="_Toc132364715" w:history="1">
        <w:r w:rsidR="00CB4777" w:rsidRPr="00CB3FC3">
          <w:rPr>
            <w:rStyle w:val="ad"/>
            <w:noProof/>
          </w:rPr>
          <w:t xml:space="preserve">1.3 </w:t>
        </w:r>
        <w:r w:rsidR="00CB4777" w:rsidRPr="00CB3FC3">
          <w:rPr>
            <w:rStyle w:val="ad"/>
            <w:noProof/>
          </w:rPr>
          <w:t>研究内容</w:t>
        </w:r>
        <w:r w:rsidR="00CB4777">
          <w:rPr>
            <w:noProof/>
            <w:webHidden/>
          </w:rPr>
          <w:tab/>
        </w:r>
        <w:r w:rsidR="00CB4777">
          <w:rPr>
            <w:noProof/>
            <w:webHidden/>
          </w:rPr>
          <w:fldChar w:fldCharType="begin"/>
        </w:r>
        <w:r w:rsidR="00CB4777">
          <w:rPr>
            <w:noProof/>
            <w:webHidden/>
          </w:rPr>
          <w:instrText xml:space="preserve"> PAGEREF _Toc132364715 \h </w:instrText>
        </w:r>
        <w:r w:rsidR="00CB4777">
          <w:rPr>
            <w:noProof/>
            <w:webHidden/>
          </w:rPr>
        </w:r>
        <w:r w:rsidR="00CB4777">
          <w:rPr>
            <w:noProof/>
            <w:webHidden/>
          </w:rPr>
          <w:fldChar w:fldCharType="separate"/>
        </w:r>
        <w:r w:rsidR="003C36D3">
          <w:rPr>
            <w:noProof/>
            <w:webHidden/>
          </w:rPr>
          <w:t>4</w:t>
        </w:r>
        <w:r w:rsidR="00CB4777">
          <w:rPr>
            <w:noProof/>
            <w:webHidden/>
          </w:rPr>
          <w:fldChar w:fldCharType="end"/>
        </w:r>
      </w:hyperlink>
    </w:p>
    <w:p w14:paraId="62161A10" w14:textId="724A5057" w:rsidR="00CB4777" w:rsidRDefault="00F36952">
      <w:pPr>
        <w:pStyle w:val="TOC2"/>
        <w:tabs>
          <w:tab w:val="right" w:leader="dot" w:pos="8296"/>
        </w:tabs>
        <w:ind w:left="480"/>
        <w:rPr>
          <w:rFonts w:asciiTheme="minorHAnsi" w:eastAsiaTheme="minorEastAsia" w:hAnsiTheme="minorHAnsi"/>
          <w:noProof/>
          <w:sz w:val="21"/>
          <w:szCs w:val="24"/>
        </w:rPr>
      </w:pPr>
      <w:hyperlink w:anchor="_Toc132364716" w:history="1">
        <w:r w:rsidR="00CB4777" w:rsidRPr="00CB3FC3">
          <w:rPr>
            <w:rStyle w:val="ad"/>
            <w:noProof/>
          </w:rPr>
          <w:t xml:space="preserve">1.4 </w:t>
        </w:r>
        <w:r w:rsidR="00CB4777" w:rsidRPr="00CB3FC3">
          <w:rPr>
            <w:rStyle w:val="ad"/>
            <w:noProof/>
          </w:rPr>
          <w:t>章节安排</w:t>
        </w:r>
        <w:r w:rsidR="00CB4777">
          <w:rPr>
            <w:noProof/>
            <w:webHidden/>
          </w:rPr>
          <w:tab/>
        </w:r>
        <w:r w:rsidR="00CB4777">
          <w:rPr>
            <w:noProof/>
            <w:webHidden/>
          </w:rPr>
          <w:fldChar w:fldCharType="begin"/>
        </w:r>
        <w:r w:rsidR="00CB4777">
          <w:rPr>
            <w:noProof/>
            <w:webHidden/>
          </w:rPr>
          <w:instrText xml:space="preserve"> PAGEREF _Toc132364716 \h </w:instrText>
        </w:r>
        <w:r w:rsidR="00CB4777">
          <w:rPr>
            <w:noProof/>
            <w:webHidden/>
          </w:rPr>
        </w:r>
        <w:r w:rsidR="00CB4777">
          <w:rPr>
            <w:noProof/>
            <w:webHidden/>
          </w:rPr>
          <w:fldChar w:fldCharType="separate"/>
        </w:r>
        <w:r w:rsidR="003C36D3">
          <w:rPr>
            <w:noProof/>
            <w:webHidden/>
          </w:rPr>
          <w:t>5</w:t>
        </w:r>
        <w:r w:rsidR="00CB4777">
          <w:rPr>
            <w:noProof/>
            <w:webHidden/>
          </w:rPr>
          <w:fldChar w:fldCharType="end"/>
        </w:r>
      </w:hyperlink>
    </w:p>
    <w:p w14:paraId="04F2B64D" w14:textId="1B0C6430" w:rsidR="00CB4777" w:rsidRDefault="00F36952">
      <w:pPr>
        <w:pStyle w:val="TOC1"/>
        <w:rPr>
          <w:rFonts w:asciiTheme="minorHAnsi" w:eastAsiaTheme="minorEastAsia" w:hAnsiTheme="minorHAnsi"/>
          <w:noProof/>
          <w:sz w:val="21"/>
          <w:szCs w:val="24"/>
        </w:rPr>
      </w:pPr>
      <w:hyperlink w:anchor="_Toc132364717" w:history="1">
        <w:r w:rsidR="00CB4777" w:rsidRPr="00CB3FC3">
          <w:rPr>
            <w:rStyle w:val="ad"/>
            <w:noProof/>
          </w:rPr>
          <w:t xml:space="preserve">2 </w:t>
        </w:r>
        <w:r w:rsidR="00CB4777" w:rsidRPr="00CB3FC3">
          <w:rPr>
            <w:rStyle w:val="ad"/>
            <w:noProof/>
          </w:rPr>
          <w:t>相关工作</w:t>
        </w:r>
        <w:r w:rsidR="00CB4777">
          <w:rPr>
            <w:noProof/>
            <w:webHidden/>
          </w:rPr>
          <w:tab/>
        </w:r>
        <w:r w:rsidR="00CB4777">
          <w:rPr>
            <w:noProof/>
            <w:webHidden/>
          </w:rPr>
          <w:fldChar w:fldCharType="begin"/>
        </w:r>
        <w:r w:rsidR="00CB4777">
          <w:rPr>
            <w:noProof/>
            <w:webHidden/>
          </w:rPr>
          <w:instrText xml:space="preserve"> PAGEREF _Toc132364717 \h </w:instrText>
        </w:r>
        <w:r w:rsidR="00CB4777">
          <w:rPr>
            <w:noProof/>
            <w:webHidden/>
          </w:rPr>
        </w:r>
        <w:r w:rsidR="00CB4777">
          <w:rPr>
            <w:noProof/>
            <w:webHidden/>
          </w:rPr>
          <w:fldChar w:fldCharType="separate"/>
        </w:r>
        <w:r w:rsidR="003C36D3">
          <w:rPr>
            <w:noProof/>
            <w:webHidden/>
          </w:rPr>
          <w:t>6</w:t>
        </w:r>
        <w:r w:rsidR="00CB4777">
          <w:rPr>
            <w:noProof/>
            <w:webHidden/>
          </w:rPr>
          <w:fldChar w:fldCharType="end"/>
        </w:r>
      </w:hyperlink>
    </w:p>
    <w:p w14:paraId="6E485D52" w14:textId="67FAAAB3" w:rsidR="00CB4777" w:rsidRDefault="00F36952">
      <w:pPr>
        <w:pStyle w:val="TOC2"/>
        <w:tabs>
          <w:tab w:val="right" w:leader="dot" w:pos="8296"/>
        </w:tabs>
        <w:ind w:left="480"/>
        <w:rPr>
          <w:rFonts w:asciiTheme="minorHAnsi" w:eastAsiaTheme="minorEastAsia" w:hAnsiTheme="minorHAnsi"/>
          <w:noProof/>
          <w:sz w:val="21"/>
          <w:szCs w:val="24"/>
        </w:rPr>
      </w:pPr>
      <w:hyperlink w:anchor="_Toc132364718" w:history="1">
        <w:r w:rsidR="00CB4777" w:rsidRPr="00CB3FC3">
          <w:rPr>
            <w:rStyle w:val="ad"/>
            <w:noProof/>
          </w:rPr>
          <w:t xml:space="preserve">2.1 </w:t>
        </w:r>
        <w:r w:rsidR="00CB4777" w:rsidRPr="00CB3FC3">
          <w:rPr>
            <w:rStyle w:val="ad"/>
            <w:noProof/>
          </w:rPr>
          <w:t>对称可搜索加密</w:t>
        </w:r>
        <w:r w:rsidR="00CB4777">
          <w:rPr>
            <w:noProof/>
            <w:webHidden/>
          </w:rPr>
          <w:tab/>
        </w:r>
        <w:r w:rsidR="00CB4777">
          <w:rPr>
            <w:noProof/>
            <w:webHidden/>
          </w:rPr>
          <w:fldChar w:fldCharType="begin"/>
        </w:r>
        <w:r w:rsidR="00CB4777">
          <w:rPr>
            <w:noProof/>
            <w:webHidden/>
          </w:rPr>
          <w:instrText xml:space="preserve"> PAGEREF _Toc132364718 \h </w:instrText>
        </w:r>
        <w:r w:rsidR="00CB4777">
          <w:rPr>
            <w:noProof/>
            <w:webHidden/>
          </w:rPr>
        </w:r>
        <w:r w:rsidR="00CB4777">
          <w:rPr>
            <w:noProof/>
            <w:webHidden/>
          </w:rPr>
          <w:fldChar w:fldCharType="separate"/>
        </w:r>
        <w:r w:rsidR="003C36D3">
          <w:rPr>
            <w:noProof/>
            <w:webHidden/>
          </w:rPr>
          <w:t>6</w:t>
        </w:r>
        <w:r w:rsidR="00CB4777">
          <w:rPr>
            <w:noProof/>
            <w:webHidden/>
          </w:rPr>
          <w:fldChar w:fldCharType="end"/>
        </w:r>
      </w:hyperlink>
    </w:p>
    <w:p w14:paraId="6930F937" w14:textId="66376365" w:rsidR="00CB4777" w:rsidRDefault="00F36952">
      <w:pPr>
        <w:pStyle w:val="TOC3"/>
        <w:tabs>
          <w:tab w:val="right" w:leader="dot" w:pos="8296"/>
        </w:tabs>
        <w:ind w:left="960"/>
        <w:rPr>
          <w:rFonts w:asciiTheme="minorHAnsi" w:eastAsiaTheme="minorEastAsia" w:hAnsiTheme="minorHAnsi"/>
          <w:noProof/>
          <w:sz w:val="21"/>
          <w:szCs w:val="24"/>
        </w:rPr>
      </w:pPr>
      <w:hyperlink w:anchor="_Toc132364719" w:history="1">
        <w:r w:rsidR="00CB4777" w:rsidRPr="00CB3FC3">
          <w:rPr>
            <w:rStyle w:val="ad"/>
            <w:noProof/>
          </w:rPr>
          <w:t xml:space="preserve">2.1.1 </w:t>
        </w:r>
        <w:r w:rsidR="00CB4777" w:rsidRPr="00CB3FC3">
          <w:rPr>
            <w:rStyle w:val="ad"/>
            <w:noProof/>
          </w:rPr>
          <w:t>关系型数据库</w:t>
        </w:r>
        <w:r w:rsidR="00CB4777">
          <w:rPr>
            <w:noProof/>
            <w:webHidden/>
          </w:rPr>
          <w:tab/>
        </w:r>
        <w:r w:rsidR="00CB4777">
          <w:rPr>
            <w:noProof/>
            <w:webHidden/>
          </w:rPr>
          <w:fldChar w:fldCharType="begin"/>
        </w:r>
        <w:r w:rsidR="00CB4777">
          <w:rPr>
            <w:noProof/>
            <w:webHidden/>
          </w:rPr>
          <w:instrText xml:space="preserve"> PAGEREF _Toc132364719 \h </w:instrText>
        </w:r>
        <w:r w:rsidR="00CB4777">
          <w:rPr>
            <w:noProof/>
            <w:webHidden/>
          </w:rPr>
        </w:r>
        <w:r w:rsidR="00CB4777">
          <w:rPr>
            <w:noProof/>
            <w:webHidden/>
          </w:rPr>
          <w:fldChar w:fldCharType="separate"/>
        </w:r>
        <w:r w:rsidR="003C36D3">
          <w:rPr>
            <w:noProof/>
            <w:webHidden/>
          </w:rPr>
          <w:t>6</w:t>
        </w:r>
        <w:r w:rsidR="00CB4777">
          <w:rPr>
            <w:noProof/>
            <w:webHidden/>
          </w:rPr>
          <w:fldChar w:fldCharType="end"/>
        </w:r>
      </w:hyperlink>
    </w:p>
    <w:p w14:paraId="16D59883" w14:textId="219773EE" w:rsidR="00CB4777" w:rsidRDefault="00F36952">
      <w:pPr>
        <w:pStyle w:val="TOC3"/>
        <w:tabs>
          <w:tab w:val="right" w:leader="dot" w:pos="8296"/>
        </w:tabs>
        <w:ind w:left="960"/>
        <w:rPr>
          <w:rFonts w:asciiTheme="minorHAnsi" w:eastAsiaTheme="minorEastAsia" w:hAnsiTheme="minorHAnsi"/>
          <w:noProof/>
          <w:sz w:val="21"/>
          <w:szCs w:val="24"/>
        </w:rPr>
      </w:pPr>
      <w:hyperlink w:anchor="_Toc132364720" w:history="1">
        <w:r w:rsidR="00CB4777" w:rsidRPr="00CB3FC3">
          <w:rPr>
            <w:rStyle w:val="ad"/>
            <w:noProof/>
          </w:rPr>
          <w:t xml:space="preserve">2.1.2 </w:t>
        </w:r>
        <w:r w:rsidR="00CB4777" w:rsidRPr="00CB3FC3">
          <w:rPr>
            <w:rStyle w:val="ad"/>
            <w:noProof/>
          </w:rPr>
          <w:t>对称可搜索加密定义</w:t>
        </w:r>
        <w:r w:rsidR="00CB4777">
          <w:rPr>
            <w:noProof/>
            <w:webHidden/>
          </w:rPr>
          <w:tab/>
        </w:r>
        <w:r w:rsidR="00CB4777">
          <w:rPr>
            <w:noProof/>
            <w:webHidden/>
          </w:rPr>
          <w:fldChar w:fldCharType="begin"/>
        </w:r>
        <w:r w:rsidR="00CB4777">
          <w:rPr>
            <w:noProof/>
            <w:webHidden/>
          </w:rPr>
          <w:instrText xml:space="preserve"> PAGEREF _Toc132364720 \h </w:instrText>
        </w:r>
        <w:r w:rsidR="00CB4777">
          <w:rPr>
            <w:noProof/>
            <w:webHidden/>
          </w:rPr>
        </w:r>
        <w:r w:rsidR="00CB4777">
          <w:rPr>
            <w:noProof/>
            <w:webHidden/>
          </w:rPr>
          <w:fldChar w:fldCharType="separate"/>
        </w:r>
        <w:r w:rsidR="003C36D3">
          <w:rPr>
            <w:noProof/>
            <w:webHidden/>
          </w:rPr>
          <w:t>6</w:t>
        </w:r>
        <w:r w:rsidR="00CB4777">
          <w:rPr>
            <w:noProof/>
            <w:webHidden/>
          </w:rPr>
          <w:fldChar w:fldCharType="end"/>
        </w:r>
      </w:hyperlink>
    </w:p>
    <w:p w14:paraId="1B4891CA" w14:textId="281B88F2" w:rsidR="00CB4777" w:rsidRDefault="00F36952">
      <w:pPr>
        <w:pStyle w:val="TOC3"/>
        <w:tabs>
          <w:tab w:val="right" w:leader="dot" w:pos="8296"/>
        </w:tabs>
        <w:ind w:left="960"/>
        <w:rPr>
          <w:rFonts w:asciiTheme="minorHAnsi" w:eastAsiaTheme="minorEastAsia" w:hAnsiTheme="minorHAnsi"/>
          <w:noProof/>
          <w:sz w:val="21"/>
          <w:szCs w:val="24"/>
        </w:rPr>
      </w:pPr>
      <w:hyperlink w:anchor="_Toc132364721" w:history="1">
        <w:r w:rsidR="00CB4777" w:rsidRPr="00CB3FC3">
          <w:rPr>
            <w:rStyle w:val="ad"/>
            <w:noProof/>
          </w:rPr>
          <w:t xml:space="preserve">2.1.3 </w:t>
        </w:r>
        <w:r w:rsidR="00CB4777" w:rsidRPr="00CB3FC3">
          <w:rPr>
            <w:rStyle w:val="ad"/>
            <w:noProof/>
          </w:rPr>
          <w:t>对称可搜索加密正确性</w:t>
        </w:r>
        <w:r w:rsidR="00CB4777">
          <w:rPr>
            <w:noProof/>
            <w:webHidden/>
          </w:rPr>
          <w:tab/>
        </w:r>
        <w:r w:rsidR="00CB4777">
          <w:rPr>
            <w:noProof/>
            <w:webHidden/>
          </w:rPr>
          <w:fldChar w:fldCharType="begin"/>
        </w:r>
        <w:r w:rsidR="00CB4777">
          <w:rPr>
            <w:noProof/>
            <w:webHidden/>
          </w:rPr>
          <w:instrText xml:space="preserve"> PAGEREF _Toc132364721 \h </w:instrText>
        </w:r>
        <w:r w:rsidR="00CB4777">
          <w:rPr>
            <w:noProof/>
            <w:webHidden/>
          </w:rPr>
        </w:r>
        <w:r w:rsidR="00CB4777">
          <w:rPr>
            <w:noProof/>
            <w:webHidden/>
          </w:rPr>
          <w:fldChar w:fldCharType="separate"/>
        </w:r>
        <w:r w:rsidR="003C36D3">
          <w:rPr>
            <w:noProof/>
            <w:webHidden/>
          </w:rPr>
          <w:t>7</w:t>
        </w:r>
        <w:r w:rsidR="00CB4777">
          <w:rPr>
            <w:noProof/>
            <w:webHidden/>
          </w:rPr>
          <w:fldChar w:fldCharType="end"/>
        </w:r>
      </w:hyperlink>
    </w:p>
    <w:p w14:paraId="4A0DAEB3" w14:textId="0C24B384" w:rsidR="00CB4777" w:rsidRDefault="00F36952">
      <w:pPr>
        <w:pStyle w:val="TOC3"/>
        <w:tabs>
          <w:tab w:val="right" w:leader="dot" w:pos="8296"/>
        </w:tabs>
        <w:ind w:left="960"/>
        <w:rPr>
          <w:rFonts w:asciiTheme="minorHAnsi" w:eastAsiaTheme="minorEastAsia" w:hAnsiTheme="minorHAnsi"/>
          <w:noProof/>
          <w:sz w:val="21"/>
          <w:szCs w:val="24"/>
        </w:rPr>
      </w:pPr>
      <w:hyperlink w:anchor="_Toc132364722" w:history="1">
        <w:r w:rsidR="00CB4777" w:rsidRPr="00CB3FC3">
          <w:rPr>
            <w:rStyle w:val="ad"/>
            <w:noProof/>
          </w:rPr>
          <w:t xml:space="preserve">2.1.4 </w:t>
        </w:r>
        <w:r w:rsidR="00CB4777" w:rsidRPr="00CB3FC3">
          <w:rPr>
            <w:rStyle w:val="ad"/>
            <w:noProof/>
          </w:rPr>
          <w:t>对称可搜索加密安全性</w:t>
        </w:r>
        <w:r w:rsidR="00CB4777">
          <w:rPr>
            <w:noProof/>
            <w:webHidden/>
          </w:rPr>
          <w:tab/>
        </w:r>
        <w:r w:rsidR="00CB4777">
          <w:rPr>
            <w:noProof/>
            <w:webHidden/>
          </w:rPr>
          <w:fldChar w:fldCharType="begin"/>
        </w:r>
        <w:r w:rsidR="00CB4777">
          <w:rPr>
            <w:noProof/>
            <w:webHidden/>
          </w:rPr>
          <w:instrText xml:space="preserve"> PAGEREF _Toc132364722 \h </w:instrText>
        </w:r>
        <w:r w:rsidR="00CB4777">
          <w:rPr>
            <w:noProof/>
            <w:webHidden/>
          </w:rPr>
        </w:r>
        <w:r w:rsidR="00CB4777">
          <w:rPr>
            <w:noProof/>
            <w:webHidden/>
          </w:rPr>
          <w:fldChar w:fldCharType="separate"/>
        </w:r>
        <w:r w:rsidR="003C36D3">
          <w:rPr>
            <w:noProof/>
            <w:webHidden/>
          </w:rPr>
          <w:t>7</w:t>
        </w:r>
        <w:r w:rsidR="00CB4777">
          <w:rPr>
            <w:noProof/>
            <w:webHidden/>
          </w:rPr>
          <w:fldChar w:fldCharType="end"/>
        </w:r>
      </w:hyperlink>
    </w:p>
    <w:p w14:paraId="09F3EB56" w14:textId="78FDA6C8" w:rsidR="00CB4777" w:rsidRDefault="00F36952">
      <w:pPr>
        <w:pStyle w:val="TOC3"/>
        <w:tabs>
          <w:tab w:val="right" w:leader="dot" w:pos="8296"/>
        </w:tabs>
        <w:ind w:left="960"/>
        <w:rPr>
          <w:rFonts w:asciiTheme="minorHAnsi" w:eastAsiaTheme="minorEastAsia" w:hAnsiTheme="minorHAnsi"/>
          <w:noProof/>
          <w:sz w:val="21"/>
          <w:szCs w:val="24"/>
        </w:rPr>
      </w:pPr>
      <w:hyperlink w:anchor="_Toc132364723" w:history="1">
        <w:r w:rsidR="00CB4777" w:rsidRPr="00CB3FC3">
          <w:rPr>
            <w:rStyle w:val="ad"/>
            <w:noProof/>
          </w:rPr>
          <w:t>2.1.5</w:t>
        </w:r>
        <m:oMath>
          <m:r>
            <w:rPr>
              <w:rStyle w:val="ad"/>
              <w:rFonts w:ascii="Cambria Math" w:hAnsi="Cambria Math"/>
              <w:noProof/>
            </w:rPr>
            <m:t xml:space="preserve"> TSet</m:t>
          </m:r>
          <m:r>
            <m:rPr>
              <m:sty m:val="p"/>
            </m:rPr>
            <w:rPr>
              <w:rStyle w:val="ad"/>
              <w:rFonts w:ascii="Cambria Math" w:hAnsi="Cambria Math"/>
              <w:noProof/>
            </w:rPr>
            <m:t xml:space="preserve"> </m:t>
          </m:r>
        </m:oMath>
        <w:r w:rsidR="00CB4777" w:rsidRPr="00CB3FC3">
          <w:rPr>
            <w:rStyle w:val="ad"/>
            <w:noProof/>
          </w:rPr>
          <w:t>数据结构</w:t>
        </w:r>
        <w:r w:rsidR="00CB4777">
          <w:rPr>
            <w:noProof/>
            <w:webHidden/>
          </w:rPr>
          <w:tab/>
        </w:r>
        <w:r w:rsidR="00CB4777">
          <w:rPr>
            <w:noProof/>
            <w:webHidden/>
          </w:rPr>
          <w:fldChar w:fldCharType="begin"/>
        </w:r>
        <w:r w:rsidR="00CB4777">
          <w:rPr>
            <w:noProof/>
            <w:webHidden/>
          </w:rPr>
          <w:instrText xml:space="preserve"> PAGEREF _Toc132364723 \h </w:instrText>
        </w:r>
        <w:r w:rsidR="00CB4777">
          <w:rPr>
            <w:noProof/>
            <w:webHidden/>
          </w:rPr>
        </w:r>
        <w:r w:rsidR="00CB4777">
          <w:rPr>
            <w:noProof/>
            <w:webHidden/>
          </w:rPr>
          <w:fldChar w:fldCharType="separate"/>
        </w:r>
        <w:r w:rsidR="003C36D3">
          <w:rPr>
            <w:noProof/>
            <w:webHidden/>
          </w:rPr>
          <w:t>8</w:t>
        </w:r>
        <w:r w:rsidR="00CB4777">
          <w:rPr>
            <w:noProof/>
            <w:webHidden/>
          </w:rPr>
          <w:fldChar w:fldCharType="end"/>
        </w:r>
      </w:hyperlink>
    </w:p>
    <w:p w14:paraId="6D9801B4" w14:textId="759A4B53" w:rsidR="00CB4777" w:rsidRDefault="00F36952">
      <w:pPr>
        <w:pStyle w:val="TOC2"/>
        <w:tabs>
          <w:tab w:val="right" w:leader="dot" w:pos="8296"/>
        </w:tabs>
        <w:ind w:left="480"/>
        <w:rPr>
          <w:rFonts w:asciiTheme="minorHAnsi" w:eastAsiaTheme="minorEastAsia" w:hAnsiTheme="minorHAnsi"/>
          <w:noProof/>
          <w:sz w:val="21"/>
          <w:szCs w:val="24"/>
        </w:rPr>
      </w:pPr>
      <w:hyperlink w:anchor="_Toc132364724" w:history="1">
        <w:r w:rsidR="00CB4777" w:rsidRPr="00CB3FC3">
          <w:rPr>
            <w:rStyle w:val="ad"/>
            <w:noProof/>
          </w:rPr>
          <w:t>2.2 Join</w:t>
        </w:r>
        <w:r w:rsidR="00CB4777" w:rsidRPr="00CB3FC3">
          <w:rPr>
            <w:rStyle w:val="ad"/>
            <w:noProof/>
          </w:rPr>
          <w:t>查询</w:t>
        </w:r>
        <w:r w:rsidR="00CB4777">
          <w:rPr>
            <w:noProof/>
            <w:webHidden/>
          </w:rPr>
          <w:tab/>
        </w:r>
        <w:r w:rsidR="00CB4777">
          <w:rPr>
            <w:noProof/>
            <w:webHidden/>
          </w:rPr>
          <w:fldChar w:fldCharType="begin"/>
        </w:r>
        <w:r w:rsidR="00CB4777">
          <w:rPr>
            <w:noProof/>
            <w:webHidden/>
          </w:rPr>
          <w:instrText xml:space="preserve"> PAGEREF _Toc132364724 \h </w:instrText>
        </w:r>
        <w:r w:rsidR="00CB4777">
          <w:rPr>
            <w:noProof/>
            <w:webHidden/>
          </w:rPr>
        </w:r>
        <w:r w:rsidR="00CB4777">
          <w:rPr>
            <w:noProof/>
            <w:webHidden/>
          </w:rPr>
          <w:fldChar w:fldCharType="separate"/>
        </w:r>
        <w:r w:rsidR="003C36D3">
          <w:rPr>
            <w:noProof/>
            <w:webHidden/>
          </w:rPr>
          <w:t>8</w:t>
        </w:r>
        <w:r w:rsidR="00CB4777">
          <w:rPr>
            <w:noProof/>
            <w:webHidden/>
          </w:rPr>
          <w:fldChar w:fldCharType="end"/>
        </w:r>
      </w:hyperlink>
    </w:p>
    <w:p w14:paraId="7B8650D2" w14:textId="6B99491D" w:rsidR="00CB4777" w:rsidRDefault="00F36952">
      <w:pPr>
        <w:pStyle w:val="TOC3"/>
        <w:tabs>
          <w:tab w:val="right" w:leader="dot" w:pos="8296"/>
        </w:tabs>
        <w:ind w:left="960"/>
        <w:rPr>
          <w:rFonts w:asciiTheme="minorHAnsi" w:eastAsiaTheme="minorEastAsia" w:hAnsiTheme="minorHAnsi"/>
          <w:noProof/>
          <w:sz w:val="21"/>
          <w:szCs w:val="24"/>
        </w:rPr>
      </w:pPr>
      <w:hyperlink w:anchor="_Toc132364725" w:history="1">
        <w:r w:rsidR="00CB4777" w:rsidRPr="00CB3FC3">
          <w:rPr>
            <w:rStyle w:val="ad"/>
            <w:noProof/>
          </w:rPr>
          <w:t>2.2.1 Join</w:t>
        </w:r>
        <w:r w:rsidR="00CB4777" w:rsidRPr="00CB3FC3">
          <w:rPr>
            <w:rStyle w:val="ad"/>
            <w:noProof/>
          </w:rPr>
          <w:t>查询的概念</w:t>
        </w:r>
        <w:r w:rsidR="00CB4777">
          <w:rPr>
            <w:noProof/>
            <w:webHidden/>
          </w:rPr>
          <w:tab/>
        </w:r>
        <w:r w:rsidR="00CB4777">
          <w:rPr>
            <w:noProof/>
            <w:webHidden/>
          </w:rPr>
          <w:fldChar w:fldCharType="begin"/>
        </w:r>
        <w:r w:rsidR="00CB4777">
          <w:rPr>
            <w:noProof/>
            <w:webHidden/>
          </w:rPr>
          <w:instrText xml:space="preserve"> PAGEREF _Toc132364725 \h </w:instrText>
        </w:r>
        <w:r w:rsidR="00CB4777">
          <w:rPr>
            <w:noProof/>
            <w:webHidden/>
          </w:rPr>
        </w:r>
        <w:r w:rsidR="00CB4777">
          <w:rPr>
            <w:noProof/>
            <w:webHidden/>
          </w:rPr>
          <w:fldChar w:fldCharType="separate"/>
        </w:r>
        <w:r w:rsidR="003C36D3">
          <w:rPr>
            <w:noProof/>
            <w:webHidden/>
          </w:rPr>
          <w:t>8</w:t>
        </w:r>
        <w:r w:rsidR="00CB4777">
          <w:rPr>
            <w:noProof/>
            <w:webHidden/>
          </w:rPr>
          <w:fldChar w:fldCharType="end"/>
        </w:r>
      </w:hyperlink>
    </w:p>
    <w:p w14:paraId="6AD780FF" w14:textId="20891033" w:rsidR="00CB4777" w:rsidRDefault="00F36952">
      <w:pPr>
        <w:pStyle w:val="TOC3"/>
        <w:tabs>
          <w:tab w:val="right" w:leader="dot" w:pos="8296"/>
        </w:tabs>
        <w:ind w:left="960"/>
        <w:rPr>
          <w:rFonts w:asciiTheme="minorHAnsi" w:eastAsiaTheme="minorEastAsia" w:hAnsiTheme="minorHAnsi"/>
          <w:noProof/>
          <w:sz w:val="21"/>
          <w:szCs w:val="24"/>
        </w:rPr>
      </w:pPr>
      <w:hyperlink w:anchor="_Toc132364726" w:history="1">
        <w:r w:rsidR="00CB4777" w:rsidRPr="00CB3FC3">
          <w:rPr>
            <w:rStyle w:val="ad"/>
            <w:noProof/>
          </w:rPr>
          <w:t>2.2.2 Join</w:t>
        </w:r>
        <w:r w:rsidR="00CB4777" w:rsidRPr="00CB3FC3">
          <w:rPr>
            <w:rStyle w:val="ad"/>
            <w:noProof/>
          </w:rPr>
          <w:t>属性与</w:t>
        </w:r>
        <w:r w:rsidR="00CB4777" w:rsidRPr="00CB3FC3">
          <w:rPr>
            <w:rStyle w:val="ad"/>
            <w:noProof/>
          </w:rPr>
          <w:t>Join</w:t>
        </w:r>
        <w:r w:rsidR="00CB4777" w:rsidRPr="00CB3FC3">
          <w:rPr>
            <w:rStyle w:val="ad"/>
            <w:noProof/>
          </w:rPr>
          <w:t>关键词集</w:t>
        </w:r>
        <w:r w:rsidR="00CB4777">
          <w:rPr>
            <w:noProof/>
            <w:webHidden/>
          </w:rPr>
          <w:tab/>
        </w:r>
        <w:r w:rsidR="00CB4777">
          <w:rPr>
            <w:noProof/>
            <w:webHidden/>
          </w:rPr>
          <w:fldChar w:fldCharType="begin"/>
        </w:r>
        <w:r w:rsidR="00CB4777">
          <w:rPr>
            <w:noProof/>
            <w:webHidden/>
          </w:rPr>
          <w:instrText xml:space="preserve"> PAGEREF _Toc132364726 \h </w:instrText>
        </w:r>
        <w:r w:rsidR="00CB4777">
          <w:rPr>
            <w:noProof/>
            <w:webHidden/>
          </w:rPr>
        </w:r>
        <w:r w:rsidR="00CB4777">
          <w:rPr>
            <w:noProof/>
            <w:webHidden/>
          </w:rPr>
          <w:fldChar w:fldCharType="separate"/>
        </w:r>
        <w:r w:rsidR="003C36D3">
          <w:rPr>
            <w:noProof/>
            <w:webHidden/>
          </w:rPr>
          <w:t>9</w:t>
        </w:r>
        <w:r w:rsidR="00CB4777">
          <w:rPr>
            <w:noProof/>
            <w:webHidden/>
          </w:rPr>
          <w:fldChar w:fldCharType="end"/>
        </w:r>
      </w:hyperlink>
    </w:p>
    <w:p w14:paraId="687CA873" w14:textId="266F57B0" w:rsidR="00CB4777" w:rsidRDefault="00F36952">
      <w:pPr>
        <w:pStyle w:val="TOC3"/>
        <w:tabs>
          <w:tab w:val="right" w:leader="dot" w:pos="8296"/>
        </w:tabs>
        <w:ind w:left="960"/>
        <w:rPr>
          <w:rFonts w:asciiTheme="minorHAnsi" w:eastAsiaTheme="minorEastAsia" w:hAnsiTheme="minorHAnsi"/>
          <w:noProof/>
          <w:sz w:val="21"/>
          <w:szCs w:val="24"/>
        </w:rPr>
      </w:pPr>
      <w:hyperlink w:anchor="_Toc132364727" w:history="1">
        <w:r w:rsidR="00CB4777" w:rsidRPr="00CB3FC3">
          <w:rPr>
            <w:rStyle w:val="ad"/>
            <w:noProof/>
          </w:rPr>
          <w:t>2.2.3 Join</w:t>
        </w:r>
        <w:r w:rsidR="00CB4777" w:rsidRPr="00CB3FC3">
          <w:rPr>
            <w:rStyle w:val="ad"/>
            <w:noProof/>
          </w:rPr>
          <w:t>查询的形式化定义</w:t>
        </w:r>
        <w:r w:rsidR="00CB4777">
          <w:rPr>
            <w:noProof/>
            <w:webHidden/>
          </w:rPr>
          <w:tab/>
        </w:r>
        <w:r w:rsidR="00CB4777">
          <w:rPr>
            <w:noProof/>
            <w:webHidden/>
          </w:rPr>
          <w:fldChar w:fldCharType="begin"/>
        </w:r>
        <w:r w:rsidR="00CB4777">
          <w:rPr>
            <w:noProof/>
            <w:webHidden/>
          </w:rPr>
          <w:instrText xml:space="preserve"> PAGEREF _Toc132364727 \h </w:instrText>
        </w:r>
        <w:r w:rsidR="00CB4777">
          <w:rPr>
            <w:noProof/>
            <w:webHidden/>
          </w:rPr>
        </w:r>
        <w:r w:rsidR="00CB4777">
          <w:rPr>
            <w:noProof/>
            <w:webHidden/>
          </w:rPr>
          <w:fldChar w:fldCharType="separate"/>
        </w:r>
        <w:r w:rsidR="003C36D3">
          <w:rPr>
            <w:noProof/>
            <w:webHidden/>
          </w:rPr>
          <w:t>9</w:t>
        </w:r>
        <w:r w:rsidR="00CB4777">
          <w:rPr>
            <w:noProof/>
            <w:webHidden/>
          </w:rPr>
          <w:fldChar w:fldCharType="end"/>
        </w:r>
      </w:hyperlink>
    </w:p>
    <w:p w14:paraId="115740B0" w14:textId="117E8AE3" w:rsidR="00CB4777" w:rsidRDefault="00F36952">
      <w:pPr>
        <w:pStyle w:val="TOC2"/>
        <w:tabs>
          <w:tab w:val="right" w:leader="dot" w:pos="8296"/>
        </w:tabs>
        <w:ind w:left="480"/>
        <w:rPr>
          <w:rFonts w:asciiTheme="minorHAnsi" w:eastAsiaTheme="minorEastAsia" w:hAnsiTheme="minorHAnsi"/>
          <w:noProof/>
          <w:sz w:val="21"/>
          <w:szCs w:val="24"/>
        </w:rPr>
      </w:pPr>
      <w:hyperlink w:anchor="_Toc132364728" w:history="1">
        <w:r w:rsidR="00CB4777" w:rsidRPr="00CB3FC3">
          <w:rPr>
            <w:rStyle w:val="ad"/>
            <w:noProof/>
          </w:rPr>
          <w:t>2.3 JXT</w:t>
        </w:r>
        <w:r w:rsidR="00CB4777" w:rsidRPr="00CB3FC3">
          <w:rPr>
            <w:rStyle w:val="ad"/>
            <w:noProof/>
          </w:rPr>
          <w:t>协议</w:t>
        </w:r>
        <w:r w:rsidR="00CB4777">
          <w:rPr>
            <w:noProof/>
            <w:webHidden/>
          </w:rPr>
          <w:tab/>
        </w:r>
        <w:r w:rsidR="00CB4777">
          <w:rPr>
            <w:noProof/>
            <w:webHidden/>
          </w:rPr>
          <w:fldChar w:fldCharType="begin"/>
        </w:r>
        <w:r w:rsidR="00CB4777">
          <w:rPr>
            <w:noProof/>
            <w:webHidden/>
          </w:rPr>
          <w:instrText xml:space="preserve"> PAGEREF _Toc132364728 \h </w:instrText>
        </w:r>
        <w:r w:rsidR="00CB4777">
          <w:rPr>
            <w:noProof/>
            <w:webHidden/>
          </w:rPr>
        </w:r>
        <w:r w:rsidR="00CB4777">
          <w:rPr>
            <w:noProof/>
            <w:webHidden/>
          </w:rPr>
          <w:fldChar w:fldCharType="separate"/>
        </w:r>
        <w:r w:rsidR="003C36D3">
          <w:rPr>
            <w:noProof/>
            <w:webHidden/>
          </w:rPr>
          <w:t>9</w:t>
        </w:r>
        <w:r w:rsidR="00CB4777">
          <w:rPr>
            <w:noProof/>
            <w:webHidden/>
          </w:rPr>
          <w:fldChar w:fldCharType="end"/>
        </w:r>
      </w:hyperlink>
    </w:p>
    <w:p w14:paraId="5B594B8B" w14:textId="088444BE" w:rsidR="00CB4777" w:rsidRDefault="00F36952">
      <w:pPr>
        <w:pStyle w:val="TOC3"/>
        <w:tabs>
          <w:tab w:val="right" w:leader="dot" w:pos="8296"/>
        </w:tabs>
        <w:ind w:left="960"/>
        <w:rPr>
          <w:rFonts w:asciiTheme="minorHAnsi" w:eastAsiaTheme="minorEastAsia" w:hAnsiTheme="minorHAnsi"/>
          <w:noProof/>
          <w:sz w:val="21"/>
          <w:szCs w:val="24"/>
        </w:rPr>
      </w:pPr>
      <w:hyperlink w:anchor="_Toc132364729" w:history="1">
        <w:r w:rsidR="00CB4777" w:rsidRPr="00CB3FC3">
          <w:rPr>
            <w:rStyle w:val="ad"/>
            <w:noProof/>
          </w:rPr>
          <w:t xml:space="preserve">2.3.1 </w:t>
        </w:r>
        <w:r w:rsidR="00CB4777" w:rsidRPr="00CB3FC3">
          <w:rPr>
            <w:rStyle w:val="ad"/>
            <w:noProof/>
          </w:rPr>
          <w:t>实现</w:t>
        </w:r>
        <w:r w:rsidR="00CB4777" w:rsidRPr="00CB3FC3">
          <w:rPr>
            <w:rStyle w:val="ad"/>
            <w:noProof/>
          </w:rPr>
          <w:t>Join</w:t>
        </w:r>
        <w:r w:rsidR="00CB4777" w:rsidRPr="00CB3FC3">
          <w:rPr>
            <w:rStyle w:val="ad"/>
            <w:noProof/>
          </w:rPr>
          <w:t>查询的思路</w:t>
        </w:r>
        <w:r w:rsidR="00CB4777">
          <w:rPr>
            <w:noProof/>
            <w:webHidden/>
          </w:rPr>
          <w:tab/>
        </w:r>
        <w:r w:rsidR="00CB4777">
          <w:rPr>
            <w:noProof/>
            <w:webHidden/>
          </w:rPr>
          <w:fldChar w:fldCharType="begin"/>
        </w:r>
        <w:r w:rsidR="00CB4777">
          <w:rPr>
            <w:noProof/>
            <w:webHidden/>
          </w:rPr>
          <w:instrText xml:space="preserve"> PAGEREF _Toc132364729 \h </w:instrText>
        </w:r>
        <w:r w:rsidR="00CB4777">
          <w:rPr>
            <w:noProof/>
            <w:webHidden/>
          </w:rPr>
        </w:r>
        <w:r w:rsidR="00CB4777">
          <w:rPr>
            <w:noProof/>
            <w:webHidden/>
          </w:rPr>
          <w:fldChar w:fldCharType="separate"/>
        </w:r>
        <w:r w:rsidR="003C36D3">
          <w:rPr>
            <w:noProof/>
            <w:webHidden/>
          </w:rPr>
          <w:t>10</w:t>
        </w:r>
        <w:r w:rsidR="00CB4777">
          <w:rPr>
            <w:noProof/>
            <w:webHidden/>
          </w:rPr>
          <w:fldChar w:fldCharType="end"/>
        </w:r>
      </w:hyperlink>
    </w:p>
    <w:p w14:paraId="0BB408C3" w14:textId="2A11847F" w:rsidR="00CB4777" w:rsidRDefault="00F36952">
      <w:pPr>
        <w:pStyle w:val="TOC3"/>
        <w:tabs>
          <w:tab w:val="right" w:leader="dot" w:pos="8296"/>
        </w:tabs>
        <w:ind w:left="960"/>
        <w:rPr>
          <w:rFonts w:asciiTheme="minorHAnsi" w:eastAsiaTheme="minorEastAsia" w:hAnsiTheme="minorHAnsi"/>
          <w:noProof/>
          <w:sz w:val="21"/>
          <w:szCs w:val="24"/>
        </w:rPr>
      </w:pPr>
      <w:hyperlink w:anchor="_Toc132364730" w:history="1">
        <w:r w:rsidR="00CB4777" w:rsidRPr="00CB3FC3">
          <w:rPr>
            <w:rStyle w:val="ad"/>
            <w:noProof/>
          </w:rPr>
          <w:t xml:space="preserve">2.3.2 </w:t>
        </w:r>
        <w:r w:rsidR="00CB4777" w:rsidRPr="00CB3FC3">
          <w:rPr>
            <w:rStyle w:val="ad"/>
            <w:noProof/>
          </w:rPr>
          <w:t>两个子查询的实现</w:t>
        </w:r>
        <w:r w:rsidR="00CB4777">
          <w:rPr>
            <w:noProof/>
            <w:webHidden/>
          </w:rPr>
          <w:tab/>
        </w:r>
        <w:r w:rsidR="00CB4777">
          <w:rPr>
            <w:noProof/>
            <w:webHidden/>
          </w:rPr>
          <w:fldChar w:fldCharType="begin"/>
        </w:r>
        <w:r w:rsidR="00CB4777">
          <w:rPr>
            <w:noProof/>
            <w:webHidden/>
          </w:rPr>
          <w:instrText xml:space="preserve"> PAGEREF _Toc132364730 \h </w:instrText>
        </w:r>
        <w:r w:rsidR="00CB4777">
          <w:rPr>
            <w:noProof/>
            <w:webHidden/>
          </w:rPr>
        </w:r>
        <w:r w:rsidR="00CB4777">
          <w:rPr>
            <w:noProof/>
            <w:webHidden/>
          </w:rPr>
          <w:fldChar w:fldCharType="separate"/>
        </w:r>
        <w:r w:rsidR="003C36D3">
          <w:rPr>
            <w:noProof/>
            <w:webHidden/>
          </w:rPr>
          <w:t>11</w:t>
        </w:r>
        <w:r w:rsidR="00CB4777">
          <w:rPr>
            <w:noProof/>
            <w:webHidden/>
          </w:rPr>
          <w:fldChar w:fldCharType="end"/>
        </w:r>
      </w:hyperlink>
    </w:p>
    <w:p w14:paraId="14C0DE95" w14:textId="2361A97F" w:rsidR="00CB4777" w:rsidRDefault="00F36952">
      <w:pPr>
        <w:pStyle w:val="TOC3"/>
        <w:tabs>
          <w:tab w:val="right" w:leader="dot" w:pos="8296"/>
        </w:tabs>
        <w:ind w:left="960"/>
        <w:rPr>
          <w:rFonts w:asciiTheme="minorHAnsi" w:eastAsiaTheme="minorEastAsia" w:hAnsiTheme="minorHAnsi"/>
          <w:noProof/>
          <w:sz w:val="21"/>
          <w:szCs w:val="24"/>
        </w:rPr>
      </w:pPr>
      <w:hyperlink w:anchor="_Toc132364731" w:history="1">
        <w:r w:rsidR="00CB4777" w:rsidRPr="00CB3FC3">
          <w:rPr>
            <w:rStyle w:val="ad"/>
            <w:noProof/>
          </w:rPr>
          <w:t xml:space="preserve">2.3.3 </w:t>
        </w:r>
        <w:r w:rsidR="00CB4777" w:rsidRPr="00CB3FC3">
          <w:rPr>
            <w:rStyle w:val="ad"/>
            <w:noProof/>
          </w:rPr>
          <w:t>协议具体流程</w:t>
        </w:r>
        <w:r w:rsidR="00CB4777">
          <w:rPr>
            <w:noProof/>
            <w:webHidden/>
          </w:rPr>
          <w:tab/>
        </w:r>
        <w:r w:rsidR="00CB4777">
          <w:rPr>
            <w:noProof/>
            <w:webHidden/>
          </w:rPr>
          <w:fldChar w:fldCharType="begin"/>
        </w:r>
        <w:r w:rsidR="00CB4777">
          <w:rPr>
            <w:noProof/>
            <w:webHidden/>
          </w:rPr>
          <w:instrText xml:space="preserve"> PAGEREF _Toc132364731 \h </w:instrText>
        </w:r>
        <w:r w:rsidR="00CB4777">
          <w:rPr>
            <w:noProof/>
            <w:webHidden/>
          </w:rPr>
        </w:r>
        <w:r w:rsidR="00CB4777">
          <w:rPr>
            <w:noProof/>
            <w:webHidden/>
          </w:rPr>
          <w:fldChar w:fldCharType="separate"/>
        </w:r>
        <w:r w:rsidR="003C36D3">
          <w:rPr>
            <w:noProof/>
            <w:webHidden/>
          </w:rPr>
          <w:t>11</w:t>
        </w:r>
        <w:r w:rsidR="00CB4777">
          <w:rPr>
            <w:noProof/>
            <w:webHidden/>
          </w:rPr>
          <w:fldChar w:fldCharType="end"/>
        </w:r>
      </w:hyperlink>
    </w:p>
    <w:p w14:paraId="4627C761" w14:textId="23D4793A" w:rsidR="00CB4777" w:rsidRDefault="00F36952">
      <w:pPr>
        <w:pStyle w:val="TOC1"/>
        <w:rPr>
          <w:rFonts w:asciiTheme="minorHAnsi" w:eastAsiaTheme="minorEastAsia" w:hAnsiTheme="minorHAnsi"/>
          <w:noProof/>
          <w:sz w:val="21"/>
          <w:szCs w:val="24"/>
        </w:rPr>
      </w:pPr>
      <w:hyperlink w:anchor="_Toc132364732" w:history="1">
        <w:r w:rsidR="00CB4777" w:rsidRPr="00CB3FC3">
          <w:rPr>
            <w:rStyle w:val="ad"/>
            <w:noProof/>
          </w:rPr>
          <w:t>3 MC-JXT</w:t>
        </w:r>
        <w:r w:rsidR="00CB4777" w:rsidRPr="00CB3FC3">
          <w:rPr>
            <w:rStyle w:val="ad"/>
            <w:noProof/>
          </w:rPr>
          <w:t>协议设计</w:t>
        </w:r>
        <w:r w:rsidR="00CB4777">
          <w:rPr>
            <w:noProof/>
            <w:webHidden/>
          </w:rPr>
          <w:tab/>
        </w:r>
        <w:r w:rsidR="00CB4777">
          <w:rPr>
            <w:noProof/>
            <w:webHidden/>
          </w:rPr>
          <w:fldChar w:fldCharType="begin"/>
        </w:r>
        <w:r w:rsidR="00CB4777">
          <w:rPr>
            <w:noProof/>
            <w:webHidden/>
          </w:rPr>
          <w:instrText xml:space="preserve"> PAGEREF _Toc132364732 \h </w:instrText>
        </w:r>
        <w:r w:rsidR="00CB4777">
          <w:rPr>
            <w:noProof/>
            <w:webHidden/>
          </w:rPr>
        </w:r>
        <w:r w:rsidR="00CB4777">
          <w:rPr>
            <w:noProof/>
            <w:webHidden/>
          </w:rPr>
          <w:fldChar w:fldCharType="separate"/>
        </w:r>
        <w:r w:rsidR="003C36D3">
          <w:rPr>
            <w:noProof/>
            <w:webHidden/>
          </w:rPr>
          <w:t>14</w:t>
        </w:r>
        <w:r w:rsidR="00CB4777">
          <w:rPr>
            <w:noProof/>
            <w:webHidden/>
          </w:rPr>
          <w:fldChar w:fldCharType="end"/>
        </w:r>
      </w:hyperlink>
    </w:p>
    <w:p w14:paraId="7F18B87D" w14:textId="67540598" w:rsidR="00CB4777" w:rsidRDefault="00F36952">
      <w:pPr>
        <w:pStyle w:val="TOC2"/>
        <w:tabs>
          <w:tab w:val="right" w:leader="dot" w:pos="8296"/>
        </w:tabs>
        <w:ind w:left="480"/>
        <w:rPr>
          <w:rFonts w:asciiTheme="minorHAnsi" w:eastAsiaTheme="minorEastAsia" w:hAnsiTheme="minorHAnsi"/>
          <w:noProof/>
          <w:sz w:val="21"/>
          <w:szCs w:val="24"/>
        </w:rPr>
      </w:pPr>
      <w:hyperlink w:anchor="_Toc132364733" w:history="1">
        <w:r w:rsidR="00CB4777" w:rsidRPr="00CB3FC3">
          <w:rPr>
            <w:rStyle w:val="ad"/>
            <w:noProof/>
          </w:rPr>
          <w:t xml:space="preserve">3.1 </w:t>
        </w:r>
        <w:r w:rsidR="00CB4777" w:rsidRPr="00CB3FC3">
          <w:rPr>
            <w:rStyle w:val="ad"/>
            <w:noProof/>
          </w:rPr>
          <w:t>多用户对称可搜索加密定义</w:t>
        </w:r>
        <w:r w:rsidR="00CB4777">
          <w:rPr>
            <w:noProof/>
            <w:webHidden/>
          </w:rPr>
          <w:tab/>
        </w:r>
        <w:r w:rsidR="00CB4777">
          <w:rPr>
            <w:noProof/>
            <w:webHidden/>
          </w:rPr>
          <w:fldChar w:fldCharType="begin"/>
        </w:r>
        <w:r w:rsidR="00CB4777">
          <w:rPr>
            <w:noProof/>
            <w:webHidden/>
          </w:rPr>
          <w:instrText xml:space="preserve"> PAGEREF _Toc132364733 \h </w:instrText>
        </w:r>
        <w:r w:rsidR="00CB4777">
          <w:rPr>
            <w:noProof/>
            <w:webHidden/>
          </w:rPr>
        </w:r>
        <w:r w:rsidR="00CB4777">
          <w:rPr>
            <w:noProof/>
            <w:webHidden/>
          </w:rPr>
          <w:fldChar w:fldCharType="separate"/>
        </w:r>
        <w:r w:rsidR="003C36D3">
          <w:rPr>
            <w:noProof/>
            <w:webHidden/>
          </w:rPr>
          <w:t>14</w:t>
        </w:r>
        <w:r w:rsidR="00CB4777">
          <w:rPr>
            <w:noProof/>
            <w:webHidden/>
          </w:rPr>
          <w:fldChar w:fldCharType="end"/>
        </w:r>
      </w:hyperlink>
    </w:p>
    <w:p w14:paraId="726A94F5" w14:textId="29130722" w:rsidR="00CB4777" w:rsidRDefault="00F36952">
      <w:pPr>
        <w:pStyle w:val="TOC2"/>
        <w:tabs>
          <w:tab w:val="right" w:leader="dot" w:pos="8296"/>
        </w:tabs>
        <w:ind w:left="480"/>
        <w:rPr>
          <w:rFonts w:asciiTheme="minorHAnsi" w:eastAsiaTheme="minorEastAsia" w:hAnsiTheme="minorHAnsi"/>
          <w:noProof/>
          <w:sz w:val="21"/>
          <w:szCs w:val="24"/>
        </w:rPr>
      </w:pPr>
      <w:hyperlink w:anchor="_Toc132364734" w:history="1">
        <w:r w:rsidR="00CB4777" w:rsidRPr="00CB3FC3">
          <w:rPr>
            <w:rStyle w:val="ad"/>
            <w:noProof/>
          </w:rPr>
          <w:t>3.2 MC-JXT</w:t>
        </w:r>
        <w:r w:rsidR="00CB4777" w:rsidRPr="00CB3FC3">
          <w:rPr>
            <w:rStyle w:val="ad"/>
            <w:noProof/>
          </w:rPr>
          <w:t>协议构造</w:t>
        </w:r>
        <w:r w:rsidR="00CB4777">
          <w:rPr>
            <w:noProof/>
            <w:webHidden/>
          </w:rPr>
          <w:tab/>
        </w:r>
        <w:r w:rsidR="00CB4777">
          <w:rPr>
            <w:noProof/>
            <w:webHidden/>
          </w:rPr>
          <w:fldChar w:fldCharType="begin"/>
        </w:r>
        <w:r w:rsidR="00CB4777">
          <w:rPr>
            <w:noProof/>
            <w:webHidden/>
          </w:rPr>
          <w:instrText xml:space="preserve"> PAGEREF _Toc132364734 \h </w:instrText>
        </w:r>
        <w:r w:rsidR="00CB4777">
          <w:rPr>
            <w:noProof/>
            <w:webHidden/>
          </w:rPr>
        </w:r>
        <w:r w:rsidR="00CB4777">
          <w:rPr>
            <w:noProof/>
            <w:webHidden/>
          </w:rPr>
          <w:fldChar w:fldCharType="separate"/>
        </w:r>
        <w:r w:rsidR="003C36D3">
          <w:rPr>
            <w:noProof/>
            <w:webHidden/>
          </w:rPr>
          <w:t>15</w:t>
        </w:r>
        <w:r w:rsidR="00CB4777">
          <w:rPr>
            <w:noProof/>
            <w:webHidden/>
          </w:rPr>
          <w:fldChar w:fldCharType="end"/>
        </w:r>
      </w:hyperlink>
    </w:p>
    <w:p w14:paraId="7DE17D73" w14:textId="1E811F68" w:rsidR="00CB4777" w:rsidRDefault="00F36952">
      <w:pPr>
        <w:pStyle w:val="TOC3"/>
        <w:tabs>
          <w:tab w:val="right" w:leader="dot" w:pos="8296"/>
        </w:tabs>
        <w:ind w:left="960"/>
        <w:rPr>
          <w:rFonts w:asciiTheme="minorHAnsi" w:eastAsiaTheme="minorEastAsia" w:hAnsiTheme="minorHAnsi"/>
          <w:noProof/>
          <w:sz w:val="21"/>
          <w:szCs w:val="24"/>
        </w:rPr>
      </w:pPr>
      <w:hyperlink w:anchor="_Toc132364735" w:history="1">
        <w:r w:rsidR="00CB4777" w:rsidRPr="00CB3FC3">
          <w:rPr>
            <w:rStyle w:val="ad"/>
            <w:noProof/>
          </w:rPr>
          <w:t>3.2.1 MC-JXT——</w:t>
        </w:r>
        <m:oMath>
          <m:r>
            <w:rPr>
              <w:rStyle w:val="ad"/>
              <w:rFonts w:ascii="Cambria Math" w:hAnsi="Cambria Math"/>
              <w:noProof/>
            </w:rPr>
            <m:t>EDBSetup</m:t>
          </m:r>
        </m:oMath>
        <w:r w:rsidR="00CB4777" w:rsidRPr="00CB3FC3">
          <w:rPr>
            <w:rStyle w:val="ad"/>
            <w:noProof/>
          </w:rPr>
          <w:t>算法</w:t>
        </w:r>
        <w:r w:rsidR="00CB4777">
          <w:rPr>
            <w:noProof/>
            <w:webHidden/>
          </w:rPr>
          <w:tab/>
        </w:r>
        <w:r w:rsidR="00CB4777">
          <w:rPr>
            <w:noProof/>
            <w:webHidden/>
          </w:rPr>
          <w:fldChar w:fldCharType="begin"/>
        </w:r>
        <w:r w:rsidR="00CB4777">
          <w:rPr>
            <w:noProof/>
            <w:webHidden/>
          </w:rPr>
          <w:instrText xml:space="preserve"> PAGEREF _Toc132364735 \h </w:instrText>
        </w:r>
        <w:r w:rsidR="00CB4777">
          <w:rPr>
            <w:noProof/>
            <w:webHidden/>
          </w:rPr>
        </w:r>
        <w:r w:rsidR="00CB4777">
          <w:rPr>
            <w:noProof/>
            <w:webHidden/>
          </w:rPr>
          <w:fldChar w:fldCharType="separate"/>
        </w:r>
        <w:r w:rsidR="003C36D3">
          <w:rPr>
            <w:noProof/>
            <w:webHidden/>
          </w:rPr>
          <w:t>15</w:t>
        </w:r>
        <w:r w:rsidR="00CB4777">
          <w:rPr>
            <w:noProof/>
            <w:webHidden/>
          </w:rPr>
          <w:fldChar w:fldCharType="end"/>
        </w:r>
      </w:hyperlink>
    </w:p>
    <w:p w14:paraId="4E96AE1F" w14:textId="13AAA149" w:rsidR="00CB4777" w:rsidRDefault="00F36952">
      <w:pPr>
        <w:pStyle w:val="TOC3"/>
        <w:tabs>
          <w:tab w:val="right" w:leader="dot" w:pos="8296"/>
        </w:tabs>
        <w:ind w:left="960"/>
        <w:rPr>
          <w:rFonts w:asciiTheme="minorHAnsi" w:eastAsiaTheme="minorEastAsia" w:hAnsiTheme="minorHAnsi"/>
          <w:noProof/>
          <w:sz w:val="21"/>
          <w:szCs w:val="24"/>
        </w:rPr>
      </w:pPr>
      <w:hyperlink w:anchor="_Toc132364736" w:history="1">
        <w:r w:rsidR="00CB4777" w:rsidRPr="00CB3FC3">
          <w:rPr>
            <w:rStyle w:val="ad"/>
            <w:noProof/>
          </w:rPr>
          <w:t>3.2.2 MC-JXT——</w:t>
        </w:r>
        <m:oMath>
          <m:r>
            <w:rPr>
              <w:rStyle w:val="ad"/>
              <w:rFonts w:ascii="Cambria Math" w:hAnsi="Cambria Math"/>
              <w:noProof/>
            </w:rPr>
            <m:t>GenToken</m:t>
          </m:r>
        </m:oMath>
        <w:r w:rsidR="00CB4777" w:rsidRPr="00CB3FC3">
          <w:rPr>
            <w:rStyle w:val="ad"/>
            <w:noProof/>
          </w:rPr>
          <w:t>算法</w:t>
        </w:r>
        <w:r w:rsidR="00CB4777">
          <w:rPr>
            <w:noProof/>
            <w:webHidden/>
          </w:rPr>
          <w:tab/>
        </w:r>
        <w:r w:rsidR="00CB4777">
          <w:rPr>
            <w:noProof/>
            <w:webHidden/>
          </w:rPr>
          <w:fldChar w:fldCharType="begin"/>
        </w:r>
        <w:r w:rsidR="00CB4777">
          <w:rPr>
            <w:noProof/>
            <w:webHidden/>
          </w:rPr>
          <w:instrText xml:space="preserve"> PAGEREF _Toc132364736 \h </w:instrText>
        </w:r>
        <w:r w:rsidR="00CB4777">
          <w:rPr>
            <w:noProof/>
            <w:webHidden/>
          </w:rPr>
        </w:r>
        <w:r w:rsidR="00CB4777">
          <w:rPr>
            <w:noProof/>
            <w:webHidden/>
          </w:rPr>
          <w:fldChar w:fldCharType="separate"/>
        </w:r>
        <w:r w:rsidR="003C36D3">
          <w:rPr>
            <w:noProof/>
            <w:webHidden/>
          </w:rPr>
          <w:t>18</w:t>
        </w:r>
        <w:r w:rsidR="00CB4777">
          <w:rPr>
            <w:noProof/>
            <w:webHidden/>
          </w:rPr>
          <w:fldChar w:fldCharType="end"/>
        </w:r>
      </w:hyperlink>
    </w:p>
    <w:p w14:paraId="05A2B328" w14:textId="7CBCB4B8" w:rsidR="00CB4777" w:rsidRDefault="00F36952">
      <w:pPr>
        <w:pStyle w:val="TOC3"/>
        <w:tabs>
          <w:tab w:val="right" w:leader="dot" w:pos="8296"/>
        </w:tabs>
        <w:ind w:left="960"/>
        <w:rPr>
          <w:rFonts w:asciiTheme="minorHAnsi" w:eastAsiaTheme="minorEastAsia" w:hAnsiTheme="minorHAnsi"/>
          <w:noProof/>
          <w:sz w:val="21"/>
          <w:szCs w:val="24"/>
        </w:rPr>
      </w:pPr>
      <w:hyperlink w:anchor="_Toc132364737" w:history="1">
        <w:r w:rsidR="00CB4777" w:rsidRPr="00CB3FC3">
          <w:rPr>
            <w:rStyle w:val="ad"/>
            <w:noProof/>
          </w:rPr>
          <w:t>3.2.3 MC-JXT——</w:t>
        </w:r>
        <m:oMath>
          <m:r>
            <w:rPr>
              <w:rStyle w:val="ad"/>
              <w:rFonts w:ascii="Cambria Math" w:hAnsi="Cambria Math"/>
              <w:noProof/>
            </w:rPr>
            <m:t>Search</m:t>
          </m:r>
          <m:r>
            <w:rPr>
              <w:rStyle w:val="ad"/>
              <w:rFonts w:ascii="Cambria Math"/>
              <w:noProof/>
            </w:rPr>
            <m:t xml:space="preserve"> </m:t>
          </m:r>
        </m:oMath>
        <w:r w:rsidR="00CB4777" w:rsidRPr="00CB3FC3">
          <w:rPr>
            <w:rStyle w:val="ad"/>
            <w:noProof/>
          </w:rPr>
          <w:t>算法</w:t>
        </w:r>
        <w:r w:rsidR="00CB4777">
          <w:rPr>
            <w:noProof/>
            <w:webHidden/>
          </w:rPr>
          <w:tab/>
        </w:r>
        <w:r w:rsidR="00CB4777">
          <w:rPr>
            <w:noProof/>
            <w:webHidden/>
          </w:rPr>
          <w:fldChar w:fldCharType="begin"/>
        </w:r>
        <w:r w:rsidR="00CB4777">
          <w:rPr>
            <w:noProof/>
            <w:webHidden/>
          </w:rPr>
          <w:instrText xml:space="preserve"> PAGEREF _Toc132364737 \h </w:instrText>
        </w:r>
        <w:r w:rsidR="00CB4777">
          <w:rPr>
            <w:noProof/>
            <w:webHidden/>
          </w:rPr>
        </w:r>
        <w:r w:rsidR="00CB4777">
          <w:rPr>
            <w:noProof/>
            <w:webHidden/>
          </w:rPr>
          <w:fldChar w:fldCharType="separate"/>
        </w:r>
        <w:r w:rsidR="003C36D3">
          <w:rPr>
            <w:noProof/>
            <w:webHidden/>
          </w:rPr>
          <w:t>20</w:t>
        </w:r>
        <w:r w:rsidR="00CB4777">
          <w:rPr>
            <w:noProof/>
            <w:webHidden/>
          </w:rPr>
          <w:fldChar w:fldCharType="end"/>
        </w:r>
      </w:hyperlink>
    </w:p>
    <w:p w14:paraId="4DBFBB7B" w14:textId="0D660532" w:rsidR="00CB4777" w:rsidRDefault="00F36952">
      <w:pPr>
        <w:pStyle w:val="TOC2"/>
        <w:tabs>
          <w:tab w:val="right" w:leader="dot" w:pos="8296"/>
        </w:tabs>
        <w:ind w:left="480"/>
        <w:rPr>
          <w:rFonts w:asciiTheme="minorHAnsi" w:eastAsiaTheme="minorEastAsia" w:hAnsiTheme="minorHAnsi"/>
          <w:noProof/>
          <w:sz w:val="21"/>
          <w:szCs w:val="24"/>
        </w:rPr>
      </w:pPr>
      <w:hyperlink w:anchor="_Toc132364738" w:history="1">
        <w:r w:rsidR="00CB4777" w:rsidRPr="00CB3FC3">
          <w:rPr>
            <w:rStyle w:val="ad"/>
            <w:noProof/>
          </w:rPr>
          <w:t>3.3 MC-JXT</w:t>
        </w:r>
        <w:r w:rsidR="00CB4777" w:rsidRPr="00CB3FC3">
          <w:rPr>
            <w:rStyle w:val="ad"/>
            <w:noProof/>
          </w:rPr>
          <w:t>协议正确性分析</w:t>
        </w:r>
        <w:r w:rsidR="00CB4777">
          <w:rPr>
            <w:noProof/>
            <w:webHidden/>
          </w:rPr>
          <w:tab/>
        </w:r>
        <w:r w:rsidR="00CB4777">
          <w:rPr>
            <w:noProof/>
            <w:webHidden/>
          </w:rPr>
          <w:fldChar w:fldCharType="begin"/>
        </w:r>
        <w:r w:rsidR="00CB4777">
          <w:rPr>
            <w:noProof/>
            <w:webHidden/>
          </w:rPr>
          <w:instrText xml:space="preserve"> PAGEREF _Toc132364738 \h </w:instrText>
        </w:r>
        <w:r w:rsidR="00CB4777">
          <w:rPr>
            <w:noProof/>
            <w:webHidden/>
          </w:rPr>
        </w:r>
        <w:r w:rsidR="00CB4777">
          <w:rPr>
            <w:noProof/>
            <w:webHidden/>
          </w:rPr>
          <w:fldChar w:fldCharType="separate"/>
        </w:r>
        <w:r w:rsidR="003C36D3">
          <w:rPr>
            <w:noProof/>
            <w:webHidden/>
          </w:rPr>
          <w:t>23</w:t>
        </w:r>
        <w:r w:rsidR="00CB4777">
          <w:rPr>
            <w:noProof/>
            <w:webHidden/>
          </w:rPr>
          <w:fldChar w:fldCharType="end"/>
        </w:r>
      </w:hyperlink>
    </w:p>
    <w:p w14:paraId="4F882F21" w14:textId="0069F7D3" w:rsidR="00CB4777" w:rsidRDefault="00F36952">
      <w:pPr>
        <w:pStyle w:val="TOC2"/>
        <w:tabs>
          <w:tab w:val="right" w:leader="dot" w:pos="8296"/>
        </w:tabs>
        <w:ind w:left="480"/>
        <w:rPr>
          <w:rFonts w:asciiTheme="minorHAnsi" w:eastAsiaTheme="minorEastAsia" w:hAnsiTheme="minorHAnsi"/>
          <w:noProof/>
          <w:sz w:val="21"/>
          <w:szCs w:val="24"/>
        </w:rPr>
      </w:pPr>
      <w:hyperlink w:anchor="_Toc132364739" w:history="1">
        <w:r w:rsidR="00CB4777" w:rsidRPr="00CB3FC3">
          <w:rPr>
            <w:rStyle w:val="ad"/>
            <w:noProof/>
          </w:rPr>
          <w:t>3.4 MC-JXT</w:t>
        </w:r>
        <w:r w:rsidR="00CB4777" w:rsidRPr="00CB3FC3">
          <w:rPr>
            <w:rStyle w:val="ad"/>
            <w:noProof/>
          </w:rPr>
          <w:t>协议安全性分析</w:t>
        </w:r>
        <w:r w:rsidR="00CB4777">
          <w:rPr>
            <w:noProof/>
            <w:webHidden/>
          </w:rPr>
          <w:tab/>
        </w:r>
        <w:r w:rsidR="00CB4777">
          <w:rPr>
            <w:noProof/>
            <w:webHidden/>
          </w:rPr>
          <w:fldChar w:fldCharType="begin"/>
        </w:r>
        <w:r w:rsidR="00CB4777">
          <w:rPr>
            <w:noProof/>
            <w:webHidden/>
          </w:rPr>
          <w:instrText xml:space="preserve"> PAGEREF _Toc132364739 \h </w:instrText>
        </w:r>
        <w:r w:rsidR="00CB4777">
          <w:rPr>
            <w:noProof/>
            <w:webHidden/>
          </w:rPr>
        </w:r>
        <w:r w:rsidR="00CB4777">
          <w:rPr>
            <w:noProof/>
            <w:webHidden/>
          </w:rPr>
          <w:fldChar w:fldCharType="separate"/>
        </w:r>
        <w:r w:rsidR="003C36D3">
          <w:rPr>
            <w:noProof/>
            <w:webHidden/>
          </w:rPr>
          <w:t>24</w:t>
        </w:r>
        <w:r w:rsidR="00CB4777">
          <w:rPr>
            <w:noProof/>
            <w:webHidden/>
          </w:rPr>
          <w:fldChar w:fldCharType="end"/>
        </w:r>
      </w:hyperlink>
    </w:p>
    <w:p w14:paraId="3684EFD6" w14:textId="682FE247" w:rsidR="00CB4777" w:rsidRDefault="00F36952">
      <w:pPr>
        <w:pStyle w:val="TOC3"/>
        <w:tabs>
          <w:tab w:val="right" w:leader="dot" w:pos="8296"/>
        </w:tabs>
        <w:ind w:left="960"/>
        <w:rPr>
          <w:rFonts w:asciiTheme="minorHAnsi" w:eastAsiaTheme="minorEastAsia" w:hAnsiTheme="minorHAnsi"/>
          <w:noProof/>
          <w:sz w:val="21"/>
          <w:szCs w:val="24"/>
        </w:rPr>
      </w:pPr>
      <w:hyperlink w:anchor="_Toc132364740" w:history="1">
        <w:r w:rsidR="00CB4777" w:rsidRPr="00CB3FC3">
          <w:rPr>
            <w:rStyle w:val="ad"/>
            <w:noProof/>
          </w:rPr>
          <w:t xml:space="preserve">3.4.1 </w:t>
        </w:r>
        <w:r w:rsidR="00CB4777" w:rsidRPr="00CB3FC3">
          <w:rPr>
            <w:rStyle w:val="ad"/>
            <w:noProof/>
          </w:rPr>
          <w:t>攻击者为服务端</w:t>
        </w:r>
        <w:r w:rsidR="00CB4777" w:rsidRPr="00CB3FC3">
          <w:rPr>
            <w:rStyle w:val="ad"/>
            <w:noProof/>
          </w:rPr>
          <w:t xml:space="preserve"> </w:t>
        </w:r>
        <m:oMath>
          <m:r>
            <m:rPr>
              <m:scr m:val="script"/>
            </m:rPr>
            <w:rPr>
              <w:rStyle w:val="ad"/>
              <w:rFonts w:ascii="Cambria Math" w:hAnsi="Cambria Math"/>
              <w:noProof/>
            </w:rPr>
            <m:t>S</m:t>
          </m:r>
        </m:oMath>
        <w:r w:rsidR="00CB4777" w:rsidRPr="00CB3FC3">
          <w:rPr>
            <w:rStyle w:val="ad"/>
            <w:noProof/>
          </w:rPr>
          <w:t xml:space="preserve"> </w:t>
        </w:r>
        <w:r w:rsidR="00CB4777" w:rsidRPr="00CB3FC3">
          <w:rPr>
            <w:rStyle w:val="ad"/>
            <w:noProof/>
          </w:rPr>
          <w:t>时的安全性</w:t>
        </w:r>
        <w:r w:rsidR="00CB4777">
          <w:rPr>
            <w:noProof/>
            <w:webHidden/>
          </w:rPr>
          <w:tab/>
        </w:r>
        <w:r w:rsidR="00CB4777">
          <w:rPr>
            <w:noProof/>
            <w:webHidden/>
          </w:rPr>
          <w:fldChar w:fldCharType="begin"/>
        </w:r>
        <w:r w:rsidR="00CB4777">
          <w:rPr>
            <w:noProof/>
            <w:webHidden/>
          </w:rPr>
          <w:instrText xml:space="preserve"> PAGEREF _Toc132364740 \h </w:instrText>
        </w:r>
        <w:r w:rsidR="00CB4777">
          <w:rPr>
            <w:noProof/>
            <w:webHidden/>
          </w:rPr>
        </w:r>
        <w:r w:rsidR="00CB4777">
          <w:rPr>
            <w:noProof/>
            <w:webHidden/>
          </w:rPr>
          <w:fldChar w:fldCharType="separate"/>
        </w:r>
        <w:r w:rsidR="003C36D3">
          <w:rPr>
            <w:noProof/>
            <w:webHidden/>
          </w:rPr>
          <w:t>24</w:t>
        </w:r>
        <w:r w:rsidR="00CB4777">
          <w:rPr>
            <w:noProof/>
            <w:webHidden/>
          </w:rPr>
          <w:fldChar w:fldCharType="end"/>
        </w:r>
      </w:hyperlink>
    </w:p>
    <w:p w14:paraId="24F1BF55" w14:textId="374315C8" w:rsidR="00CB4777" w:rsidRDefault="00F36952">
      <w:pPr>
        <w:pStyle w:val="TOC3"/>
        <w:tabs>
          <w:tab w:val="right" w:leader="dot" w:pos="8296"/>
        </w:tabs>
        <w:ind w:left="960"/>
        <w:rPr>
          <w:rFonts w:asciiTheme="minorHAnsi" w:eastAsiaTheme="minorEastAsia" w:hAnsiTheme="minorHAnsi"/>
          <w:noProof/>
          <w:sz w:val="21"/>
          <w:szCs w:val="24"/>
        </w:rPr>
      </w:pPr>
      <w:hyperlink w:anchor="_Toc132364741" w:history="1">
        <w:r w:rsidR="00CB4777" w:rsidRPr="00CB3FC3">
          <w:rPr>
            <w:rStyle w:val="ad"/>
            <w:noProof/>
          </w:rPr>
          <w:t>3.4.2</w:t>
        </w:r>
        <m:oMath>
          <m:r>
            <w:rPr>
              <w:rStyle w:val="ad"/>
              <w:rFonts w:ascii="Cambria Math" w:hAnsi="Cambria Math"/>
              <w:noProof/>
            </w:rPr>
            <m:t xml:space="preserve"> Search</m:t>
          </m:r>
        </m:oMath>
        <w:r w:rsidR="00CB4777" w:rsidRPr="00CB3FC3">
          <w:rPr>
            <w:rStyle w:val="ad"/>
            <w:noProof/>
          </w:rPr>
          <w:t xml:space="preserve"> </w:t>
        </w:r>
        <w:r w:rsidR="00CB4777" w:rsidRPr="00CB3FC3">
          <w:rPr>
            <w:rStyle w:val="ad"/>
            <w:noProof/>
          </w:rPr>
          <w:t>攻击者为客户端</w:t>
        </w:r>
        <w:r w:rsidR="00CB4777" w:rsidRPr="00CB3FC3">
          <w:rPr>
            <w:rStyle w:val="ad"/>
            <w:noProof/>
          </w:rPr>
          <w:t xml:space="preserve"> </w:t>
        </w:r>
        <m:oMath>
          <m:r>
            <m:rPr>
              <m:scr m:val="script"/>
            </m:rPr>
            <w:rPr>
              <w:rStyle w:val="ad"/>
              <w:rFonts w:ascii="Cambria Math" w:hAnsi="Cambria Math"/>
              <w:noProof/>
            </w:rPr>
            <m:t xml:space="preserve">C </m:t>
          </m:r>
        </m:oMath>
        <w:r w:rsidR="00CB4777" w:rsidRPr="00CB3FC3">
          <w:rPr>
            <w:rStyle w:val="ad"/>
            <w:noProof/>
          </w:rPr>
          <w:t>时的安全性</w:t>
        </w:r>
        <w:r w:rsidR="00CB4777">
          <w:rPr>
            <w:noProof/>
            <w:webHidden/>
          </w:rPr>
          <w:tab/>
        </w:r>
        <w:r w:rsidR="00CB4777">
          <w:rPr>
            <w:noProof/>
            <w:webHidden/>
          </w:rPr>
          <w:fldChar w:fldCharType="begin"/>
        </w:r>
        <w:r w:rsidR="00CB4777">
          <w:rPr>
            <w:noProof/>
            <w:webHidden/>
          </w:rPr>
          <w:instrText xml:space="preserve"> PAGEREF _Toc132364741 \h </w:instrText>
        </w:r>
        <w:r w:rsidR="00CB4777">
          <w:rPr>
            <w:noProof/>
            <w:webHidden/>
          </w:rPr>
        </w:r>
        <w:r w:rsidR="00CB4777">
          <w:rPr>
            <w:noProof/>
            <w:webHidden/>
          </w:rPr>
          <w:fldChar w:fldCharType="separate"/>
        </w:r>
        <w:r w:rsidR="003C36D3">
          <w:rPr>
            <w:noProof/>
            <w:webHidden/>
          </w:rPr>
          <w:t>24</w:t>
        </w:r>
        <w:r w:rsidR="00CB4777">
          <w:rPr>
            <w:noProof/>
            <w:webHidden/>
          </w:rPr>
          <w:fldChar w:fldCharType="end"/>
        </w:r>
      </w:hyperlink>
    </w:p>
    <w:p w14:paraId="6945EA81" w14:textId="65E4D066" w:rsidR="00CB4777" w:rsidRDefault="00F36952">
      <w:pPr>
        <w:pStyle w:val="TOC2"/>
        <w:tabs>
          <w:tab w:val="right" w:leader="dot" w:pos="8296"/>
        </w:tabs>
        <w:ind w:left="480"/>
        <w:rPr>
          <w:rFonts w:asciiTheme="minorHAnsi" w:eastAsiaTheme="minorEastAsia" w:hAnsiTheme="minorHAnsi"/>
          <w:noProof/>
          <w:sz w:val="21"/>
          <w:szCs w:val="24"/>
        </w:rPr>
      </w:pPr>
      <w:hyperlink w:anchor="_Toc132364742" w:history="1">
        <w:r w:rsidR="00CB4777" w:rsidRPr="00CB3FC3">
          <w:rPr>
            <w:rStyle w:val="ad"/>
            <w:noProof/>
          </w:rPr>
          <w:t>3.5 MC-JXT</w:t>
        </w:r>
        <w:r w:rsidR="00CB4777" w:rsidRPr="00CB3FC3">
          <w:rPr>
            <w:rStyle w:val="ad"/>
            <w:noProof/>
          </w:rPr>
          <w:t>协议理论开销分析</w:t>
        </w:r>
        <w:r w:rsidR="00CB4777">
          <w:rPr>
            <w:noProof/>
            <w:webHidden/>
          </w:rPr>
          <w:tab/>
        </w:r>
        <w:r w:rsidR="00CB4777">
          <w:rPr>
            <w:noProof/>
            <w:webHidden/>
          </w:rPr>
          <w:fldChar w:fldCharType="begin"/>
        </w:r>
        <w:r w:rsidR="00CB4777">
          <w:rPr>
            <w:noProof/>
            <w:webHidden/>
          </w:rPr>
          <w:instrText xml:space="preserve"> PAGEREF _Toc132364742 \h </w:instrText>
        </w:r>
        <w:r w:rsidR="00CB4777">
          <w:rPr>
            <w:noProof/>
            <w:webHidden/>
          </w:rPr>
        </w:r>
        <w:r w:rsidR="00CB4777">
          <w:rPr>
            <w:noProof/>
            <w:webHidden/>
          </w:rPr>
          <w:fldChar w:fldCharType="separate"/>
        </w:r>
        <w:r w:rsidR="003C36D3">
          <w:rPr>
            <w:noProof/>
            <w:webHidden/>
          </w:rPr>
          <w:t>26</w:t>
        </w:r>
        <w:r w:rsidR="00CB4777">
          <w:rPr>
            <w:noProof/>
            <w:webHidden/>
          </w:rPr>
          <w:fldChar w:fldCharType="end"/>
        </w:r>
      </w:hyperlink>
    </w:p>
    <w:p w14:paraId="3A4253C5" w14:textId="42A76A76" w:rsidR="00CB4777" w:rsidRDefault="00F36952">
      <w:pPr>
        <w:pStyle w:val="TOC3"/>
        <w:tabs>
          <w:tab w:val="right" w:leader="dot" w:pos="8296"/>
        </w:tabs>
        <w:ind w:left="960"/>
        <w:rPr>
          <w:rFonts w:asciiTheme="minorHAnsi" w:eastAsiaTheme="minorEastAsia" w:hAnsiTheme="minorHAnsi"/>
          <w:noProof/>
          <w:sz w:val="21"/>
          <w:szCs w:val="24"/>
        </w:rPr>
      </w:pPr>
      <w:hyperlink w:anchor="_Toc132364743" w:history="1">
        <w:r w:rsidR="00CB4777" w:rsidRPr="00CB3FC3">
          <w:rPr>
            <w:rStyle w:val="ad"/>
            <w:noProof/>
          </w:rPr>
          <w:t xml:space="preserve">3.5.1 </w:t>
        </w:r>
        <w:r w:rsidR="00CB4777" w:rsidRPr="00CB3FC3">
          <w:rPr>
            <w:rStyle w:val="ad"/>
            <w:noProof/>
          </w:rPr>
          <w:t>存储开销</w:t>
        </w:r>
        <w:r w:rsidR="00CB4777">
          <w:rPr>
            <w:noProof/>
            <w:webHidden/>
          </w:rPr>
          <w:tab/>
        </w:r>
        <w:r w:rsidR="00CB4777">
          <w:rPr>
            <w:noProof/>
            <w:webHidden/>
          </w:rPr>
          <w:fldChar w:fldCharType="begin"/>
        </w:r>
        <w:r w:rsidR="00CB4777">
          <w:rPr>
            <w:noProof/>
            <w:webHidden/>
          </w:rPr>
          <w:instrText xml:space="preserve"> PAGEREF _Toc132364743 \h </w:instrText>
        </w:r>
        <w:r w:rsidR="00CB4777">
          <w:rPr>
            <w:noProof/>
            <w:webHidden/>
          </w:rPr>
        </w:r>
        <w:r w:rsidR="00CB4777">
          <w:rPr>
            <w:noProof/>
            <w:webHidden/>
          </w:rPr>
          <w:fldChar w:fldCharType="separate"/>
        </w:r>
        <w:r w:rsidR="003C36D3">
          <w:rPr>
            <w:noProof/>
            <w:webHidden/>
          </w:rPr>
          <w:t>26</w:t>
        </w:r>
        <w:r w:rsidR="00CB4777">
          <w:rPr>
            <w:noProof/>
            <w:webHidden/>
          </w:rPr>
          <w:fldChar w:fldCharType="end"/>
        </w:r>
      </w:hyperlink>
    </w:p>
    <w:p w14:paraId="1D947E8A" w14:textId="0484F803" w:rsidR="00CB4777" w:rsidRDefault="00F36952">
      <w:pPr>
        <w:pStyle w:val="TOC3"/>
        <w:tabs>
          <w:tab w:val="right" w:leader="dot" w:pos="8296"/>
        </w:tabs>
        <w:ind w:left="960"/>
        <w:rPr>
          <w:rFonts w:asciiTheme="minorHAnsi" w:eastAsiaTheme="minorEastAsia" w:hAnsiTheme="minorHAnsi"/>
          <w:noProof/>
          <w:sz w:val="21"/>
          <w:szCs w:val="24"/>
        </w:rPr>
      </w:pPr>
      <w:hyperlink w:anchor="_Toc132364744" w:history="1">
        <w:r w:rsidR="00CB4777" w:rsidRPr="00CB3FC3">
          <w:rPr>
            <w:rStyle w:val="ad"/>
            <w:noProof/>
          </w:rPr>
          <w:t xml:space="preserve">3.5.2 </w:t>
        </w:r>
        <w:r w:rsidR="00CB4777" w:rsidRPr="00CB3FC3">
          <w:rPr>
            <w:rStyle w:val="ad"/>
            <w:noProof/>
          </w:rPr>
          <w:t>计算开销</w:t>
        </w:r>
        <w:r w:rsidR="00CB4777">
          <w:rPr>
            <w:noProof/>
            <w:webHidden/>
          </w:rPr>
          <w:tab/>
        </w:r>
        <w:r w:rsidR="00CB4777">
          <w:rPr>
            <w:noProof/>
            <w:webHidden/>
          </w:rPr>
          <w:fldChar w:fldCharType="begin"/>
        </w:r>
        <w:r w:rsidR="00CB4777">
          <w:rPr>
            <w:noProof/>
            <w:webHidden/>
          </w:rPr>
          <w:instrText xml:space="preserve"> PAGEREF _Toc132364744 \h </w:instrText>
        </w:r>
        <w:r w:rsidR="00CB4777">
          <w:rPr>
            <w:noProof/>
            <w:webHidden/>
          </w:rPr>
        </w:r>
        <w:r w:rsidR="00CB4777">
          <w:rPr>
            <w:noProof/>
            <w:webHidden/>
          </w:rPr>
          <w:fldChar w:fldCharType="separate"/>
        </w:r>
        <w:r w:rsidR="003C36D3">
          <w:rPr>
            <w:noProof/>
            <w:webHidden/>
          </w:rPr>
          <w:t>27</w:t>
        </w:r>
        <w:r w:rsidR="00CB4777">
          <w:rPr>
            <w:noProof/>
            <w:webHidden/>
          </w:rPr>
          <w:fldChar w:fldCharType="end"/>
        </w:r>
      </w:hyperlink>
    </w:p>
    <w:p w14:paraId="64C74308" w14:textId="23484420" w:rsidR="00CB4777" w:rsidRDefault="00F36952">
      <w:pPr>
        <w:pStyle w:val="TOC3"/>
        <w:tabs>
          <w:tab w:val="right" w:leader="dot" w:pos="8296"/>
        </w:tabs>
        <w:ind w:left="960"/>
        <w:rPr>
          <w:rFonts w:asciiTheme="minorHAnsi" w:eastAsiaTheme="minorEastAsia" w:hAnsiTheme="minorHAnsi"/>
          <w:noProof/>
          <w:sz w:val="21"/>
          <w:szCs w:val="24"/>
        </w:rPr>
      </w:pPr>
      <w:hyperlink w:anchor="_Toc132364745" w:history="1">
        <w:r w:rsidR="00CB4777" w:rsidRPr="00CB3FC3">
          <w:rPr>
            <w:rStyle w:val="ad"/>
            <w:noProof/>
          </w:rPr>
          <w:t xml:space="preserve">3.5.3 </w:t>
        </w:r>
        <w:r w:rsidR="00CB4777" w:rsidRPr="00CB3FC3">
          <w:rPr>
            <w:rStyle w:val="ad"/>
            <w:noProof/>
          </w:rPr>
          <w:t>通信开销</w:t>
        </w:r>
        <w:r w:rsidR="00CB4777">
          <w:rPr>
            <w:noProof/>
            <w:webHidden/>
          </w:rPr>
          <w:tab/>
        </w:r>
        <w:r w:rsidR="00CB4777">
          <w:rPr>
            <w:noProof/>
            <w:webHidden/>
          </w:rPr>
          <w:fldChar w:fldCharType="begin"/>
        </w:r>
        <w:r w:rsidR="00CB4777">
          <w:rPr>
            <w:noProof/>
            <w:webHidden/>
          </w:rPr>
          <w:instrText xml:space="preserve"> PAGEREF _Toc132364745 \h </w:instrText>
        </w:r>
        <w:r w:rsidR="00CB4777">
          <w:rPr>
            <w:noProof/>
            <w:webHidden/>
          </w:rPr>
        </w:r>
        <w:r w:rsidR="00CB4777">
          <w:rPr>
            <w:noProof/>
            <w:webHidden/>
          </w:rPr>
          <w:fldChar w:fldCharType="separate"/>
        </w:r>
        <w:r w:rsidR="003C36D3">
          <w:rPr>
            <w:noProof/>
            <w:webHidden/>
          </w:rPr>
          <w:t>27</w:t>
        </w:r>
        <w:r w:rsidR="00CB4777">
          <w:rPr>
            <w:noProof/>
            <w:webHidden/>
          </w:rPr>
          <w:fldChar w:fldCharType="end"/>
        </w:r>
      </w:hyperlink>
    </w:p>
    <w:p w14:paraId="4B636E03" w14:textId="543432BC" w:rsidR="00CB4777" w:rsidRDefault="00F36952">
      <w:pPr>
        <w:pStyle w:val="TOC1"/>
        <w:rPr>
          <w:rFonts w:asciiTheme="minorHAnsi" w:eastAsiaTheme="minorEastAsia" w:hAnsiTheme="minorHAnsi"/>
          <w:noProof/>
          <w:sz w:val="21"/>
          <w:szCs w:val="24"/>
        </w:rPr>
      </w:pPr>
      <w:hyperlink w:anchor="_Toc132364746" w:history="1">
        <w:r w:rsidR="00CB4777" w:rsidRPr="00CB3FC3">
          <w:rPr>
            <w:rStyle w:val="ad"/>
            <w:noProof/>
          </w:rPr>
          <w:t>4</w:t>
        </w:r>
        <w:r w:rsidR="00CB4777" w:rsidRPr="00CB3FC3">
          <w:rPr>
            <w:rStyle w:val="ad"/>
            <w:noProof/>
            <w:shd w:val="clear" w:color="auto" w:fill="FFFFFF"/>
          </w:rPr>
          <w:t xml:space="preserve"> </w:t>
        </w:r>
        <w:r w:rsidR="00CB4777" w:rsidRPr="00CB3FC3">
          <w:rPr>
            <w:rStyle w:val="ad"/>
            <w:noProof/>
            <w:shd w:val="clear" w:color="auto" w:fill="FFFFFF"/>
          </w:rPr>
          <w:t>协议实现以及性能测试</w:t>
        </w:r>
        <w:r w:rsidR="00CB4777">
          <w:rPr>
            <w:noProof/>
            <w:webHidden/>
          </w:rPr>
          <w:tab/>
        </w:r>
        <w:r w:rsidR="00CB4777">
          <w:rPr>
            <w:noProof/>
            <w:webHidden/>
          </w:rPr>
          <w:fldChar w:fldCharType="begin"/>
        </w:r>
        <w:r w:rsidR="00CB4777">
          <w:rPr>
            <w:noProof/>
            <w:webHidden/>
          </w:rPr>
          <w:instrText xml:space="preserve"> PAGEREF _Toc132364746 \h </w:instrText>
        </w:r>
        <w:r w:rsidR="00CB4777">
          <w:rPr>
            <w:noProof/>
            <w:webHidden/>
          </w:rPr>
        </w:r>
        <w:r w:rsidR="00CB4777">
          <w:rPr>
            <w:noProof/>
            <w:webHidden/>
          </w:rPr>
          <w:fldChar w:fldCharType="separate"/>
        </w:r>
        <w:r w:rsidR="003C36D3">
          <w:rPr>
            <w:noProof/>
            <w:webHidden/>
          </w:rPr>
          <w:t>28</w:t>
        </w:r>
        <w:r w:rsidR="00CB4777">
          <w:rPr>
            <w:noProof/>
            <w:webHidden/>
          </w:rPr>
          <w:fldChar w:fldCharType="end"/>
        </w:r>
      </w:hyperlink>
    </w:p>
    <w:p w14:paraId="40803657" w14:textId="06D61CF5" w:rsidR="00CB4777" w:rsidRDefault="00F36952">
      <w:pPr>
        <w:pStyle w:val="TOC2"/>
        <w:tabs>
          <w:tab w:val="right" w:leader="dot" w:pos="8296"/>
        </w:tabs>
        <w:ind w:left="480"/>
        <w:rPr>
          <w:rFonts w:asciiTheme="minorHAnsi" w:eastAsiaTheme="minorEastAsia" w:hAnsiTheme="minorHAnsi"/>
          <w:noProof/>
          <w:sz w:val="21"/>
          <w:szCs w:val="24"/>
        </w:rPr>
      </w:pPr>
      <w:hyperlink w:anchor="_Toc132364747" w:history="1">
        <w:r w:rsidR="00CB4777" w:rsidRPr="00CB3FC3">
          <w:rPr>
            <w:rStyle w:val="ad"/>
            <w:noProof/>
          </w:rPr>
          <w:t xml:space="preserve">4.1 </w:t>
        </w:r>
        <w:r w:rsidR="00CB4777" w:rsidRPr="00CB3FC3">
          <w:rPr>
            <w:rStyle w:val="ad"/>
            <w:noProof/>
          </w:rPr>
          <w:t>协议实现</w:t>
        </w:r>
        <w:r w:rsidR="00CB4777">
          <w:rPr>
            <w:noProof/>
            <w:webHidden/>
          </w:rPr>
          <w:tab/>
        </w:r>
        <w:r w:rsidR="00CB4777">
          <w:rPr>
            <w:noProof/>
            <w:webHidden/>
          </w:rPr>
          <w:fldChar w:fldCharType="begin"/>
        </w:r>
        <w:r w:rsidR="00CB4777">
          <w:rPr>
            <w:noProof/>
            <w:webHidden/>
          </w:rPr>
          <w:instrText xml:space="preserve"> PAGEREF _Toc132364747 \h </w:instrText>
        </w:r>
        <w:r w:rsidR="00CB4777">
          <w:rPr>
            <w:noProof/>
            <w:webHidden/>
          </w:rPr>
        </w:r>
        <w:r w:rsidR="00CB4777">
          <w:rPr>
            <w:noProof/>
            <w:webHidden/>
          </w:rPr>
          <w:fldChar w:fldCharType="separate"/>
        </w:r>
        <w:r w:rsidR="003C36D3">
          <w:rPr>
            <w:noProof/>
            <w:webHidden/>
          </w:rPr>
          <w:t>28</w:t>
        </w:r>
        <w:r w:rsidR="00CB4777">
          <w:rPr>
            <w:noProof/>
            <w:webHidden/>
          </w:rPr>
          <w:fldChar w:fldCharType="end"/>
        </w:r>
      </w:hyperlink>
    </w:p>
    <w:p w14:paraId="11B18BDD" w14:textId="24075BD8" w:rsidR="00CB4777" w:rsidRDefault="00F36952">
      <w:pPr>
        <w:pStyle w:val="TOC2"/>
        <w:tabs>
          <w:tab w:val="right" w:leader="dot" w:pos="8296"/>
        </w:tabs>
        <w:ind w:left="480"/>
        <w:rPr>
          <w:rFonts w:asciiTheme="minorHAnsi" w:eastAsiaTheme="minorEastAsia" w:hAnsiTheme="minorHAnsi"/>
          <w:noProof/>
          <w:sz w:val="21"/>
          <w:szCs w:val="24"/>
        </w:rPr>
      </w:pPr>
      <w:hyperlink w:anchor="_Toc132364748" w:history="1">
        <w:r w:rsidR="00CB4777" w:rsidRPr="00CB3FC3">
          <w:rPr>
            <w:rStyle w:val="ad"/>
            <w:noProof/>
          </w:rPr>
          <w:t xml:space="preserve">4.2 </w:t>
        </w:r>
        <w:r w:rsidR="00CB4777" w:rsidRPr="00CB3FC3">
          <w:rPr>
            <w:rStyle w:val="ad"/>
            <w:noProof/>
          </w:rPr>
          <w:t>性能测试</w:t>
        </w:r>
        <w:r w:rsidR="00CB4777">
          <w:rPr>
            <w:noProof/>
            <w:webHidden/>
          </w:rPr>
          <w:tab/>
        </w:r>
        <w:r w:rsidR="00CB4777">
          <w:rPr>
            <w:noProof/>
            <w:webHidden/>
          </w:rPr>
          <w:fldChar w:fldCharType="begin"/>
        </w:r>
        <w:r w:rsidR="00CB4777">
          <w:rPr>
            <w:noProof/>
            <w:webHidden/>
          </w:rPr>
          <w:instrText xml:space="preserve"> PAGEREF _Toc132364748 \h </w:instrText>
        </w:r>
        <w:r w:rsidR="00CB4777">
          <w:rPr>
            <w:noProof/>
            <w:webHidden/>
          </w:rPr>
        </w:r>
        <w:r w:rsidR="00CB4777">
          <w:rPr>
            <w:noProof/>
            <w:webHidden/>
          </w:rPr>
          <w:fldChar w:fldCharType="separate"/>
        </w:r>
        <w:r w:rsidR="003C36D3">
          <w:rPr>
            <w:noProof/>
            <w:webHidden/>
          </w:rPr>
          <w:t>28</w:t>
        </w:r>
        <w:r w:rsidR="00CB4777">
          <w:rPr>
            <w:noProof/>
            <w:webHidden/>
          </w:rPr>
          <w:fldChar w:fldCharType="end"/>
        </w:r>
      </w:hyperlink>
    </w:p>
    <w:p w14:paraId="634F521C" w14:textId="4ACED5C5" w:rsidR="00CB4777" w:rsidRDefault="00F36952">
      <w:pPr>
        <w:pStyle w:val="TOC3"/>
        <w:tabs>
          <w:tab w:val="right" w:leader="dot" w:pos="8296"/>
        </w:tabs>
        <w:ind w:left="960"/>
        <w:rPr>
          <w:rFonts w:asciiTheme="minorHAnsi" w:eastAsiaTheme="minorEastAsia" w:hAnsiTheme="minorHAnsi"/>
          <w:noProof/>
          <w:sz w:val="21"/>
          <w:szCs w:val="24"/>
        </w:rPr>
      </w:pPr>
      <w:hyperlink w:anchor="_Toc132364749" w:history="1">
        <w:r w:rsidR="00CB4777" w:rsidRPr="00CB3FC3">
          <w:rPr>
            <w:rStyle w:val="ad"/>
            <w:noProof/>
          </w:rPr>
          <w:t xml:space="preserve">4.2.1 </w:t>
        </w:r>
        <w:r w:rsidR="00CB4777" w:rsidRPr="00CB3FC3">
          <w:rPr>
            <w:rStyle w:val="ad"/>
            <w:noProof/>
          </w:rPr>
          <w:t>数据集</w:t>
        </w:r>
        <w:r w:rsidR="00CB4777">
          <w:rPr>
            <w:noProof/>
            <w:webHidden/>
          </w:rPr>
          <w:tab/>
        </w:r>
        <w:r w:rsidR="00CB4777">
          <w:rPr>
            <w:noProof/>
            <w:webHidden/>
          </w:rPr>
          <w:fldChar w:fldCharType="begin"/>
        </w:r>
        <w:r w:rsidR="00CB4777">
          <w:rPr>
            <w:noProof/>
            <w:webHidden/>
          </w:rPr>
          <w:instrText xml:space="preserve"> PAGEREF _Toc132364749 \h </w:instrText>
        </w:r>
        <w:r w:rsidR="00CB4777">
          <w:rPr>
            <w:noProof/>
            <w:webHidden/>
          </w:rPr>
        </w:r>
        <w:r w:rsidR="00CB4777">
          <w:rPr>
            <w:noProof/>
            <w:webHidden/>
          </w:rPr>
          <w:fldChar w:fldCharType="separate"/>
        </w:r>
        <w:r w:rsidR="003C36D3">
          <w:rPr>
            <w:noProof/>
            <w:webHidden/>
          </w:rPr>
          <w:t>28</w:t>
        </w:r>
        <w:r w:rsidR="00CB4777">
          <w:rPr>
            <w:noProof/>
            <w:webHidden/>
          </w:rPr>
          <w:fldChar w:fldCharType="end"/>
        </w:r>
      </w:hyperlink>
    </w:p>
    <w:p w14:paraId="750DD82E" w14:textId="217D0236" w:rsidR="00CB4777" w:rsidRDefault="00F36952">
      <w:pPr>
        <w:pStyle w:val="TOC3"/>
        <w:tabs>
          <w:tab w:val="right" w:leader="dot" w:pos="8296"/>
        </w:tabs>
        <w:ind w:left="960"/>
        <w:rPr>
          <w:rFonts w:asciiTheme="minorHAnsi" w:eastAsiaTheme="minorEastAsia" w:hAnsiTheme="minorHAnsi"/>
          <w:noProof/>
          <w:sz w:val="21"/>
          <w:szCs w:val="24"/>
        </w:rPr>
      </w:pPr>
      <w:hyperlink w:anchor="_Toc132364750" w:history="1">
        <w:r w:rsidR="00CB4777" w:rsidRPr="00CB3FC3">
          <w:rPr>
            <w:rStyle w:val="ad"/>
            <w:noProof/>
          </w:rPr>
          <w:t xml:space="preserve">4.2.2 </w:t>
        </w:r>
        <w:r w:rsidR="00CB4777" w:rsidRPr="00CB3FC3">
          <w:rPr>
            <w:rStyle w:val="ad"/>
            <w:noProof/>
          </w:rPr>
          <w:t>实验设计以及实验结果</w:t>
        </w:r>
        <w:r w:rsidR="00CB4777">
          <w:rPr>
            <w:noProof/>
            <w:webHidden/>
          </w:rPr>
          <w:tab/>
        </w:r>
        <w:r w:rsidR="00CB4777">
          <w:rPr>
            <w:noProof/>
            <w:webHidden/>
          </w:rPr>
          <w:fldChar w:fldCharType="begin"/>
        </w:r>
        <w:r w:rsidR="00CB4777">
          <w:rPr>
            <w:noProof/>
            <w:webHidden/>
          </w:rPr>
          <w:instrText xml:space="preserve"> PAGEREF _Toc132364750 \h </w:instrText>
        </w:r>
        <w:r w:rsidR="00CB4777">
          <w:rPr>
            <w:noProof/>
            <w:webHidden/>
          </w:rPr>
        </w:r>
        <w:r w:rsidR="00CB4777">
          <w:rPr>
            <w:noProof/>
            <w:webHidden/>
          </w:rPr>
          <w:fldChar w:fldCharType="separate"/>
        </w:r>
        <w:r w:rsidR="003C36D3">
          <w:rPr>
            <w:noProof/>
            <w:webHidden/>
          </w:rPr>
          <w:t>29</w:t>
        </w:r>
        <w:r w:rsidR="00CB4777">
          <w:rPr>
            <w:noProof/>
            <w:webHidden/>
          </w:rPr>
          <w:fldChar w:fldCharType="end"/>
        </w:r>
      </w:hyperlink>
    </w:p>
    <w:p w14:paraId="2F2B5F03" w14:textId="1BB137C6" w:rsidR="00CB4777" w:rsidRDefault="00F36952">
      <w:pPr>
        <w:pStyle w:val="TOC1"/>
        <w:rPr>
          <w:rFonts w:asciiTheme="minorHAnsi" w:eastAsiaTheme="minorEastAsia" w:hAnsiTheme="minorHAnsi"/>
          <w:noProof/>
          <w:sz w:val="21"/>
          <w:szCs w:val="24"/>
        </w:rPr>
      </w:pPr>
      <w:hyperlink w:anchor="_Toc132364751" w:history="1">
        <w:r w:rsidR="00CB4777" w:rsidRPr="00CB3FC3">
          <w:rPr>
            <w:rStyle w:val="ad"/>
            <w:noProof/>
          </w:rPr>
          <w:t>5</w:t>
        </w:r>
        <w:r w:rsidR="00CB4777" w:rsidRPr="00CB3FC3">
          <w:rPr>
            <w:rStyle w:val="ad"/>
            <w:noProof/>
            <w:shd w:val="clear" w:color="auto" w:fill="FFFFFF"/>
          </w:rPr>
          <w:t xml:space="preserve"> </w:t>
        </w:r>
        <w:r w:rsidR="00CB4777" w:rsidRPr="00CB3FC3">
          <w:rPr>
            <w:rStyle w:val="ad"/>
            <w:noProof/>
            <w:shd w:val="clear" w:color="auto" w:fill="FFFFFF"/>
          </w:rPr>
          <w:t>总结与展望</w:t>
        </w:r>
        <w:r w:rsidR="00CB4777">
          <w:rPr>
            <w:noProof/>
            <w:webHidden/>
          </w:rPr>
          <w:tab/>
        </w:r>
        <w:r w:rsidR="00CB4777">
          <w:rPr>
            <w:noProof/>
            <w:webHidden/>
          </w:rPr>
          <w:fldChar w:fldCharType="begin"/>
        </w:r>
        <w:r w:rsidR="00CB4777">
          <w:rPr>
            <w:noProof/>
            <w:webHidden/>
          </w:rPr>
          <w:instrText xml:space="preserve"> PAGEREF _Toc132364751 \h </w:instrText>
        </w:r>
        <w:r w:rsidR="00CB4777">
          <w:rPr>
            <w:noProof/>
            <w:webHidden/>
          </w:rPr>
        </w:r>
        <w:r w:rsidR="00CB4777">
          <w:rPr>
            <w:noProof/>
            <w:webHidden/>
          </w:rPr>
          <w:fldChar w:fldCharType="separate"/>
        </w:r>
        <w:r w:rsidR="003C36D3">
          <w:rPr>
            <w:noProof/>
            <w:webHidden/>
          </w:rPr>
          <w:t>34</w:t>
        </w:r>
        <w:r w:rsidR="00CB4777">
          <w:rPr>
            <w:noProof/>
            <w:webHidden/>
          </w:rPr>
          <w:fldChar w:fldCharType="end"/>
        </w:r>
      </w:hyperlink>
    </w:p>
    <w:p w14:paraId="2DE8CB23" w14:textId="603D5ABF" w:rsidR="00CB4777" w:rsidRDefault="00F36952">
      <w:pPr>
        <w:pStyle w:val="TOC2"/>
        <w:tabs>
          <w:tab w:val="right" w:leader="dot" w:pos="8296"/>
        </w:tabs>
        <w:ind w:left="480"/>
        <w:rPr>
          <w:rFonts w:asciiTheme="minorHAnsi" w:eastAsiaTheme="minorEastAsia" w:hAnsiTheme="minorHAnsi"/>
          <w:noProof/>
          <w:sz w:val="21"/>
          <w:szCs w:val="24"/>
        </w:rPr>
      </w:pPr>
      <w:hyperlink w:anchor="_Toc132364752" w:history="1">
        <w:r w:rsidR="00CB4777" w:rsidRPr="00CB3FC3">
          <w:rPr>
            <w:rStyle w:val="ad"/>
            <w:noProof/>
          </w:rPr>
          <w:t xml:space="preserve">5.1 </w:t>
        </w:r>
        <w:r w:rsidR="00CB4777" w:rsidRPr="00CB3FC3">
          <w:rPr>
            <w:rStyle w:val="ad"/>
            <w:noProof/>
          </w:rPr>
          <w:t>本文总结</w:t>
        </w:r>
        <w:r w:rsidR="00CB4777">
          <w:rPr>
            <w:noProof/>
            <w:webHidden/>
          </w:rPr>
          <w:tab/>
        </w:r>
        <w:r w:rsidR="00CB4777">
          <w:rPr>
            <w:noProof/>
            <w:webHidden/>
          </w:rPr>
          <w:fldChar w:fldCharType="begin"/>
        </w:r>
        <w:r w:rsidR="00CB4777">
          <w:rPr>
            <w:noProof/>
            <w:webHidden/>
          </w:rPr>
          <w:instrText xml:space="preserve"> PAGEREF _Toc132364752 \h </w:instrText>
        </w:r>
        <w:r w:rsidR="00CB4777">
          <w:rPr>
            <w:noProof/>
            <w:webHidden/>
          </w:rPr>
        </w:r>
        <w:r w:rsidR="00CB4777">
          <w:rPr>
            <w:noProof/>
            <w:webHidden/>
          </w:rPr>
          <w:fldChar w:fldCharType="separate"/>
        </w:r>
        <w:r w:rsidR="003C36D3">
          <w:rPr>
            <w:noProof/>
            <w:webHidden/>
          </w:rPr>
          <w:t>34</w:t>
        </w:r>
        <w:r w:rsidR="00CB4777">
          <w:rPr>
            <w:noProof/>
            <w:webHidden/>
          </w:rPr>
          <w:fldChar w:fldCharType="end"/>
        </w:r>
      </w:hyperlink>
    </w:p>
    <w:p w14:paraId="56C5B769" w14:textId="23161D9B" w:rsidR="00CB4777" w:rsidRDefault="00F36952">
      <w:pPr>
        <w:pStyle w:val="TOC2"/>
        <w:tabs>
          <w:tab w:val="right" w:leader="dot" w:pos="8296"/>
        </w:tabs>
        <w:ind w:left="480"/>
        <w:rPr>
          <w:rFonts w:asciiTheme="minorHAnsi" w:eastAsiaTheme="minorEastAsia" w:hAnsiTheme="minorHAnsi"/>
          <w:noProof/>
          <w:sz w:val="21"/>
          <w:szCs w:val="24"/>
        </w:rPr>
      </w:pPr>
      <w:hyperlink w:anchor="_Toc132364753" w:history="1">
        <w:r w:rsidR="00CB4777" w:rsidRPr="00CB3FC3">
          <w:rPr>
            <w:rStyle w:val="ad"/>
            <w:noProof/>
          </w:rPr>
          <w:t xml:space="preserve">5.2 </w:t>
        </w:r>
        <w:r w:rsidR="00CB4777" w:rsidRPr="00CB3FC3">
          <w:rPr>
            <w:rStyle w:val="ad"/>
            <w:noProof/>
          </w:rPr>
          <w:t>工作展望</w:t>
        </w:r>
        <w:r w:rsidR="00CB4777">
          <w:rPr>
            <w:noProof/>
            <w:webHidden/>
          </w:rPr>
          <w:tab/>
        </w:r>
        <w:r w:rsidR="00CB4777">
          <w:rPr>
            <w:noProof/>
            <w:webHidden/>
          </w:rPr>
          <w:fldChar w:fldCharType="begin"/>
        </w:r>
        <w:r w:rsidR="00CB4777">
          <w:rPr>
            <w:noProof/>
            <w:webHidden/>
          </w:rPr>
          <w:instrText xml:space="preserve"> PAGEREF _Toc132364753 \h </w:instrText>
        </w:r>
        <w:r w:rsidR="00CB4777">
          <w:rPr>
            <w:noProof/>
            <w:webHidden/>
          </w:rPr>
        </w:r>
        <w:r w:rsidR="00CB4777">
          <w:rPr>
            <w:noProof/>
            <w:webHidden/>
          </w:rPr>
          <w:fldChar w:fldCharType="separate"/>
        </w:r>
        <w:r w:rsidR="003C36D3">
          <w:rPr>
            <w:noProof/>
            <w:webHidden/>
          </w:rPr>
          <w:t>34</w:t>
        </w:r>
        <w:r w:rsidR="00CB4777">
          <w:rPr>
            <w:noProof/>
            <w:webHidden/>
          </w:rPr>
          <w:fldChar w:fldCharType="end"/>
        </w:r>
      </w:hyperlink>
    </w:p>
    <w:p w14:paraId="7A1A0BBC" w14:textId="52566A38" w:rsidR="00CB4777" w:rsidRDefault="00F36952">
      <w:pPr>
        <w:pStyle w:val="TOC1"/>
        <w:rPr>
          <w:rFonts w:asciiTheme="minorHAnsi" w:eastAsiaTheme="minorEastAsia" w:hAnsiTheme="minorHAnsi"/>
          <w:noProof/>
          <w:sz w:val="21"/>
          <w:szCs w:val="24"/>
        </w:rPr>
      </w:pPr>
      <w:hyperlink w:anchor="_Toc132364754" w:history="1">
        <w:r w:rsidR="00CB4777" w:rsidRPr="00CB3FC3">
          <w:rPr>
            <w:rStyle w:val="ad"/>
            <w:noProof/>
          </w:rPr>
          <w:t>附录</w:t>
        </w:r>
        <w:r w:rsidR="00CB4777">
          <w:rPr>
            <w:noProof/>
            <w:webHidden/>
          </w:rPr>
          <w:tab/>
        </w:r>
        <w:r w:rsidR="00CB4777">
          <w:rPr>
            <w:noProof/>
            <w:webHidden/>
          </w:rPr>
          <w:fldChar w:fldCharType="begin"/>
        </w:r>
        <w:r w:rsidR="00CB4777">
          <w:rPr>
            <w:noProof/>
            <w:webHidden/>
          </w:rPr>
          <w:instrText xml:space="preserve"> PAGEREF _Toc132364754 \h </w:instrText>
        </w:r>
        <w:r w:rsidR="00CB4777">
          <w:rPr>
            <w:noProof/>
            <w:webHidden/>
          </w:rPr>
        </w:r>
        <w:r w:rsidR="00CB4777">
          <w:rPr>
            <w:noProof/>
            <w:webHidden/>
          </w:rPr>
          <w:fldChar w:fldCharType="separate"/>
        </w:r>
        <w:r w:rsidR="003C36D3">
          <w:rPr>
            <w:noProof/>
            <w:webHidden/>
          </w:rPr>
          <w:t>35</w:t>
        </w:r>
        <w:r w:rsidR="00CB4777">
          <w:rPr>
            <w:noProof/>
            <w:webHidden/>
          </w:rPr>
          <w:fldChar w:fldCharType="end"/>
        </w:r>
      </w:hyperlink>
    </w:p>
    <w:p w14:paraId="54412E45" w14:textId="2519EEB5" w:rsidR="00CB4777" w:rsidRDefault="00F36952">
      <w:pPr>
        <w:pStyle w:val="TOC1"/>
        <w:rPr>
          <w:rFonts w:asciiTheme="minorHAnsi" w:eastAsiaTheme="minorEastAsia" w:hAnsiTheme="minorHAnsi"/>
          <w:noProof/>
          <w:sz w:val="21"/>
          <w:szCs w:val="24"/>
        </w:rPr>
      </w:pPr>
      <w:hyperlink w:anchor="_Toc132364755" w:history="1">
        <w:r w:rsidR="00CB4777" w:rsidRPr="00CB3FC3">
          <w:rPr>
            <w:rStyle w:val="ad"/>
            <w:noProof/>
          </w:rPr>
          <w:t>参考文献</w:t>
        </w:r>
        <w:r w:rsidR="00CB4777">
          <w:rPr>
            <w:noProof/>
            <w:webHidden/>
          </w:rPr>
          <w:tab/>
        </w:r>
        <w:r w:rsidR="00CB4777">
          <w:rPr>
            <w:noProof/>
            <w:webHidden/>
          </w:rPr>
          <w:fldChar w:fldCharType="begin"/>
        </w:r>
        <w:r w:rsidR="00CB4777">
          <w:rPr>
            <w:noProof/>
            <w:webHidden/>
          </w:rPr>
          <w:instrText xml:space="preserve"> PAGEREF _Toc132364755 \h </w:instrText>
        </w:r>
        <w:r w:rsidR="00CB4777">
          <w:rPr>
            <w:noProof/>
            <w:webHidden/>
          </w:rPr>
        </w:r>
        <w:r w:rsidR="00CB4777">
          <w:rPr>
            <w:noProof/>
            <w:webHidden/>
          </w:rPr>
          <w:fldChar w:fldCharType="separate"/>
        </w:r>
        <w:r w:rsidR="003C36D3">
          <w:rPr>
            <w:noProof/>
            <w:webHidden/>
          </w:rPr>
          <w:t>39</w:t>
        </w:r>
        <w:r w:rsidR="00CB4777">
          <w:rPr>
            <w:noProof/>
            <w:webHidden/>
          </w:rPr>
          <w:fldChar w:fldCharType="end"/>
        </w:r>
      </w:hyperlink>
    </w:p>
    <w:p w14:paraId="6398FA63" w14:textId="3E3B3CB4" w:rsidR="00CB4777" w:rsidRDefault="00F36952">
      <w:pPr>
        <w:pStyle w:val="TOC1"/>
        <w:rPr>
          <w:rFonts w:asciiTheme="minorHAnsi" w:eastAsiaTheme="minorEastAsia" w:hAnsiTheme="minorHAnsi"/>
          <w:noProof/>
          <w:sz w:val="21"/>
          <w:szCs w:val="24"/>
        </w:rPr>
      </w:pPr>
      <w:hyperlink w:anchor="_Toc132364756" w:history="1">
        <w:r w:rsidR="00CB4777" w:rsidRPr="00CB3FC3">
          <w:rPr>
            <w:rStyle w:val="ad"/>
            <w:noProof/>
          </w:rPr>
          <w:t>致谢</w:t>
        </w:r>
        <w:r w:rsidR="00CB4777">
          <w:rPr>
            <w:noProof/>
            <w:webHidden/>
          </w:rPr>
          <w:tab/>
        </w:r>
        <w:r w:rsidR="00CB4777">
          <w:rPr>
            <w:noProof/>
            <w:webHidden/>
          </w:rPr>
          <w:fldChar w:fldCharType="begin"/>
        </w:r>
        <w:r w:rsidR="00CB4777">
          <w:rPr>
            <w:noProof/>
            <w:webHidden/>
          </w:rPr>
          <w:instrText xml:space="preserve"> PAGEREF _Toc132364756 \h </w:instrText>
        </w:r>
        <w:r w:rsidR="00CB4777">
          <w:rPr>
            <w:noProof/>
            <w:webHidden/>
          </w:rPr>
        </w:r>
        <w:r w:rsidR="00CB4777">
          <w:rPr>
            <w:noProof/>
            <w:webHidden/>
          </w:rPr>
          <w:fldChar w:fldCharType="separate"/>
        </w:r>
        <w:r w:rsidR="003C36D3">
          <w:rPr>
            <w:noProof/>
            <w:webHidden/>
          </w:rPr>
          <w:t>42</w:t>
        </w:r>
        <w:r w:rsidR="00CB4777">
          <w:rPr>
            <w:noProof/>
            <w:webHidden/>
          </w:rPr>
          <w:fldChar w:fldCharType="end"/>
        </w:r>
      </w:hyperlink>
    </w:p>
    <w:p w14:paraId="2BDD7DAC" w14:textId="7ECA8253" w:rsidR="00386448" w:rsidRDefault="0076281B" w:rsidP="00890064">
      <w:pPr>
        <w:spacing w:line="360" w:lineRule="auto"/>
        <w:rPr>
          <w:rFonts w:eastAsia="楷体_GB2312"/>
          <w:sz w:val="36"/>
        </w:rPr>
        <w:sectPr w:rsidR="00386448" w:rsidSect="003C36D3">
          <w:footerReference w:type="default" r:id="rId9"/>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2364708"/>
      <w:r w:rsidRPr="00D755FF">
        <w:rPr>
          <w:rStyle w:val="md-plain"/>
          <w:rFonts w:hint="eastAsia"/>
        </w:rPr>
        <w:lastRenderedPageBreak/>
        <w:t>绪论</w:t>
      </w:r>
      <w:bookmarkEnd w:id="0"/>
    </w:p>
    <w:p w14:paraId="35836121" w14:textId="5BDF18F4" w:rsidR="003734B0" w:rsidRPr="0032761C" w:rsidRDefault="003734B0" w:rsidP="0032761C">
      <w:pPr>
        <w:pStyle w:val="2"/>
        <w:spacing w:before="156" w:after="156"/>
        <w:rPr>
          <w:rStyle w:val="md-plain"/>
        </w:rPr>
      </w:pPr>
      <w:bookmarkStart w:id="1" w:name="_Toc132364709"/>
      <w:r w:rsidRPr="0032761C">
        <w:rPr>
          <w:rStyle w:val="md-plain"/>
        </w:rPr>
        <w:t>研究背景及意义</w:t>
      </w:r>
      <w:bookmarkEnd w:id="1"/>
    </w:p>
    <w:p w14:paraId="4B6A10F9" w14:textId="22653A22" w:rsidR="003734B0" w:rsidRDefault="00EB5D69" w:rsidP="00D163AA">
      <w:pPr>
        <w:pStyle w:val="3"/>
        <w:spacing w:before="156" w:after="156"/>
      </w:pPr>
      <w:bookmarkStart w:id="2" w:name="_Toc132364710"/>
      <w:r>
        <w:rPr>
          <w:rFonts w:hint="eastAsia"/>
        </w:rPr>
        <w:t>研究背景</w:t>
      </w:r>
      <w:bookmarkEnd w:id="2"/>
    </w:p>
    <w:p w14:paraId="338B1FEC" w14:textId="647CD8E7" w:rsidR="00E073C8" w:rsidRDefault="00E073C8" w:rsidP="00E073C8">
      <w:pPr>
        <w:ind w:firstLine="420"/>
      </w:pPr>
      <w:r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Pr="00E073C8">
        <w:rPr>
          <w:rFonts w:hint="eastAsia"/>
        </w:rPr>
        <w:t>Google</w:t>
      </w:r>
      <w:r w:rsidRPr="00E073C8">
        <w:rPr>
          <w:rFonts w:hint="eastAsia"/>
        </w:rPr>
        <w:t>、</w:t>
      </w:r>
      <w:r w:rsidRPr="00E073C8">
        <w:rPr>
          <w:rFonts w:hint="eastAsia"/>
        </w:rPr>
        <w:t>Sony</w:t>
      </w:r>
      <w:r w:rsidRPr="00E073C8">
        <w:rPr>
          <w:rFonts w:hint="eastAsia"/>
        </w:rPr>
        <w:t>、</w:t>
      </w:r>
      <w:r w:rsidRPr="00E073C8">
        <w:rPr>
          <w:rFonts w:hint="eastAsia"/>
        </w:rPr>
        <w:t>Yahoo</w:t>
      </w:r>
      <w:r w:rsidRPr="00E073C8">
        <w:rPr>
          <w:rFonts w:hint="eastAsia"/>
        </w:rPr>
        <w:t>等公司都发生过大规模的用户数据泄露事件。</w:t>
      </w:r>
    </w:p>
    <w:p w14:paraId="088295ED" w14:textId="7733B973" w:rsidR="000A6DB8" w:rsidRDefault="007B29DA" w:rsidP="008E3EBC">
      <w:pPr>
        <w:ind w:firstLine="420"/>
      </w:pPr>
      <w:r>
        <w:rPr>
          <w:rFonts w:hint="eastAsia"/>
        </w:rPr>
        <w:t>为了解决云端数据隐私安全问题，</w:t>
      </w:r>
      <w:r w:rsidR="00854CD3">
        <w:rPr>
          <w:rFonts w:hint="eastAsia"/>
        </w:rPr>
        <w:t>我们</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这样才可以</w:t>
      </w:r>
      <w:r w:rsidR="007A3982">
        <w:rPr>
          <w:rFonts w:hint="eastAsia"/>
        </w:rPr>
        <w:t>阻止不可信的服务器获取数据明文信息</w:t>
      </w:r>
      <w:r w:rsidR="008261DB">
        <w:rPr>
          <w:rFonts w:hint="eastAsia"/>
        </w:rPr>
        <w:t>。</w:t>
      </w:r>
      <w:r w:rsidR="00E80515">
        <w:rPr>
          <w:rFonts w:hint="eastAsia"/>
        </w:rPr>
        <w:t>但如果使用传统的加密算法进行加密，</w:t>
      </w:r>
      <w:r w:rsidR="005549D7">
        <w:rPr>
          <w:rFonts w:hint="eastAsia"/>
        </w:rPr>
        <w:t>由于数据</w:t>
      </w:r>
      <w:r w:rsidR="00A67C67">
        <w:rPr>
          <w:rFonts w:hint="eastAsia"/>
        </w:rPr>
        <w:t>对服务器是不可见的，</w:t>
      </w:r>
      <w:r w:rsidR="00B769AB">
        <w:rPr>
          <w:rFonts w:hint="eastAsia"/>
        </w:rPr>
        <w:t>此时</w:t>
      </w:r>
      <w:r w:rsidR="006344D5">
        <w:rPr>
          <w:rFonts w:hint="eastAsia"/>
        </w:rPr>
        <w:t>数据的可检索性就</w:t>
      </w:r>
      <w:r w:rsidR="00433274">
        <w:rPr>
          <w:rFonts w:hint="eastAsia"/>
        </w:rPr>
        <w:t>会</w:t>
      </w:r>
      <w:r w:rsidR="006344D5">
        <w:rPr>
          <w:rFonts w:hint="eastAsia"/>
        </w:rPr>
        <w:t>消失，</w:t>
      </w:r>
      <w:r w:rsidR="0089769D">
        <w:rPr>
          <w:rFonts w:hint="eastAsia"/>
        </w:rPr>
        <w:t>服务器则以提供其原有的服务，如</w:t>
      </w:r>
      <w:r w:rsidR="002E34B7">
        <w:rPr>
          <w:rFonts w:hint="eastAsia"/>
        </w:rPr>
        <w:t>接受客户端的请求，提供客户端请求的数据</w:t>
      </w:r>
      <w:r w:rsidR="00847764">
        <w:rPr>
          <w:rFonts w:hint="eastAsia"/>
        </w:rPr>
        <w:t>。</w:t>
      </w:r>
      <w:r w:rsidR="002A3B0B">
        <w:rPr>
          <w:rFonts w:hint="eastAsia"/>
        </w:rPr>
        <w:t>此情况下</w:t>
      </w:r>
      <w:r w:rsidR="000A6DB8">
        <w:rPr>
          <w:rFonts w:hint="eastAsia"/>
        </w:rPr>
        <w:t>一种</w:t>
      </w:r>
      <w:r w:rsidR="003816E9">
        <w:rPr>
          <w:rFonts w:hint="eastAsia"/>
        </w:rPr>
        <w:t>保持</w:t>
      </w:r>
      <w:r w:rsidR="008B623A">
        <w:rPr>
          <w:rFonts w:hint="eastAsia"/>
        </w:rPr>
        <w:t>数据可检索性的</w:t>
      </w:r>
      <w:r w:rsidR="003920F6">
        <w:rPr>
          <w:rFonts w:hint="eastAsia"/>
        </w:rPr>
        <w:t>简单方法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2747">
        <w:rPr>
          <w:rFonts w:hint="eastAsia"/>
        </w:rPr>
        <w:t>，但是这种做法</w:t>
      </w:r>
      <w:r w:rsidR="009476A8">
        <w:rPr>
          <w:rFonts w:hint="eastAsia"/>
        </w:rPr>
        <w:t>开销太大，显然不现实。</w:t>
      </w:r>
      <w:r w:rsidR="00EC78CA">
        <w:rPr>
          <w:rFonts w:hint="eastAsia"/>
        </w:rPr>
        <w:t>还有一种方法就是</w:t>
      </w:r>
      <w:r w:rsidR="002A40D7">
        <w:rPr>
          <w:rFonts w:hint="eastAsia"/>
        </w:rPr>
        <w:t>我们把密钥发送给服务端，让服务端</w:t>
      </w:r>
      <w:r w:rsidR="008B76F3">
        <w:rPr>
          <w:rFonts w:hint="eastAsia"/>
        </w:rPr>
        <w:t>解密数据并进行查询，</w:t>
      </w:r>
      <w:r w:rsidR="000C4FAC">
        <w:rPr>
          <w:rFonts w:hint="eastAsia"/>
        </w:rPr>
        <w:t>但是</w:t>
      </w:r>
      <w:r w:rsidR="008B76F3">
        <w:rPr>
          <w:rFonts w:hint="eastAsia"/>
        </w:rPr>
        <w:t>显然此种方法仍然</w:t>
      </w:r>
      <w:r w:rsidR="006955AC">
        <w:rPr>
          <w:rFonts w:hint="eastAsia"/>
        </w:rPr>
        <w:t>会造成安全性问题</w:t>
      </w:r>
      <w:r w:rsidR="000C4FAC">
        <w:rPr>
          <w:rFonts w:hint="eastAsia"/>
        </w:rPr>
        <w:t>。因此</w:t>
      </w:r>
      <w:r w:rsidR="001C13AD">
        <w:rPr>
          <w:rFonts w:hint="eastAsia"/>
        </w:rPr>
        <w:t>我们需要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技术。</w:t>
      </w:r>
    </w:p>
    <w:p w14:paraId="0F8E9E2D" w14:textId="01872320"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8C097F">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8C097F" w:rsidRPr="008C097F">
        <w:rPr>
          <w:noProof/>
          <w:vertAlign w:val="superscript"/>
        </w:rPr>
        <w:t>[3]</w:t>
      </w:r>
      <w:r w:rsidR="008C097F">
        <w:fldChar w:fldCharType="end"/>
      </w:r>
      <w:r w:rsidR="00076DD6">
        <w:rPr>
          <w:rFonts w:hint="eastAsia"/>
        </w:rPr>
        <w:t>（</w:t>
      </w:r>
      <w:r w:rsidR="000427A2">
        <w:t>S</w:t>
      </w:r>
      <w:r w:rsidR="00455976">
        <w:t>S</w:t>
      </w:r>
      <w:r w:rsidR="000427A2">
        <w:t>E</w:t>
      </w:r>
      <w:r w:rsidR="00076DD6">
        <w:rPr>
          <w:rFonts w:hint="eastAsia"/>
        </w:rPr>
        <w:t>,</w:t>
      </w:r>
      <w:r w:rsidR="00076DD6">
        <w:t xml:space="preserve"> </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076DD6">
        <w:rPr>
          <w:rFonts w:hint="eastAsia"/>
        </w:rPr>
        <w:t>）</w:t>
      </w:r>
      <w:r w:rsidR="00133DBD">
        <w:rPr>
          <w:rFonts w:hint="eastAsia"/>
        </w:rPr>
        <w:t>，</w:t>
      </w:r>
      <w:r w:rsidR="00076DD6" w:rsidRPr="00076DD6">
        <w:t>不经意随机存取</w:t>
      </w:r>
      <w:r w:rsidR="008C097F">
        <w:fldChar w:fldCharType="begin"/>
      </w:r>
      <w:r w:rsidR="008C097F">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8C097F" w:rsidRPr="008C097F">
        <w:rPr>
          <w:noProof/>
          <w:vertAlign w:val="superscript"/>
        </w:rPr>
        <w:t>[4]</w:t>
      </w:r>
      <w:r w:rsidR="008C097F">
        <w:fldChar w:fldCharType="end"/>
      </w:r>
      <w:r w:rsidR="00076DD6">
        <w:rPr>
          <w:rFonts w:hint="eastAsia"/>
        </w:rPr>
        <w:t>（</w:t>
      </w:r>
      <w:r w:rsidR="00382E13">
        <w:t>ORAM</w:t>
      </w:r>
      <w:r w:rsidR="00076DD6">
        <w:rPr>
          <w:rFonts w:hint="eastAsia"/>
        </w:rPr>
        <w:t>,</w:t>
      </w:r>
      <w:r w:rsidR="00076DD6">
        <w:t xml:space="preserve"> </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076DD6">
        <w:rPr>
          <w:rFonts w:hint="eastAsia"/>
        </w:rPr>
        <w:t>）</w:t>
      </w:r>
      <w:r w:rsidR="00382E13">
        <w:rPr>
          <w:rFonts w:hint="eastAsia"/>
        </w:rPr>
        <w:t>，</w:t>
      </w:r>
      <w:r w:rsidR="009D4BEF">
        <w:rPr>
          <w:rFonts w:hint="eastAsia"/>
        </w:rPr>
        <w:t>属性保护加密</w:t>
      </w:r>
      <w:r w:rsidR="005F3272">
        <w:fldChar w:fldCharType="begin"/>
      </w:r>
      <w:r w:rsidR="005F3272">
        <w:instrText xml:space="preserve"> ADDIN EN.CITE &lt;EndNote&gt;&lt;Cite&gt;&lt;Author&gt;Pandey&lt;/Author&gt;&lt;Year&gt;2012&lt;/Year&gt;&lt;RecNum&gt;4&lt;/RecNum&gt;&lt;DisplayText&gt;&lt;style face="superscript"&gt;[5]&lt;/style&gt;&lt;/DisplayText&gt;&lt;record&gt;&lt;rec-number&gt;4&lt;/rec-number&gt;&lt;foreign-keys&gt;&lt;key app="EN" db-id="tv5vet5pxsfxzje29sr50vx5faxs2asxe9rd" timestamp="1681386859"&gt;4&lt;/key&gt;&lt;/foreign-keys&gt;&lt;ref-type name="Conference Proceedings"&gt;10&lt;/ref-type&gt;&lt;contributors&gt;&lt;authors&gt;&lt;author&gt;Pandey, Omkant&lt;/author&gt;&lt;author&gt;Rouselakis, Yannis&lt;/author&gt;&lt;/authors&gt;&lt;secondary-authors&gt;&lt;author&gt;Pointcheval, David&lt;/author&gt;&lt;author&gt;Johansson, Thomas&lt;/author&gt;&lt;/secondary-authors&gt;&lt;/contributors&gt;&lt;titles&gt;&lt;title&gt;Property Preserving Symmetric Encryption&lt;/title&gt;&lt;secondary-title&gt;Advances in Cryptology – EUROCRYPT 2012&lt;/secondary-title&gt;&lt;/titles&gt;&lt;pages&gt;375-391&lt;/pages&gt;&lt;dates&gt;&lt;year&gt;2012&lt;/year&gt;&lt;pub-dates&gt;&lt;date&gt;2012//&lt;/date&gt;&lt;/pub-dates&gt;&lt;/dates&gt;&lt;pub-location&gt;Berlin, Heidelberg&lt;/pub-location&gt;&lt;publisher&gt;Springer Berlin Heidelberg&lt;/publisher&gt;&lt;isbn&gt;978-3-642-29011-4&lt;/isbn&gt;&lt;urls&gt;&lt;/urls&gt;&lt;/record&gt;&lt;/Cite&gt;&lt;/EndNote&gt;</w:instrText>
      </w:r>
      <w:r w:rsidR="005F3272">
        <w:fldChar w:fldCharType="separate"/>
      </w:r>
      <w:r w:rsidR="005F3272" w:rsidRPr="005F3272">
        <w:rPr>
          <w:noProof/>
          <w:vertAlign w:val="superscript"/>
        </w:rPr>
        <w:t>[5]</w:t>
      </w:r>
      <w:r w:rsidR="005F3272">
        <w:fldChar w:fldCharType="end"/>
      </w:r>
      <w:r w:rsidR="009D4BEF">
        <w:rPr>
          <w:rFonts w:hint="eastAsia"/>
        </w:rPr>
        <w:t>（</w:t>
      </w:r>
      <w:r w:rsidR="008C097F">
        <w:t>P</w:t>
      </w:r>
      <w:r w:rsidR="00DD15FF">
        <w:t>PE</w:t>
      </w:r>
      <w:r w:rsidR="009D4BEF">
        <w:rPr>
          <w:rFonts w:hint="eastAsia"/>
        </w:rPr>
        <w:t>,</w:t>
      </w:r>
      <w:r w:rsidR="009D4BEF">
        <w:t xml:space="preserve"> </w:t>
      </w:r>
      <w:r w:rsidR="00416539">
        <w:t>P</w:t>
      </w:r>
      <w:r w:rsidR="00DD15FF">
        <w:rPr>
          <w:rFonts w:hint="eastAsia"/>
        </w:rPr>
        <w:t>ro</w:t>
      </w:r>
      <w:r w:rsidR="00DD15FF">
        <w:t>perty-</w:t>
      </w:r>
      <w:r w:rsidR="00416539">
        <w:t>P</w:t>
      </w:r>
      <w:r w:rsidR="00DD15FF">
        <w:t xml:space="preserve">reserving </w:t>
      </w:r>
      <w:r w:rsidR="00416539">
        <w:t>E</w:t>
      </w:r>
      <w:r w:rsidR="00DD15FF">
        <w:t>ncryption</w:t>
      </w:r>
      <w:r w:rsidR="009D4BEF">
        <w:rPr>
          <w:rFonts w:hint="eastAsia"/>
        </w:rPr>
        <w:t>）</w:t>
      </w:r>
      <w:r w:rsidR="000427A2">
        <w:rPr>
          <w:rFonts w:hint="eastAsia"/>
        </w:rPr>
        <w:t>等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特殊的加密技术，可以实现在</w:t>
      </w:r>
      <w:r w:rsidR="00992AE4">
        <w:rPr>
          <w:rFonts w:hint="eastAsia"/>
        </w:rPr>
        <w:t>不泄露明文信息的前提下，对密文数据进行</w:t>
      </w:r>
      <w:r w:rsidR="005C7B5A">
        <w:rPr>
          <w:rFonts w:hint="eastAsia"/>
        </w:rPr>
        <w:t>匹配和</w:t>
      </w:r>
      <w:r w:rsidR="007D3E0B">
        <w:rPr>
          <w:rFonts w:hint="eastAsia"/>
        </w:rPr>
        <w:t>检索。</w:t>
      </w:r>
      <w:r w:rsidR="006D25EE">
        <w:rPr>
          <w:rFonts w:hint="eastAsia"/>
        </w:rPr>
        <w:t>在</w:t>
      </w:r>
      <w:r w:rsidR="00C26C22">
        <w:rPr>
          <w:rFonts w:hint="eastAsia"/>
        </w:rPr>
        <w:t>对称可搜索加密</w:t>
      </w:r>
      <w:r w:rsidR="006D25EE">
        <w:rPr>
          <w:rFonts w:hint="eastAsia"/>
        </w:rPr>
        <w:t>场景中，</w:t>
      </w:r>
      <w:r w:rsidR="008A55CE">
        <w:rPr>
          <w:rFonts w:hint="eastAsia"/>
        </w:rPr>
        <w:t>客户端首先用特殊加密算法</w:t>
      </w:r>
      <w:r w:rsidR="005F37FE">
        <w:rPr>
          <w:rFonts w:hint="eastAsia"/>
        </w:rPr>
        <w:t>将自己的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存储下来</w:t>
      </w:r>
      <w:r w:rsidR="00E876D7">
        <w:rPr>
          <w:rFonts w:hint="eastAsia"/>
        </w:rPr>
        <w:t>；</w:t>
      </w:r>
      <w:r w:rsidR="00C44091">
        <w:rPr>
          <w:rFonts w:hint="eastAsia"/>
        </w:rPr>
        <w:t>当客户端要发其查询的时候，其根据自己要查询的关键字生成一个</w:t>
      </w:r>
      <w:r w:rsidR="003320D7">
        <w:rPr>
          <w:rFonts w:hint="eastAsia"/>
        </w:rPr>
        <w:t>对应的</w:t>
      </w:r>
      <w:r w:rsidR="008369E0">
        <w:rPr>
          <w:rFonts w:hint="eastAsia"/>
        </w:rPr>
        <w:t>搜索凭证</w:t>
      </w:r>
      <w:r w:rsidR="00C44091">
        <w:rPr>
          <w:rFonts w:hint="eastAsia"/>
        </w:rPr>
        <w:t>，</w:t>
      </w:r>
      <w:r w:rsidR="003320D7">
        <w:rPr>
          <w:rFonts w:hint="eastAsia"/>
        </w:rPr>
        <w:t>并发送服务</w:t>
      </w:r>
      <w:r w:rsidR="00B34B6C">
        <w:rPr>
          <w:rFonts w:hint="eastAsia"/>
        </w:rPr>
        <w:t>端</w:t>
      </w:r>
      <w:r w:rsidR="00E876D7">
        <w:rPr>
          <w:rFonts w:hint="eastAsia"/>
        </w:rPr>
        <w:t>；</w:t>
      </w:r>
      <w:r w:rsidR="00B34B6C">
        <w:rPr>
          <w:rFonts w:hint="eastAsia"/>
        </w:rPr>
        <w:t>服务端接收到</w:t>
      </w:r>
      <w:r w:rsidR="00982EA5">
        <w:rPr>
          <w:rFonts w:hint="eastAsia"/>
        </w:rPr>
        <w:t>搜索凭证</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w:t>
      </w:r>
      <w:r w:rsidR="00282CF0">
        <w:rPr>
          <w:rFonts w:hint="eastAsia"/>
        </w:rPr>
        <w:lastRenderedPageBreak/>
        <w:t>最后的</w:t>
      </w:r>
      <w:r w:rsidR="006F78CB">
        <w:rPr>
          <w:rFonts w:hint="eastAsia"/>
        </w:rPr>
        <w:t>查询</w:t>
      </w:r>
      <w:r w:rsidR="00282CF0">
        <w:rPr>
          <w:rFonts w:hint="eastAsia"/>
        </w:rPr>
        <w:t>结果</w:t>
      </w:r>
      <w:r w:rsidR="00777416">
        <w:rPr>
          <w:rFonts w:hint="eastAsia"/>
        </w:rPr>
        <w:t>。</w:t>
      </w:r>
    </w:p>
    <w:p w14:paraId="45DF06AD" w14:textId="0A619CE7" w:rsidR="00CF05E2" w:rsidRPr="005E121E" w:rsidRDefault="00CF05E2" w:rsidP="0053352A">
      <w:pPr>
        <w:ind w:firstLine="420"/>
      </w:pPr>
      <w:r>
        <w:rPr>
          <w:rFonts w:hint="eastAsia"/>
        </w:rPr>
        <w:t>最初的</w:t>
      </w:r>
      <w:r w:rsidR="00C26C22">
        <w:rPr>
          <w:rFonts w:hint="eastAsia"/>
        </w:rPr>
        <w:t>对称可搜索加密</w:t>
      </w:r>
      <w:r w:rsidR="00527EAD">
        <w:rPr>
          <w:rFonts w:hint="eastAsia"/>
        </w:rPr>
        <w:t>方案仅仅支持单用户场景下的</w:t>
      </w:r>
      <w:r w:rsidR="00E9161D">
        <w:rPr>
          <w:rFonts w:hint="eastAsia"/>
        </w:rPr>
        <w:t>单关键字查询，</w:t>
      </w:r>
      <w:r w:rsidR="003154CE">
        <w:rPr>
          <w:rFonts w:hint="eastAsia"/>
        </w:rPr>
        <w:t>难以满足实际应用的需要</w:t>
      </w:r>
      <w:r w:rsidR="00122613">
        <w:rPr>
          <w:rFonts w:hint="eastAsia"/>
        </w:rPr>
        <w:t>，</w:t>
      </w:r>
      <w:r w:rsidR="003154CE">
        <w:rPr>
          <w:rFonts w:hint="eastAsia"/>
        </w:rPr>
        <w:t>越来越多的</w:t>
      </w:r>
      <w:r w:rsidR="00C26C22">
        <w:rPr>
          <w:rFonts w:hint="eastAsia"/>
        </w:rPr>
        <w:t>对称可搜索加密</w:t>
      </w:r>
      <w:r w:rsidR="003154CE">
        <w:rPr>
          <w:rFonts w:hint="eastAsia"/>
        </w:rPr>
        <w:t>方案</w:t>
      </w:r>
      <w:r w:rsidR="005E121E">
        <w:rPr>
          <w:rFonts w:hint="eastAsia"/>
        </w:rPr>
        <w:t>支持更丰富的应用场景和</w:t>
      </w:r>
      <w:r w:rsidR="00AC09E7">
        <w:rPr>
          <w:rFonts w:hint="eastAsia"/>
        </w:rPr>
        <w:t>查询类型。这里的应用场景主指</w:t>
      </w:r>
      <w:r w:rsidR="008F6C36">
        <w:rPr>
          <w:rFonts w:hint="eastAsia"/>
        </w:rPr>
        <w:t>客户端</w:t>
      </w:r>
      <w:r w:rsidR="00B72BFE">
        <w:rPr>
          <w:rFonts w:hint="eastAsia"/>
        </w:rPr>
        <w:t>和</w:t>
      </w:r>
      <w:r w:rsidR="008F6C36">
        <w:rPr>
          <w:rFonts w:hint="eastAsia"/>
        </w:rPr>
        <w:t>服务端的架构，</w:t>
      </w:r>
      <w:r w:rsidR="005F0A79">
        <w:rPr>
          <w:rFonts w:hint="eastAsia"/>
        </w:rPr>
        <w:t>起初的方案仅仅支持</w:t>
      </w:r>
      <w:r w:rsidR="005F3EB0">
        <w:rPr>
          <w:rFonts w:hint="eastAsia"/>
        </w:rPr>
        <w:t>单用户单服务</w:t>
      </w:r>
      <w:r w:rsidR="00496C79">
        <w:rPr>
          <w:rFonts w:hint="eastAsia"/>
        </w:rPr>
        <w:t>端</w:t>
      </w:r>
      <w:r w:rsidR="005F3EB0">
        <w:rPr>
          <w:rFonts w:hint="eastAsia"/>
        </w:rPr>
        <w:t>的场景，</w:t>
      </w:r>
      <w:r w:rsidR="00837095">
        <w:rPr>
          <w:rFonts w:hint="eastAsia"/>
        </w:rPr>
        <w:t>目前</w:t>
      </w:r>
      <w:r w:rsidR="00496C79">
        <w:rPr>
          <w:rFonts w:hint="eastAsia"/>
        </w:rPr>
        <w:t>包括多用户单服务端、单用户多服务端、多用户多服务端等场景的可搜索加密方案</w:t>
      </w:r>
      <w:r w:rsidR="00706AA7">
        <w:rPr>
          <w:rFonts w:hint="eastAsia"/>
        </w:rPr>
        <w:t>正被广泛研究。</w:t>
      </w:r>
      <w:r w:rsidR="000D78A6">
        <w:rPr>
          <w:rFonts w:hint="eastAsia"/>
        </w:rPr>
        <w:t>而查询类型则是指数据库查询类型，起初的方案仅仅支持单关键字查询，</w:t>
      </w:r>
      <w:r w:rsidR="00917502">
        <w:rPr>
          <w:rFonts w:hint="eastAsia"/>
        </w:rPr>
        <w:t>后来</w:t>
      </w:r>
      <w:r w:rsidR="005F7A08">
        <w:rPr>
          <w:rFonts w:hint="eastAsia"/>
        </w:rPr>
        <w:t>支持包括多关键字联合查询、布尔查询、模糊查询、</w:t>
      </w:r>
      <w:r w:rsidR="005F7A08">
        <w:rPr>
          <w:rFonts w:hint="eastAsia"/>
        </w:rPr>
        <w:t>Joi</w:t>
      </w:r>
      <w:r w:rsidR="005F7A08">
        <w:t>n</w:t>
      </w:r>
      <w:r w:rsidR="005F7A08">
        <w:rPr>
          <w:rFonts w:hint="eastAsia"/>
        </w:rPr>
        <w:t>查询等更多查询类型的</w:t>
      </w:r>
      <w:r w:rsidR="00C26C22">
        <w:rPr>
          <w:rFonts w:hint="eastAsia"/>
        </w:rPr>
        <w:t>对称可搜索加密</w:t>
      </w:r>
      <w:r w:rsidR="005F7A08">
        <w:rPr>
          <w:rFonts w:hint="eastAsia"/>
        </w:rPr>
        <w:t>方案陆续出现。</w:t>
      </w:r>
    </w:p>
    <w:p w14:paraId="74CA1B3C" w14:textId="0917A9E7" w:rsidR="00631F0B" w:rsidRDefault="009A4BE1" w:rsidP="00D163AA">
      <w:pPr>
        <w:pStyle w:val="3"/>
        <w:spacing w:before="156" w:after="156"/>
      </w:pPr>
      <w:bookmarkStart w:id="3" w:name="_Toc132364711"/>
      <w:r>
        <w:rPr>
          <w:rFonts w:hint="eastAsia"/>
        </w:rPr>
        <w:t>研究意义</w:t>
      </w:r>
      <w:bookmarkEnd w:id="3"/>
    </w:p>
    <w:p w14:paraId="5B01A1D9" w14:textId="421A3AB2" w:rsidR="002A3E57" w:rsidRPr="008D47EC" w:rsidRDefault="001508D8" w:rsidP="002A3E57">
      <w:pPr>
        <w:ind w:firstLine="420"/>
      </w:pPr>
      <w:r w:rsidRPr="00E073C8">
        <w:rPr>
          <w:rFonts w:hint="eastAsia"/>
        </w:rPr>
        <w:t>目前虽已有诸多关于</w:t>
      </w:r>
      <w:r w:rsidR="00C26C22">
        <w:rPr>
          <w:rFonts w:hint="eastAsia"/>
        </w:rPr>
        <w:t>对称可搜索加密</w:t>
      </w:r>
      <w:r w:rsidRPr="00E073C8">
        <w:rPr>
          <w:rFonts w:hint="eastAsia"/>
        </w:rPr>
        <w:t>的研究进展，但大部分工作近支持单用户场景下的简单查询，如何在多用户场景下设计支持复杂查询的</w:t>
      </w:r>
      <w:r w:rsidR="00C26C22">
        <w:rPr>
          <w:rFonts w:hint="eastAsia"/>
        </w:rPr>
        <w:t>对称可搜索加密</w:t>
      </w:r>
      <w:r w:rsidRPr="00E073C8">
        <w:rPr>
          <w:rFonts w:hint="eastAsia"/>
        </w:rPr>
        <w:t>方案已成为当前的研究热点。</w:t>
      </w:r>
      <w:r w:rsidR="00E75B9F">
        <w:rPr>
          <w:rFonts w:hint="eastAsia"/>
        </w:rPr>
        <w:t>Join</w:t>
      </w:r>
      <w:r w:rsidR="00E75B9F">
        <w:rPr>
          <w:rFonts w:hint="eastAsia"/>
        </w:rPr>
        <w:t>查询</w:t>
      </w:r>
      <w:r w:rsidR="000F3B48">
        <w:rPr>
          <w:rFonts w:hint="eastAsia"/>
        </w:rPr>
        <w:t>就属于上述待研究的“复杂查询”之中，也是</w:t>
      </w:r>
      <w:r w:rsidR="00E75B9F">
        <w:rPr>
          <w:rFonts w:hint="eastAsia"/>
        </w:rPr>
        <w:t>关系型数据库中的一类基础查询，</w:t>
      </w:r>
      <w:r w:rsidRPr="00E073C8">
        <w:rPr>
          <w:rFonts w:hint="eastAsia"/>
        </w:rPr>
        <w:t>近期，</w:t>
      </w:r>
      <w:r w:rsidR="005F3272" w:rsidRPr="00EA479D">
        <w:t>Seny Kamara</w:t>
      </w:r>
      <w:r w:rsidR="005F3272">
        <w:fldChar w:fldCharType="begin"/>
      </w:r>
      <w:r w:rsidR="005F3272">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5F3272">
        <w:fldChar w:fldCharType="separate"/>
      </w:r>
      <w:r w:rsidR="005F3272" w:rsidRPr="00972C5F">
        <w:rPr>
          <w:noProof/>
          <w:vertAlign w:val="superscript"/>
        </w:rPr>
        <w:t>[1]</w:t>
      </w:r>
      <w:r w:rsidR="005F3272">
        <w:fldChar w:fldCharType="end"/>
      </w:r>
      <w:r w:rsidR="005F3272" w:rsidRPr="00EA479D">
        <w:rPr>
          <w:rFonts w:hint="eastAsia"/>
        </w:rPr>
        <w:t>、</w:t>
      </w:r>
      <w:r w:rsidR="005F3272" w:rsidRPr="00EA479D">
        <w:t>David Cash</w:t>
      </w:r>
      <w:r w:rsidR="005F3272">
        <w:fldChar w:fldCharType="begin"/>
      </w:r>
      <w:r w:rsidR="005F3272">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5F3272">
        <w:fldChar w:fldCharType="separate"/>
      </w:r>
      <w:r w:rsidR="005F3272" w:rsidRPr="00972C5F">
        <w:rPr>
          <w:noProof/>
          <w:vertAlign w:val="superscript"/>
        </w:rPr>
        <w:t>[2]</w:t>
      </w:r>
      <w:r w:rsidR="005F3272">
        <w:fldChar w:fldCharType="end"/>
      </w:r>
      <w:r w:rsidRPr="00E073C8">
        <w:rPr>
          <w:rFonts w:hint="eastAsia"/>
        </w:rPr>
        <w:t>等人</w:t>
      </w:r>
      <w:r>
        <w:rPr>
          <w:rFonts w:hint="eastAsia"/>
        </w:rPr>
        <w:t>陆续</w:t>
      </w:r>
      <w:r w:rsidRPr="00E073C8">
        <w:rPr>
          <w:rFonts w:hint="eastAsia"/>
        </w:rPr>
        <w:t>提出了支持</w:t>
      </w:r>
      <w:r w:rsidRPr="00E073C8">
        <w:t>Join</w:t>
      </w:r>
      <w:r w:rsidRPr="00E073C8">
        <w:rPr>
          <w:rFonts w:hint="eastAsia"/>
        </w:rPr>
        <w:t>查询的</w:t>
      </w:r>
      <w:r w:rsidR="00C26C22">
        <w:rPr>
          <w:rFonts w:hint="eastAsia"/>
        </w:rPr>
        <w:t>对称可搜索加密</w:t>
      </w:r>
      <w:r w:rsidRPr="00E073C8">
        <w:rPr>
          <w:rFonts w:hint="eastAsia"/>
        </w:rPr>
        <w:t>方案，然而他们的方案都需要较大的存储开销，难以支持大数据场景下的功能需要。</w:t>
      </w:r>
    </w:p>
    <w:p w14:paraId="1F14FB71" w14:textId="1580E441" w:rsidR="00A2193D" w:rsidRPr="00DB67F8" w:rsidRDefault="00831149" w:rsidP="00312FE1">
      <w:r>
        <w:tab/>
      </w:r>
      <w:r>
        <w:rPr>
          <w:rFonts w:hint="eastAsia"/>
        </w:rPr>
        <w:t>本课题</w:t>
      </w:r>
      <w:r w:rsidR="00154341">
        <w:rPr>
          <w:rFonts w:hint="eastAsia"/>
        </w:rPr>
        <w:t>同时</w:t>
      </w:r>
      <w:r>
        <w:rPr>
          <w:rFonts w:hint="eastAsia"/>
        </w:rPr>
        <w:t>解决</w:t>
      </w:r>
      <w:r w:rsidR="002C397C">
        <w:rPr>
          <w:rFonts w:hint="eastAsia"/>
        </w:rPr>
        <w:t>了</w:t>
      </w:r>
      <w:r>
        <w:rPr>
          <w:rFonts w:hint="eastAsia"/>
        </w:rPr>
        <w:t>上述</w:t>
      </w:r>
      <w:r w:rsidR="00935B92">
        <w:rPr>
          <w:rFonts w:hint="eastAsia"/>
        </w:rPr>
        <w:t>如何在多用户场景下支持</w:t>
      </w:r>
      <w:r w:rsidR="004763BA">
        <w:rPr>
          <w:rFonts w:hint="eastAsia"/>
        </w:rPr>
        <w:t>复杂查询</w:t>
      </w:r>
      <w:r w:rsidR="003A0B63">
        <w:rPr>
          <w:rFonts w:hint="eastAsia"/>
        </w:rPr>
        <w:t>和</w:t>
      </w:r>
      <w:r w:rsidR="004763BA">
        <w:rPr>
          <w:rFonts w:hint="eastAsia"/>
        </w:rPr>
        <w:t>如何提高</w:t>
      </w:r>
      <w:r w:rsidR="004763BA">
        <w:rPr>
          <w:rFonts w:hint="eastAsia"/>
        </w:rPr>
        <w:t>Jo</w:t>
      </w:r>
      <w:r w:rsidR="004763BA">
        <w:t>in</w:t>
      </w:r>
      <w:r w:rsidR="004763BA">
        <w:rPr>
          <w:rFonts w:hint="eastAsia"/>
        </w:rPr>
        <w:t>查询的效率</w:t>
      </w:r>
      <w:r w:rsidR="003A0B63">
        <w:rPr>
          <w:rFonts w:hint="eastAsia"/>
        </w:rPr>
        <w:t>两个</w:t>
      </w:r>
      <w:r w:rsidR="00C80EAD">
        <w:rPr>
          <w:rFonts w:hint="eastAsia"/>
        </w:rPr>
        <w:t>关键性</w:t>
      </w:r>
      <w:r w:rsidR="003A0B63">
        <w:rPr>
          <w:rFonts w:hint="eastAsia"/>
        </w:rPr>
        <w:t>问题</w:t>
      </w:r>
      <w:r w:rsidR="009F5801">
        <w:rPr>
          <w:rFonts w:hint="eastAsia"/>
        </w:rPr>
        <w:t>，</w:t>
      </w:r>
      <w:r w:rsidR="00E17FB6" w:rsidRPr="009A503B">
        <w:rPr>
          <w:rFonts w:hint="eastAsia"/>
        </w:rPr>
        <w:t>设计出</w:t>
      </w:r>
      <w:r w:rsidR="006C3473">
        <w:rPr>
          <w:rFonts w:hint="eastAsia"/>
        </w:rPr>
        <w:t>了</w:t>
      </w:r>
      <w:r w:rsidR="00E17FB6" w:rsidRPr="009A503B">
        <w:rPr>
          <w:rFonts w:hint="eastAsia"/>
        </w:rPr>
        <w:t>多用户场景下</w:t>
      </w:r>
      <w:r w:rsidR="006D6527">
        <w:rPr>
          <w:rFonts w:hint="eastAsia"/>
        </w:rPr>
        <w:t>高效</w:t>
      </w:r>
      <w:r w:rsidR="00E17FB6" w:rsidRPr="009A503B">
        <w:rPr>
          <w:rFonts w:hint="eastAsia"/>
        </w:rPr>
        <w:t>支持</w:t>
      </w:r>
      <w:r w:rsidR="00E17FB6" w:rsidRPr="009A503B">
        <w:t>Join</w:t>
      </w:r>
      <w:r w:rsidR="00E17FB6" w:rsidRPr="009A503B">
        <w:rPr>
          <w:rFonts w:hint="eastAsia"/>
        </w:rPr>
        <w:t>查询的</w:t>
      </w:r>
      <w:r w:rsidR="00C26C22">
        <w:rPr>
          <w:rFonts w:hint="eastAsia"/>
        </w:rPr>
        <w:t>对称可搜索加密</w:t>
      </w:r>
      <w:r w:rsidR="00E17FB6" w:rsidRPr="009A503B">
        <w:rPr>
          <w:rFonts w:hint="eastAsia"/>
        </w:rPr>
        <w:t>方案</w:t>
      </w:r>
      <w:r w:rsidR="00637194">
        <w:rPr>
          <w:rFonts w:hint="eastAsia"/>
        </w:rPr>
        <w:t>M</w:t>
      </w:r>
      <w:r w:rsidR="00637194">
        <w:t>C-JXT</w:t>
      </w:r>
      <w:r w:rsidR="00F81914">
        <w:rPr>
          <w:rFonts w:hint="eastAsia"/>
        </w:rPr>
        <w:t>（</w:t>
      </w:r>
      <w:r w:rsidR="00637194">
        <w:t>Multi-</w:t>
      </w:r>
      <w:r w:rsidR="003B1137">
        <w:t>C</w:t>
      </w:r>
      <w:r w:rsidR="00637194">
        <w:t>lient Join C</w:t>
      </w:r>
      <w:r w:rsidR="00637194">
        <w:rPr>
          <w:rFonts w:hint="eastAsia"/>
        </w:rPr>
        <w:t>ross</w:t>
      </w:r>
      <w:r w:rsidR="00637194">
        <w:t>-tag Protocol</w:t>
      </w:r>
      <w:r w:rsidR="00F81914">
        <w:rPr>
          <w:rFonts w:hint="eastAsia"/>
        </w:rPr>
        <w:t>）</w:t>
      </w:r>
      <w:r w:rsidR="001508D8" w:rsidRPr="009A503B">
        <w:rPr>
          <w:rFonts w:hint="eastAsia"/>
        </w:rPr>
        <w:t>，</w:t>
      </w:r>
      <w:r w:rsidR="00312FE1">
        <w:rPr>
          <w:rFonts w:hint="eastAsia"/>
        </w:rPr>
        <w:t>进一步</w:t>
      </w:r>
      <w:r w:rsidR="001508D8" w:rsidRPr="009A503B">
        <w:rPr>
          <w:rFonts w:hint="eastAsia"/>
        </w:rPr>
        <w:t>提高</w:t>
      </w:r>
      <w:r w:rsidR="00BD0781">
        <w:rPr>
          <w:rFonts w:hint="eastAsia"/>
        </w:rPr>
        <w:t>了</w:t>
      </w:r>
      <w:r w:rsidR="00C26C22">
        <w:rPr>
          <w:rFonts w:hint="eastAsia"/>
        </w:rPr>
        <w:t>对称可搜索加密</w:t>
      </w:r>
      <w:r w:rsidR="001508D8" w:rsidRPr="009A503B">
        <w:rPr>
          <w:rFonts w:hint="eastAsia"/>
        </w:rPr>
        <w:t>在数据共享场景下的应用价值</w:t>
      </w:r>
      <w:r w:rsidR="001508D8">
        <w:rPr>
          <w:rFonts w:hint="eastAsia"/>
        </w:rPr>
        <w:t>。</w:t>
      </w:r>
    </w:p>
    <w:p w14:paraId="1C6B8349" w14:textId="0AEDD7D1" w:rsidR="001E0902" w:rsidRDefault="00561E24" w:rsidP="00890064">
      <w:pPr>
        <w:pStyle w:val="2"/>
        <w:spacing w:before="156" w:after="156"/>
      </w:pPr>
      <w:bookmarkStart w:id="4" w:name="_Toc132364712"/>
      <w:r>
        <w:rPr>
          <w:rStyle w:val="md-plain"/>
          <w:rFonts w:hint="eastAsia"/>
        </w:rPr>
        <w:t>国内外</w:t>
      </w:r>
      <w:r w:rsidRPr="009A503B">
        <w:rPr>
          <w:rFonts w:hint="eastAsia"/>
        </w:rPr>
        <w:t>研究现状和发展趋势</w:t>
      </w:r>
      <w:bookmarkEnd w:id="4"/>
    </w:p>
    <w:p w14:paraId="26621BB0" w14:textId="59C6BA64" w:rsidR="00167DF7" w:rsidRPr="0056046B" w:rsidRDefault="00976B91" w:rsidP="00D163AA">
      <w:pPr>
        <w:pStyle w:val="3"/>
        <w:spacing w:before="156" w:after="156"/>
      </w:pPr>
      <w:bookmarkStart w:id="5" w:name="_Toc132364713"/>
      <w:r>
        <w:rPr>
          <w:rFonts w:hint="eastAsia"/>
        </w:rPr>
        <w:t>对称</w:t>
      </w:r>
      <w:r w:rsidR="00167DF7" w:rsidRPr="00167DF7">
        <w:rPr>
          <w:rFonts w:hint="eastAsia"/>
        </w:rPr>
        <w:t>可搜索加密</w:t>
      </w:r>
      <w:bookmarkEnd w:id="5"/>
    </w:p>
    <w:p w14:paraId="29255328" w14:textId="0FEB8816" w:rsidR="00072AEA" w:rsidRPr="00994332" w:rsidRDefault="00167DF7" w:rsidP="00881E71">
      <w:pPr>
        <w:ind w:firstLine="420"/>
      </w:pPr>
      <w:r w:rsidRPr="00167DF7">
        <w:t>Song</w:t>
      </w:r>
      <w:r w:rsidRPr="00167DF7">
        <w:rPr>
          <w:rFonts w:hint="eastAsia"/>
        </w:rPr>
        <w:t>等人</w:t>
      </w:r>
      <w:r w:rsidR="005F3272">
        <w:fldChar w:fldCharType="begin"/>
      </w:r>
      <w:r w:rsidR="005F3272">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5F3272" w:rsidRPr="008C097F">
        <w:rPr>
          <w:noProof/>
          <w:vertAlign w:val="superscript"/>
        </w:rPr>
        <w:t>[3]</w:t>
      </w:r>
      <w:r w:rsidR="005F3272">
        <w:fldChar w:fldCharType="end"/>
      </w:r>
      <w:r w:rsidRPr="00167DF7">
        <w:rPr>
          <w:rFonts w:hint="eastAsia"/>
        </w:rPr>
        <w:t>在</w:t>
      </w:r>
      <w:r w:rsidRPr="00167DF7">
        <w:t>2000</w:t>
      </w:r>
      <w:r w:rsidR="005F3272">
        <w:rPr>
          <w:rFonts w:hint="eastAsia"/>
        </w:rPr>
        <w:t>年首次提出了对称可搜索加密</w:t>
      </w:r>
      <w:r w:rsidRPr="00167DF7">
        <w:rPr>
          <w:rFonts w:hint="eastAsia"/>
        </w:rPr>
        <w:t>方案实现。其加密方案使用确定性加密</w:t>
      </w:r>
      <w:r w:rsidR="00137FB4">
        <w:rPr>
          <w:rFonts w:hint="eastAsia"/>
        </w:rPr>
        <w:t>（</w:t>
      </w:r>
      <w:r w:rsidRPr="00167DF7">
        <w:t>Determined Encryption</w:t>
      </w:r>
      <w:r w:rsidR="00137FB4">
        <w:rPr>
          <w:rFonts w:hint="eastAsia"/>
        </w:rPr>
        <w:t>）</w:t>
      </w:r>
      <w:r w:rsidRPr="00167DF7">
        <w:rPr>
          <w:rFonts w:hint="eastAsia"/>
        </w:rPr>
        <w:t>方案将文档中的每一个关键字进行加密，同时在密文中附加一个特殊形式的哈希值；在检索过程中，服务端进行密文单词扫描，将文档中的每个关键字密文中的哈希值提取出来，并和客户端发送来的搜索凭证进行匹配计算得到查询结果，此方案</w:t>
      </w:r>
      <w:r w:rsidR="0002070A">
        <w:rPr>
          <w:rFonts w:hint="eastAsia"/>
        </w:rPr>
        <w:t>缺陷在于</w:t>
      </w:r>
      <w:r w:rsidRPr="00167DF7">
        <w:rPr>
          <w:rFonts w:hint="eastAsia"/>
        </w:rPr>
        <w:t>查询效率低下。</w:t>
      </w:r>
      <w:r w:rsidRPr="00167DF7">
        <w:t>Goh</w:t>
      </w:r>
      <w:r w:rsidRPr="00167DF7">
        <w:rPr>
          <w:rFonts w:hint="eastAsia"/>
        </w:rPr>
        <w:t>等</w:t>
      </w:r>
      <w:r w:rsidR="00930892">
        <w:rPr>
          <w:rFonts w:hint="eastAsia"/>
        </w:rPr>
        <w:t>人</w:t>
      </w:r>
      <w:r w:rsidR="00BF249E">
        <w:fldChar w:fldCharType="begin"/>
      </w:r>
      <w:r w:rsidR="00BF249E">
        <w:instrText xml:space="preserve"> ADDIN EN.CITE &lt;EndNote&gt;&lt;Cite&gt;&lt;Author&gt;Goh&lt;/Author&gt;&lt;Year&gt;2003&lt;/Year&gt;&lt;RecNum&gt;26&lt;/RecNum&gt;&lt;DisplayText&gt;&lt;style face="superscript"&gt;[6]&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BF249E" w:rsidRPr="00BF249E">
        <w:rPr>
          <w:noProof/>
          <w:vertAlign w:val="superscript"/>
        </w:rPr>
        <w:t>[6]</w:t>
      </w:r>
      <w:r w:rsidR="00BF249E">
        <w:fldChar w:fldCharType="end"/>
      </w:r>
      <w:r w:rsidRPr="00167DF7">
        <w:rPr>
          <w:rFonts w:hint="eastAsia"/>
        </w:rPr>
        <w:t>在</w:t>
      </w:r>
      <w:r w:rsidRPr="00167DF7">
        <w:t>2003</w:t>
      </w:r>
      <w:r w:rsidR="009B640F">
        <w:rPr>
          <w:rFonts w:hint="eastAsia"/>
        </w:rPr>
        <w:t>年</w:t>
      </w:r>
      <w:r w:rsidRPr="00167DF7">
        <w:rPr>
          <w:rFonts w:hint="eastAsia"/>
        </w:rPr>
        <w:t>提出了安全索引</w:t>
      </w:r>
      <w:r w:rsidR="00522E6A">
        <w:rPr>
          <w:rFonts w:hint="eastAsia"/>
        </w:rPr>
        <w:t>（</w:t>
      </w:r>
      <w:r w:rsidRPr="00167DF7">
        <w:t>Secure Index</w:t>
      </w:r>
      <w:r w:rsidR="00522E6A">
        <w:rPr>
          <w:rFonts w:hint="eastAsia"/>
        </w:rPr>
        <w:t>）</w:t>
      </w:r>
      <w:r w:rsidRPr="00167DF7">
        <w:rPr>
          <w:rFonts w:hint="eastAsia"/>
        </w:rPr>
        <w:t>的概念，其方案首先对明文数据库中的每个文档建立基于布隆滤波器的索引，然后将加密后的索引和数据库一并发送</w:t>
      </w:r>
      <w:r w:rsidRPr="00167DF7">
        <w:rPr>
          <w:rFonts w:hint="eastAsia"/>
        </w:rPr>
        <w:lastRenderedPageBreak/>
        <w:t>给服务端；服务端通过验证待检索关键字是否存在于文档的索引中来确定其在文档中的存在性。此</w:t>
      </w:r>
      <w:r w:rsidR="0092771C">
        <w:rPr>
          <w:rFonts w:hint="eastAsia"/>
        </w:rPr>
        <w:t>方案相比</w:t>
      </w:r>
      <w:r w:rsidR="008F6F7B">
        <w:rPr>
          <w:rFonts w:hint="eastAsia"/>
        </w:rPr>
        <w:t>传统方案</w:t>
      </w:r>
      <w:r w:rsidRPr="00167DF7">
        <w:rPr>
          <w:rFonts w:hint="eastAsia"/>
        </w:rPr>
        <w:t>大大降低了查询复杂度，后续许多</w:t>
      </w:r>
      <w:r w:rsidR="00C26C22">
        <w:rPr>
          <w:rFonts w:hint="eastAsia"/>
        </w:rPr>
        <w:t>对称</w:t>
      </w:r>
      <w:r w:rsidRPr="00167DF7">
        <w:rPr>
          <w:rFonts w:hint="eastAsia"/>
        </w:rPr>
        <w:t>可搜索加密方案均采用类似建立密态索引的思想。</w:t>
      </w:r>
      <w:r w:rsidR="00FC19CB">
        <w:rPr>
          <w:rFonts w:hint="eastAsia"/>
        </w:rPr>
        <w:t>后续</w:t>
      </w:r>
      <w:r w:rsidR="00FC19CB">
        <w:rPr>
          <w:rFonts w:hint="eastAsia"/>
        </w:rPr>
        <w:t>Cur</w:t>
      </w:r>
      <w:r w:rsidR="00FC19CB">
        <w:t>tmola</w:t>
      </w:r>
      <w:r w:rsidR="00FC19CB">
        <w:rPr>
          <w:rFonts w:hint="eastAsia"/>
        </w:rPr>
        <w:t>等人</w:t>
      </w:r>
      <w:r w:rsidR="00BF249E">
        <w:fldChar w:fldCharType="begin"/>
      </w:r>
      <w:r w:rsidR="00BF249E">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F249E" w:rsidRPr="00BF249E">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9F6966">
        <w:rPr>
          <w:rFonts w:hint="eastAsia"/>
        </w:rPr>
        <w:t>n</w:t>
      </w:r>
      <w:r w:rsidR="009F6966">
        <w:t>ode</w:t>
      </w:r>
      <w:r w:rsidR="009F6966">
        <w:rPr>
          <w:rFonts w:hint="eastAsia"/>
        </w:rPr>
        <w:t>包含一个含有此关键字的文档</w:t>
      </w:r>
      <w:r w:rsidR="009F6966">
        <w:rPr>
          <w:rFonts w:hint="eastAsia"/>
        </w:rPr>
        <w:t>I</w:t>
      </w:r>
      <w:r w:rsidR="009F6966">
        <w:t>D</w:t>
      </w:r>
      <w:r w:rsidR="009F6966">
        <w:rPr>
          <w:rFonts w:hint="eastAsia"/>
        </w:rPr>
        <w:t>以及解密下一个</w:t>
      </w:r>
      <w:r w:rsidR="009F6966">
        <w:rPr>
          <w:rFonts w:hint="eastAsia"/>
        </w:rPr>
        <w:t>node</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881E71">
        <w:rPr>
          <w:rFonts w:hint="eastAsia"/>
        </w:rPr>
        <w:t>，此后许多查询高效的</w:t>
      </w:r>
      <w:r w:rsidR="00C26C22">
        <w:rPr>
          <w:rFonts w:hint="eastAsia"/>
        </w:rPr>
        <w:t>对称可搜索加密</w:t>
      </w:r>
      <w:r w:rsidR="00881E71">
        <w:rPr>
          <w:rFonts w:hint="eastAsia"/>
        </w:rPr>
        <w:t>方案均在其基础上改进而来</w:t>
      </w:r>
      <w:r w:rsidR="00E8315B">
        <w:rPr>
          <w:rFonts w:hint="eastAsia"/>
        </w:rPr>
        <w:t>。</w:t>
      </w:r>
    </w:p>
    <w:p w14:paraId="11025B0B" w14:textId="28B00B38" w:rsidR="00173822" w:rsidRPr="00F65E0C" w:rsidRDefault="0050411F" w:rsidP="00A70EC7">
      <w:pPr>
        <w:ind w:firstLine="420"/>
      </w:pPr>
      <w:r>
        <w:rPr>
          <w:rFonts w:hint="eastAsia"/>
        </w:rPr>
        <w:t>越来越多支持复杂查询的对称可搜索加密方案陆续出现。</w:t>
      </w:r>
      <w:r w:rsidR="0008316A">
        <w:rPr>
          <w:rFonts w:hint="eastAsia"/>
        </w:rPr>
        <w:t>在</w:t>
      </w:r>
      <w:r w:rsidR="0067550F">
        <w:rPr>
          <w:rFonts w:hint="eastAsia"/>
        </w:rPr>
        <w:t>联合查询方面，</w:t>
      </w:r>
      <w:r w:rsidR="00E91760">
        <w:rPr>
          <w:rFonts w:hint="eastAsia"/>
        </w:rPr>
        <w:t>Go</w:t>
      </w:r>
      <w:r w:rsidR="00E91760">
        <w:t>lle</w:t>
      </w:r>
      <w:r w:rsidR="00E91760">
        <w:rPr>
          <w:rFonts w:hint="eastAsia"/>
        </w:rPr>
        <w:t>等人</w:t>
      </w:r>
      <w:r w:rsidR="0008316A">
        <w:fldChar w:fldCharType="begin"/>
      </w:r>
      <w:r w:rsidR="0008316A">
        <w:instrText xml:space="preserve"> ADDIN EN.CITE &lt;EndNote&gt;&lt;Cite&gt;&lt;Author&gt;Golle&lt;/Author&gt;&lt;Year&gt;2004&lt;/Year&gt;&lt;RecNum&gt;10&lt;/RecNum&gt;&lt;DisplayText&gt;&lt;style face="superscript"&gt;[8]&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08316A" w:rsidRPr="0008316A">
        <w:rPr>
          <w:noProof/>
          <w:vertAlign w:val="superscript"/>
        </w:rPr>
        <w:t>[8]</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凭证</w:t>
      </w:r>
      <w:r w:rsidR="00700156">
        <w:rPr>
          <w:rFonts w:hint="eastAsia"/>
        </w:rPr>
        <w:t>并发送给</w:t>
      </w:r>
      <w:r w:rsidR="00D8626C">
        <w:rPr>
          <w:rFonts w:hint="eastAsia"/>
        </w:rPr>
        <w:t>服务端，服务端将</w:t>
      </w:r>
      <w:r w:rsidR="00DF0241">
        <w:rPr>
          <w:rFonts w:hint="eastAsia"/>
        </w:rPr>
        <w:t>搜索凭证</w:t>
      </w:r>
      <w:r w:rsidR="00D8626C">
        <w:rPr>
          <w:rFonts w:hint="eastAsia"/>
        </w:rPr>
        <w:t>和密态文档进行对比，从而确定</w:t>
      </w:r>
      <w:r w:rsidR="00895E2F">
        <w:rPr>
          <w:rFonts w:hint="eastAsia"/>
        </w:rPr>
        <w:t>查询结果</w:t>
      </w:r>
      <w:r w:rsidR="0002796B">
        <w:rPr>
          <w:rFonts w:hint="eastAsia"/>
        </w:rPr>
        <w:t>；</w:t>
      </w:r>
      <w:r w:rsidR="009418A6">
        <w:rPr>
          <w:rFonts w:hint="eastAsia"/>
        </w:rPr>
        <w:t>Ba</w:t>
      </w:r>
      <w:r w:rsidR="009418A6">
        <w:t>llard</w:t>
      </w:r>
      <w:r w:rsidR="009418A6">
        <w:rPr>
          <w:rFonts w:hint="eastAsia"/>
        </w:rPr>
        <w:t>等人</w:t>
      </w:r>
      <w:r w:rsidR="0008316A">
        <w:fldChar w:fldCharType="begin"/>
      </w:r>
      <w:r w:rsidR="0008316A">
        <w:instrText xml:space="preserve"> ADDIN EN.CITE &lt;EndNote&gt;&lt;Cite&gt;&lt;Author&gt;Ballard&lt;/Author&gt;&lt;Year&gt;2005&lt;/Year&gt;&lt;RecNum&gt;11&lt;/RecNum&gt;&lt;DisplayText&gt;&lt;style face="superscript"&gt;[9]&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08316A" w:rsidRPr="0008316A">
        <w:rPr>
          <w:noProof/>
          <w:vertAlign w:val="superscript"/>
        </w:rPr>
        <w:t>[9]</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可搜索加密方案，该方案基于基于</w:t>
      </w:r>
      <w:r w:rsidR="0017336F">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02796B">
        <w:rPr>
          <w:rFonts w:hint="eastAsia"/>
        </w:rPr>
        <w:t>；</w:t>
      </w:r>
      <w:r w:rsidR="00CC6BE3">
        <w:rPr>
          <w:rFonts w:hint="eastAsia"/>
        </w:rPr>
        <w:t>Wang</w:t>
      </w:r>
      <w:r w:rsidR="00CC6BE3">
        <w:rPr>
          <w:rFonts w:hint="eastAsia"/>
        </w:rPr>
        <w:t>等人</w:t>
      </w:r>
      <w:r w:rsidR="00B877C4">
        <w:fldChar w:fldCharType="begin"/>
      </w:r>
      <w:r w:rsidR="00B877C4">
        <w:instrText xml:space="preserve"> ADDIN EN.CITE &lt;EndNote&gt;&lt;Cite&gt;&lt;Author&gt;Wang&lt;/Author&gt;&lt;Year&gt;2008&lt;/Year&gt;&lt;RecNum&gt;12&lt;/RecNum&gt;&lt;DisplayText&gt;&lt;style face="superscript"&gt;[10]&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B877C4" w:rsidRPr="00B877C4">
        <w:rPr>
          <w:noProof/>
          <w:vertAlign w:val="superscript"/>
        </w:rPr>
        <w:t>[10]</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可搜索加密方案</w:t>
      </w:r>
      <w:r w:rsidR="00D61453">
        <w:rPr>
          <w:rFonts w:hint="eastAsia"/>
        </w:rPr>
        <w:t>。</w:t>
      </w:r>
      <w:r w:rsidR="00E70ABC">
        <w:rPr>
          <w:rFonts w:hint="eastAsia"/>
        </w:rPr>
        <w:t>Cas</w:t>
      </w:r>
      <w:r w:rsidR="00766A1E">
        <w:t>h</w:t>
      </w:r>
      <w:r w:rsidR="00E70ABC">
        <w:rPr>
          <w:rFonts w:hint="eastAsia"/>
        </w:rPr>
        <w:t>等人</w:t>
      </w:r>
      <w:r w:rsidR="0008316A">
        <w:fldChar w:fldCharType="begin"/>
      </w:r>
      <w:r w:rsidR="00B877C4">
        <w:instrText xml:space="preserve"> ADDIN EN.CITE &lt;EndNote&gt;&lt;Cite&gt;&lt;Author&gt;Cash&lt;/Author&gt;&lt;Year&gt;2013&lt;/Year&gt;&lt;RecNum&gt;13&lt;/RecNum&gt;&lt;DisplayText&gt;&lt;style face="superscript"&gt;[1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B877C4" w:rsidRPr="00B877C4">
        <w:rPr>
          <w:noProof/>
          <w:vertAlign w:val="superscript"/>
        </w:rPr>
        <w:t>[11]</w:t>
      </w:r>
      <w:r w:rsidR="0008316A">
        <w:fldChar w:fldCharType="end"/>
      </w:r>
      <w:r w:rsidR="00E70ABC">
        <w:rPr>
          <w:rFonts w:hint="eastAsia"/>
        </w:rPr>
        <w:t>提出了首个</w:t>
      </w:r>
      <w:r w:rsidR="00EA3413">
        <w:rPr>
          <w:rFonts w:hint="eastAsia"/>
        </w:rPr>
        <w:t>支持</w:t>
      </w:r>
      <w:r w:rsidR="005951A7">
        <w:rPr>
          <w:rFonts w:hint="eastAsia"/>
        </w:rPr>
        <w:t>非线性查询时间复杂度，以及联合查询、布尔查询的</w:t>
      </w:r>
      <w:r w:rsidR="009577D0">
        <w:rPr>
          <w:rFonts w:hint="eastAsia"/>
        </w:rPr>
        <w:t>可搜索加密方案</w:t>
      </w:r>
      <w:r w:rsidR="009577D0">
        <w:t>OXT</w:t>
      </w:r>
      <w:r w:rsidR="00B27487">
        <w:rPr>
          <w:rFonts w:hint="eastAsia"/>
        </w:rPr>
        <w:t>（</w:t>
      </w:r>
      <w:r w:rsidR="00D5291B">
        <w:t xml:space="preserve">OXT, </w:t>
      </w:r>
      <w:r w:rsidR="009577D0">
        <w:t xml:space="preserve">Oblivious </w:t>
      </w:r>
      <w:r w:rsidR="004243EA">
        <w:t>C</w:t>
      </w:r>
      <w:r w:rsidR="009577D0">
        <w:t xml:space="preserve">ross-tag </w:t>
      </w:r>
      <w:r w:rsidR="004243EA">
        <w:t>P</w:t>
      </w:r>
      <w:r w:rsidR="009577D0">
        <w:t>rotocol</w:t>
      </w:r>
      <w:r w:rsidR="00B27487">
        <w:rPr>
          <w:rFonts w:hint="eastAsia"/>
        </w:rPr>
        <w:t>）</w:t>
      </w:r>
      <w:r w:rsidR="009577D0">
        <w:rPr>
          <w:rFonts w:hint="eastAsia"/>
        </w:rPr>
        <w:t>，该方案在大规模数据场景中表现优秀，</w:t>
      </w:r>
      <w:r w:rsidR="00244346">
        <w:rPr>
          <w:rFonts w:hint="eastAsia"/>
        </w:rPr>
        <w:t>并且支持</w:t>
      </w:r>
      <w:r w:rsidR="00DD3AD6">
        <w:rPr>
          <w:rFonts w:hint="eastAsia"/>
        </w:rPr>
        <w:t>任何结构的数据</w:t>
      </w:r>
      <w:r w:rsidR="006B76F0">
        <w:rPr>
          <w:rFonts w:hint="eastAsia"/>
        </w:rPr>
        <w:t>，是里程碑式的工作。</w:t>
      </w:r>
      <w:r w:rsidR="00DE2983">
        <w:t>J</w:t>
      </w:r>
      <w:r w:rsidR="00DE2983">
        <w:rPr>
          <w:rFonts w:hint="eastAsia"/>
        </w:rPr>
        <w:t>oin</w:t>
      </w:r>
      <w:r w:rsidR="00DE2983">
        <w:rPr>
          <w:rFonts w:hint="eastAsia"/>
        </w:rPr>
        <w:t>查询方面，</w:t>
      </w:r>
      <w:r w:rsidR="0008316A" w:rsidRPr="00EA479D">
        <w:t>Seny Kamara</w:t>
      </w:r>
      <w:r w:rsidR="0008316A">
        <w:fldChar w:fldCharType="begin"/>
      </w:r>
      <w:r w:rsidR="0008316A">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08316A" w:rsidRPr="00972C5F">
        <w:rPr>
          <w:noProof/>
          <w:vertAlign w:val="superscript"/>
        </w:rPr>
        <w:t>[1]</w:t>
      </w:r>
      <w:r w:rsidR="0008316A">
        <w:fldChar w:fldCharType="end"/>
      </w:r>
      <w:r w:rsidR="0008316A" w:rsidRPr="00EA479D">
        <w:rPr>
          <w:rFonts w:hint="eastAsia"/>
        </w:rPr>
        <w:t>、</w:t>
      </w:r>
      <w:r w:rsidR="0008316A" w:rsidRPr="00EA479D">
        <w:t>David Cash</w:t>
      </w:r>
      <w:r w:rsidR="0008316A">
        <w:fldChar w:fldCharType="begin"/>
      </w:r>
      <w:r w:rsidR="0008316A">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08316A" w:rsidRPr="00972C5F">
        <w:rPr>
          <w:noProof/>
          <w:vertAlign w:val="superscript"/>
        </w:rPr>
        <w:t>[2]</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B877C4">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77C4" w:rsidRPr="00B877C4">
        <w:rPr>
          <w:noProof/>
          <w:vertAlign w:val="superscript"/>
        </w:rPr>
        <w:t>[12]</w:t>
      </w:r>
      <w:r w:rsidR="0008316A">
        <w:fldChar w:fldCharType="end"/>
      </w:r>
      <w:r w:rsidR="00C20590" w:rsidRPr="00167DF7">
        <w:rPr>
          <w:rFonts w:hint="eastAsia"/>
        </w:rPr>
        <w:t>提出了一种高效支持</w:t>
      </w:r>
      <w:r w:rsidR="00C20590" w:rsidRPr="00167DF7">
        <w:rPr>
          <w:rFonts w:hint="eastAsia"/>
        </w:rPr>
        <w:t>Join</w:t>
      </w:r>
      <w:r w:rsidR="00C20590" w:rsidRPr="00167DF7">
        <w:rPr>
          <w:rFonts w:hint="eastAsia"/>
        </w:rPr>
        <w:t>查询的可搜索加密方案</w:t>
      </w:r>
      <w:r w:rsidR="00C20590" w:rsidRPr="00167DF7">
        <w:rPr>
          <w:rFonts w:hint="eastAsia"/>
        </w:rPr>
        <w:t>(</w:t>
      </w:r>
      <w:r w:rsidR="00D5291B" w:rsidRPr="00167DF7">
        <w:rPr>
          <w:rFonts w:hint="eastAsia"/>
        </w:rPr>
        <w:t>JXT</w:t>
      </w:r>
      <w:r w:rsidR="00D5291B">
        <w:t xml:space="preserve">, </w:t>
      </w:r>
      <w:r w:rsidR="00C20590" w:rsidRPr="00167DF7">
        <w:rPr>
          <w:rFonts w:hint="eastAsia"/>
        </w:rPr>
        <w:t>Join Cross-tag Protocol)</w:t>
      </w:r>
      <w:r w:rsidR="00760796">
        <w:rPr>
          <w:rFonts w:hint="eastAsia"/>
        </w:rPr>
        <w:t>，</w:t>
      </w:r>
      <w:r w:rsidR="0002796B">
        <w:rPr>
          <w:rFonts w:hint="eastAsia"/>
        </w:rPr>
        <w:t>大大降低了</w:t>
      </w:r>
      <w:r w:rsidR="006C4CB2">
        <w:rPr>
          <w:rFonts w:hint="eastAsia"/>
        </w:rPr>
        <w:t>传统方案的空间开销。</w:t>
      </w:r>
    </w:p>
    <w:p w14:paraId="6594DFA8" w14:textId="19D42AC0" w:rsidR="00167DF7" w:rsidRPr="00167DF7" w:rsidRDefault="00167DF7" w:rsidP="00D163AA">
      <w:pPr>
        <w:pStyle w:val="3"/>
        <w:spacing w:before="156" w:after="156"/>
      </w:pPr>
      <w:bookmarkStart w:id="6" w:name="_Toc132364714"/>
      <w:r w:rsidRPr="00167DF7">
        <w:rPr>
          <w:rFonts w:hint="eastAsia"/>
        </w:rPr>
        <w:t>多用户</w:t>
      </w:r>
      <w:r w:rsidR="00A879F3">
        <w:rPr>
          <w:rFonts w:hint="eastAsia"/>
        </w:rPr>
        <w:t>对称</w:t>
      </w:r>
      <w:r w:rsidR="00A271E9">
        <w:rPr>
          <w:rFonts w:hint="eastAsia"/>
        </w:rPr>
        <w:t>可搜索加密</w:t>
      </w:r>
      <w:bookmarkEnd w:id="6"/>
    </w:p>
    <w:p w14:paraId="25FDD001" w14:textId="2DA063D0" w:rsidR="003A32F6" w:rsidRDefault="00167DF7" w:rsidP="00167DF7">
      <w:pPr>
        <w:wordWrap/>
        <w:ind w:firstLine="420"/>
      </w:pPr>
      <w:r w:rsidRPr="00167DF7">
        <w:rPr>
          <w:rFonts w:hint="eastAsia"/>
        </w:rPr>
        <w:t>越来越多支持不同的应用场景</w:t>
      </w:r>
      <w:r w:rsidR="00C56BD0">
        <w:rPr>
          <w:rFonts w:hint="eastAsia"/>
        </w:rPr>
        <w:t>可搜索对称</w:t>
      </w:r>
      <w:r w:rsidRPr="00167DF7">
        <w:rPr>
          <w:rFonts w:hint="eastAsia"/>
        </w:rPr>
        <w:t>方案被提出。</w:t>
      </w:r>
      <w:r w:rsidR="00A955CA" w:rsidRPr="00167DF7">
        <w:rPr>
          <w:rFonts w:hint="eastAsia"/>
        </w:rPr>
        <w:t>为了支持数据共享的场景需求，多用户可搜索加密方案应运而生。</w:t>
      </w:r>
      <w:r w:rsidRPr="00167DF7">
        <w:rPr>
          <w:rFonts w:hint="eastAsia"/>
        </w:rPr>
        <w:t>在多用户场景</w:t>
      </w:r>
      <w:r w:rsidR="003B0DEC">
        <w:rPr>
          <w:rFonts w:hint="eastAsia"/>
        </w:rPr>
        <w:t>（我们此处所说的多用户，</w:t>
      </w:r>
      <w:r w:rsidR="00C7267F">
        <w:rPr>
          <w:rFonts w:hint="eastAsia"/>
        </w:rPr>
        <w:t>默认</w:t>
      </w:r>
      <w:r w:rsidR="003B0DEC">
        <w:rPr>
          <w:rFonts w:hint="eastAsia"/>
        </w:rPr>
        <w:t>是指多用户单服务端场景）</w:t>
      </w:r>
      <w:r w:rsidRPr="00167DF7">
        <w:rPr>
          <w:rFonts w:hint="eastAsia"/>
        </w:rPr>
        <w:t>中，用户被分离为数据提供者和数据检索者两种角色，数据提供者可以将其加密数据上传至服务端，以供</w:t>
      </w:r>
      <w:r w:rsidR="0027358D">
        <w:rPr>
          <w:rFonts w:hint="eastAsia"/>
        </w:rPr>
        <w:t>其他数据检索者</w:t>
      </w:r>
      <w:r w:rsidR="006F2B81">
        <w:rPr>
          <w:rFonts w:hint="eastAsia"/>
        </w:rPr>
        <w:t>实体</w:t>
      </w:r>
      <w:r w:rsidRPr="00167DF7">
        <w:rPr>
          <w:rFonts w:hint="eastAsia"/>
        </w:rPr>
        <w:t>在通过其认证的前提下检索其存储在云端的加密数据，</w:t>
      </w:r>
      <w:r w:rsidR="00920D6C">
        <w:rPr>
          <w:rFonts w:hint="eastAsia"/>
        </w:rPr>
        <w:t>在这个过程中</w:t>
      </w:r>
      <w:r w:rsidRPr="00167DF7">
        <w:rPr>
          <w:rFonts w:hint="eastAsia"/>
        </w:rPr>
        <w:t>服务端</w:t>
      </w:r>
      <w:r w:rsidR="00D60B5C">
        <w:rPr>
          <w:rFonts w:hint="eastAsia"/>
        </w:rPr>
        <w:t>不会得到任何额外的数据信息</w:t>
      </w:r>
      <w:r w:rsidRPr="00167DF7">
        <w:rPr>
          <w:rFonts w:hint="eastAsia"/>
        </w:rPr>
        <w:t>。</w:t>
      </w:r>
    </w:p>
    <w:p w14:paraId="1B55278B" w14:textId="2A3E040B" w:rsidR="00167DF7" w:rsidRPr="00167DF7" w:rsidRDefault="00167DF7" w:rsidP="008B14E7">
      <w:pPr>
        <w:ind w:firstLine="420"/>
      </w:pPr>
      <w:r w:rsidRPr="00167DF7">
        <w:t>Curtmola</w:t>
      </w:r>
      <w:r w:rsidRPr="00167DF7">
        <w:rPr>
          <w:rFonts w:hint="eastAsia"/>
        </w:rPr>
        <w:t>等</w:t>
      </w:r>
      <w:r w:rsidR="000D7558">
        <w:rPr>
          <w:rFonts w:hint="eastAsia"/>
        </w:rPr>
        <w:t>人</w:t>
      </w:r>
      <w:r w:rsidR="0008316A">
        <w:fldChar w:fldCharType="begin"/>
      </w:r>
      <w:r w:rsidR="0008316A">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08316A" w:rsidRPr="00BF249E">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可搜索加密方</w:t>
      </w:r>
      <w:r w:rsidRPr="00167DF7">
        <w:rPr>
          <w:rFonts w:hint="eastAsia"/>
        </w:rPr>
        <w:lastRenderedPageBreak/>
        <w:t>案。在此方案中，数据提供者将密钥分发给准许检索群组中的用户，以便这些用户生产搜索凭证并进行数据检索；</w:t>
      </w:r>
      <w:r w:rsidRPr="00167DF7">
        <w:rPr>
          <w:rFonts w:hint="eastAsia"/>
        </w:rPr>
        <w:t xml:space="preserve"> Raykova</w:t>
      </w:r>
      <w:r w:rsidRPr="00167DF7">
        <w:rPr>
          <w:rFonts w:hint="eastAsia"/>
        </w:rPr>
        <w:t>等人</w:t>
      </w:r>
      <w:r w:rsidR="0008316A">
        <w:fldChar w:fldCharType="begin"/>
      </w:r>
      <w:r w:rsidR="00B877C4">
        <w:instrText xml:space="preserve"> ADDIN EN.CITE &lt;EndNote&gt;&lt;Cite&gt;&lt;Author&gt;Raykova&lt;/Author&gt;&lt;Year&gt;2009&lt;/Year&gt;&lt;RecNum&gt;15&lt;/RecNum&gt;&lt;DisplayText&gt;&lt;style face="superscript"&gt;[13]&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B877C4" w:rsidRPr="00B877C4">
        <w:rPr>
          <w:noProof/>
          <w:vertAlign w:val="superscript"/>
        </w:rPr>
        <w:t>[13]</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以上工作都仅仅支持单关键字查询，</w:t>
      </w:r>
      <w:r w:rsidRPr="00167DF7">
        <w:rPr>
          <w:rFonts w:hint="eastAsia"/>
        </w:rPr>
        <w:t>Jarecki</w:t>
      </w:r>
      <w:r w:rsidRPr="00167DF7">
        <w:rPr>
          <w:rFonts w:hint="eastAsia"/>
        </w:rPr>
        <w:t>等人</w:t>
      </w:r>
      <w:r w:rsidR="0008316A">
        <w:fldChar w:fldCharType="begin"/>
      </w:r>
      <w:r w:rsidR="00B877C4">
        <w:instrText xml:space="preserve"> ADDIN EN.CITE &lt;EndNote&gt;&lt;Cite&gt;&lt;Author&gt;Jarecki&lt;/Author&gt;&lt;Year&gt;2013&lt;/Year&gt;&lt;RecNum&gt;7&lt;/RecNum&gt;&lt;DisplayText&gt;&lt;style face="superscript"&gt;[14]&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B877C4" w:rsidRPr="00B877C4">
        <w:rPr>
          <w:noProof/>
          <w:vertAlign w:val="superscript"/>
        </w:rPr>
        <w:t>[14]</w:t>
      </w:r>
      <w:r w:rsidR="0008316A">
        <w:fldChar w:fldCharType="end"/>
      </w:r>
      <w:r w:rsidRPr="00167DF7">
        <w:rPr>
          <w:rFonts w:hint="eastAsia"/>
        </w:rPr>
        <w:t>在</w:t>
      </w:r>
      <w:r w:rsidRPr="00167DF7">
        <w:rPr>
          <w:rFonts w:hint="eastAsia"/>
        </w:rPr>
        <w:t>2013</w:t>
      </w:r>
      <w:r w:rsidRPr="00167DF7">
        <w:rPr>
          <w:rFonts w:hint="eastAsia"/>
        </w:rPr>
        <w:t>年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此工作对单用户场景下，支持上述两种查询功能的</w:t>
      </w:r>
      <w:r w:rsidRPr="00167DF7">
        <w:rPr>
          <w:rFonts w:hint="eastAsia"/>
        </w:rPr>
        <w:t>OXT</w:t>
      </w:r>
      <w:r w:rsidRPr="00167DF7">
        <w:rPr>
          <w:rFonts w:hint="eastAsia"/>
        </w:rPr>
        <w:t>协议进行</w:t>
      </w:r>
      <w:r w:rsidR="00CB7EB7">
        <w:rPr>
          <w:rFonts w:hint="eastAsia"/>
        </w:rPr>
        <w:t>了</w:t>
      </w:r>
      <w:r w:rsidRPr="00167DF7">
        <w:rPr>
          <w:rFonts w:hint="eastAsia"/>
        </w:rPr>
        <w:t>多用户扩展。</w:t>
      </w:r>
    </w:p>
    <w:p w14:paraId="373A862C" w14:textId="2369682B" w:rsidR="00885F5D" w:rsidRDefault="00885F5D" w:rsidP="00885F5D">
      <w:pPr>
        <w:pStyle w:val="2"/>
        <w:spacing w:before="156" w:after="156"/>
        <w:rPr>
          <w:rStyle w:val="md-plain"/>
        </w:rPr>
      </w:pPr>
      <w:bookmarkStart w:id="7" w:name="_Toc132364715"/>
      <w:r>
        <w:rPr>
          <w:rStyle w:val="md-plain"/>
          <w:rFonts w:hint="eastAsia"/>
        </w:rPr>
        <w:t>研究内容</w:t>
      </w:r>
      <w:bookmarkEnd w:id="7"/>
    </w:p>
    <w:p w14:paraId="64DF277B" w14:textId="01FA4AE5" w:rsidR="00002163" w:rsidRDefault="00657637" w:rsidP="00C036BC">
      <w:pPr>
        <w:ind w:firstLine="420"/>
      </w:pPr>
      <w:r w:rsidRPr="00C036BC">
        <w:rPr>
          <w:rFonts w:hint="eastAsia"/>
        </w:rPr>
        <w:t>如何在多用户场景下设计支持复杂查询的</w:t>
      </w:r>
      <w:r>
        <w:rPr>
          <w:rFonts w:hint="eastAsia"/>
        </w:rPr>
        <w:t>对称可搜索加密</w:t>
      </w:r>
      <w:r w:rsidRPr="00C036BC">
        <w:rPr>
          <w:rFonts w:hint="eastAsia"/>
        </w:rPr>
        <w:t>方案是当前的研究热点。</w:t>
      </w:r>
      <w:r w:rsidR="00C036BC" w:rsidRPr="00C036BC">
        <w:rPr>
          <w:rFonts w:hint="eastAsia"/>
        </w:rPr>
        <w:t>本</w:t>
      </w:r>
      <w:r w:rsidR="00AD2419">
        <w:rPr>
          <w:rFonts w:hint="eastAsia"/>
        </w:rPr>
        <w:t>文</w:t>
      </w:r>
      <w:r w:rsidR="00C036BC" w:rsidRPr="00C036BC">
        <w:rPr>
          <w:rFonts w:hint="eastAsia"/>
        </w:rPr>
        <w:t>致力于设计出多用户场景下</w:t>
      </w:r>
      <w:r w:rsidR="00BE5DE2">
        <w:rPr>
          <w:rFonts w:hint="eastAsia"/>
        </w:rPr>
        <w:t>高效</w:t>
      </w:r>
      <w:r w:rsidR="00C036BC" w:rsidRPr="00C036BC">
        <w:rPr>
          <w:rFonts w:hint="eastAsia"/>
        </w:rPr>
        <w:t>支持</w:t>
      </w:r>
      <w:r w:rsidR="00C036BC" w:rsidRPr="00C036BC">
        <w:t>Join</w:t>
      </w:r>
      <w:r w:rsidR="00C036BC" w:rsidRPr="00C036BC">
        <w:rPr>
          <w:rFonts w:hint="eastAsia"/>
        </w:rPr>
        <w:t>查询的</w:t>
      </w:r>
      <w:r w:rsidR="00C26C22">
        <w:rPr>
          <w:rFonts w:hint="eastAsia"/>
        </w:rPr>
        <w:t>对称可搜索加密</w:t>
      </w:r>
      <w:r w:rsidR="00C036BC" w:rsidRPr="00C036BC">
        <w:rPr>
          <w:rFonts w:hint="eastAsia"/>
        </w:rPr>
        <w:t>方案，以提高</w:t>
      </w:r>
      <w:r w:rsidR="00C26C22">
        <w:rPr>
          <w:rFonts w:hint="eastAsia"/>
        </w:rPr>
        <w:t>对称可搜索加密</w:t>
      </w:r>
      <w:r w:rsidR="008065B9">
        <w:rPr>
          <w:rFonts w:hint="eastAsia"/>
        </w:rPr>
        <w:t>技术</w:t>
      </w:r>
      <w:r w:rsidR="00C036BC" w:rsidRPr="00C036BC">
        <w:rPr>
          <w:rFonts w:hint="eastAsia"/>
        </w:rPr>
        <w:t>在数据共享场景下的应用价值。</w:t>
      </w:r>
      <w:r w:rsidR="00610790">
        <w:rPr>
          <w:rFonts w:hint="eastAsia"/>
        </w:rPr>
        <w:t>本文</w:t>
      </w:r>
      <w:r w:rsidR="00B53D04">
        <w:rPr>
          <w:rFonts w:hint="eastAsia"/>
        </w:rPr>
        <w:t>包含的主要内容有如下几项</w:t>
      </w:r>
      <w:r w:rsidR="00B53D04">
        <w:rPr>
          <w:rFonts w:hint="eastAsia"/>
        </w:rPr>
        <w:t>:</w:t>
      </w:r>
    </w:p>
    <w:p w14:paraId="30F3FD07" w14:textId="39A542C8" w:rsidR="00B53D04" w:rsidRDefault="0090023A" w:rsidP="00C036BC">
      <w:pPr>
        <w:ind w:firstLine="420"/>
      </w:pPr>
      <w:r>
        <w:rPr>
          <w:rFonts w:hint="eastAsia"/>
        </w:rPr>
        <w:t>（</w:t>
      </w:r>
      <w:r>
        <w:rPr>
          <w:rFonts w:hint="eastAsia"/>
        </w:rPr>
        <w:t>1</w:t>
      </w:r>
      <w:r>
        <w:rPr>
          <w:rFonts w:hint="eastAsia"/>
        </w:rPr>
        <w:t>）</w:t>
      </w:r>
      <w:r w:rsidR="00620044">
        <w:rPr>
          <w:rFonts w:hint="eastAsia"/>
        </w:rPr>
        <w:t>密码学</w:t>
      </w:r>
      <w:r w:rsidR="00B53D04">
        <w:rPr>
          <w:rFonts w:hint="eastAsia"/>
        </w:rPr>
        <w:t>协议</w:t>
      </w:r>
      <w:r w:rsidR="00610832">
        <w:rPr>
          <w:rFonts w:hint="eastAsia"/>
        </w:rPr>
        <w:t>设计</w:t>
      </w:r>
    </w:p>
    <w:p w14:paraId="413011D5" w14:textId="2721E4DC" w:rsidR="00254BBF" w:rsidRPr="00FC50B9" w:rsidRDefault="00296C71" w:rsidP="006D0CF5">
      <w:pPr>
        <w:ind w:firstLine="420"/>
      </w:pPr>
      <w:r>
        <w:rPr>
          <w:rFonts w:hint="eastAsia"/>
        </w:rPr>
        <w:t>第一部分</w:t>
      </w:r>
      <w:r w:rsidR="005F4C98">
        <w:rPr>
          <w:rFonts w:hint="eastAsia"/>
        </w:rPr>
        <w:t>内容</w:t>
      </w:r>
      <w:r w:rsidR="00517CA6">
        <w:rPr>
          <w:rFonts w:hint="eastAsia"/>
        </w:rPr>
        <w:t>主要</w:t>
      </w:r>
      <w:r w:rsidR="00336400">
        <w:rPr>
          <w:rFonts w:hint="eastAsia"/>
        </w:rPr>
        <w:t>介绍</w:t>
      </w:r>
      <w:r w:rsidR="00010AD3" w:rsidRPr="00FC50B9">
        <w:rPr>
          <w:rFonts w:hint="eastAsia"/>
        </w:rPr>
        <w:t>本文</w:t>
      </w:r>
      <w:r w:rsidRPr="00FC50B9">
        <w:rPr>
          <w:rFonts w:hint="eastAsia"/>
        </w:rPr>
        <w:t>设计的</w:t>
      </w:r>
      <w:r w:rsidR="00413D43" w:rsidRPr="00FC50B9">
        <w:rPr>
          <w:rFonts w:hint="eastAsia"/>
        </w:rPr>
        <w:t>多</w:t>
      </w:r>
      <w:r w:rsidR="00233E2F">
        <w:rPr>
          <w:rFonts w:hint="eastAsia"/>
        </w:rPr>
        <w:t>用户</w:t>
      </w:r>
      <w:r w:rsidR="00413D43" w:rsidRPr="00FC50B9">
        <w:rPr>
          <w:rFonts w:hint="eastAsia"/>
        </w:rPr>
        <w:t>场景下支持</w:t>
      </w:r>
      <w:r w:rsidR="00413D43" w:rsidRPr="00FC50B9">
        <w:rPr>
          <w:rFonts w:hint="eastAsia"/>
        </w:rPr>
        <w:t>Join</w:t>
      </w:r>
      <w:r w:rsidR="00413D43" w:rsidRPr="00FC50B9">
        <w:rPr>
          <w:rFonts w:hint="eastAsia"/>
        </w:rPr>
        <w:t>查询功能的</w:t>
      </w:r>
      <w:r w:rsidR="00FA30FA" w:rsidRPr="00FC50B9">
        <w:rPr>
          <w:rFonts w:hint="eastAsia"/>
        </w:rPr>
        <w:t>M</w:t>
      </w:r>
      <w:r w:rsidR="00FA30FA" w:rsidRPr="00FC50B9">
        <w:t>C-JX</w:t>
      </w:r>
      <w:r w:rsidR="00163CEF" w:rsidRPr="00FC50B9">
        <w:t>T</w:t>
      </w:r>
      <w:r w:rsidRPr="00FC50B9">
        <w:rPr>
          <w:rFonts w:hint="eastAsia"/>
        </w:rPr>
        <w:t>协议</w:t>
      </w:r>
      <w:r w:rsidR="00864E48" w:rsidRPr="00FC50B9">
        <w:rPr>
          <w:rFonts w:hint="eastAsia"/>
        </w:rPr>
        <w:t>。这部分</w:t>
      </w:r>
      <w:r w:rsidR="004A6C8A">
        <w:rPr>
          <w:rFonts w:hint="eastAsia"/>
        </w:rPr>
        <w:t>会</w:t>
      </w:r>
      <w:r w:rsidR="00864E48" w:rsidRPr="00FC50B9">
        <w:rPr>
          <w:rFonts w:hint="eastAsia"/>
        </w:rPr>
        <w:t>给出</w:t>
      </w:r>
      <w:r w:rsidR="00013F0A" w:rsidRPr="00FC50B9">
        <w:rPr>
          <w:rFonts w:hint="eastAsia"/>
        </w:rPr>
        <w:t>M</w:t>
      </w:r>
      <w:r w:rsidR="00013F0A" w:rsidRPr="00FC50B9">
        <w:t>C-JXT</w:t>
      </w:r>
      <w:r w:rsidR="00013F0A" w:rsidRPr="00FC50B9">
        <w:rPr>
          <w:rFonts w:hint="eastAsia"/>
        </w:rPr>
        <w:t>协议的技术路线、解决以往瓶颈的方法以及具体算法流程</w:t>
      </w:r>
      <w:r w:rsidR="006D0CF5">
        <w:rPr>
          <w:rFonts w:hint="eastAsia"/>
        </w:rPr>
        <w:t>。</w:t>
      </w:r>
    </w:p>
    <w:p w14:paraId="4C4F3BB5" w14:textId="3F800939" w:rsidR="007E1F94" w:rsidRDefault="0090023A" w:rsidP="00175DF4">
      <w:pPr>
        <w:ind w:firstLine="420"/>
      </w:pPr>
      <w:r>
        <w:rPr>
          <w:rFonts w:hint="eastAsia"/>
        </w:rPr>
        <w:t>（</w:t>
      </w:r>
      <w:r w:rsidR="000E0D28">
        <w:t>2</w:t>
      </w:r>
      <w:r>
        <w:rPr>
          <w:rFonts w:hint="eastAsia"/>
        </w:rPr>
        <w:t>）</w:t>
      </w:r>
      <w:r w:rsidR="008B0AEE">
        <w:rPr>
          <w:rFonts w:hint="eastAsia"/>
        </w:rPr>
        <w:t>协议</w:t>
      </w:r>
      <w:r w:rsidR="007E1F94">
        <w:rPr>
          <w:rFonts w:hint="eastAsia"/>
        </w:rPr>
        <w:t>安全性</w:t>
      </w:r>
      <w:r w:rsidR="00837DA8">
        <w:rPr>
          <w:rFonts w:hint="eastAsia"/>
        </w:rPr>
        <w:t>、</w:t>
      </w:r>
      <w:r w:rsidR="003845B8">
        <w:rPr>
          <w:rFonts w:hint="eastAsia"/>
        </w:rPr>
        <w:t>正确性</w:t>
      </w:r>
      <w:r w:rsidR="00837DA8">
        <w:rPr>
          <w:rFonts w:hint="eastAsia"/>
        </w:rPr>
        <w:t>和性能</w:t>
      </w:r>
      <w:r w:rsidR="003845B8">
        <w:rPr>
          <w:rFonts w:hint="eastAsia"/>
        </w:rPr>
        <w:t>分析</w:t>
      </w:r>
    </w:p>
    <w:p w14:paraId="49E03E07" w14:textId="771BDD62" w:rsidR="004E6CE9" w:rsidRDefault="004E6CE9" w:rsidP="00134A35">
      <w:pPr>
        <w:ind w:firstLine="420"/>
      </w:pPr>
      <w:r>
        <w:rPr>
          <w:rFonts w:hint="eastAsia"/>
        </w:rPr>
        <w:t>第</w:t>
      </w:r>
      <w:r w:rsidR="00AD0B69">
        <w:rPr>
          <w:rFonts w:hint="eastAsia"/>
        </w:rPr>
        <w:t>二</w:t>
      </w:r>
      <w:r>
        <w:rPr>
          <w:rFonts w:hint="eastAsia"/>
        </w:rPr>
        <w:t>部分</w:t>
      </w:r>
      <w:r w:rsidR="005F4C98">
        <w:rPr>
          <w:rFonts w:hint="eastAsia"/>
        </w:rPr>
        <w:t>内容</w:t>
      </w:r>
      <w:r w:rsidR="008C7756">
        <w:rPr>
          <w:rFonts w:hint="eastAsia"/>
        </w:rPr>
        <w:t>主要</w:t>
      </w:r>
      <w:r w:rsidR="006775D3">
        <w:rPr>
          <w:rFonts w:hint="eastAsia"/>
        </w:rPr>
        <w:t>对</w:t>
      </w:r>
      <w:r w:rsidR="007A48D1">
        <w:rPr>
          <w:rFonts w:hint="eastAsia"/>
        </w:rPr>
        <w:t>（</w:t>
      </w:r>
      <w:r w:rsidR="007A48D1">
        <w:rPr>
          <w:rFonts w:hint="eastAsia"/>
        </w:rPr>
        <w:t>1</w:t>
      </w:r>
      <w:r w:rsidR="009F4757">
        <w:rPr>
          <w:rFonts w:hint="eastAsia"/>
        </w:rPr>
        <w:t>）中设计</w:t>
      </w:r>
      <w:r w:rsidR="007A48D1">
        <w:rPr>
          <w:rFonts w:hint="eastAsia"/>
        </w:rPr>
        <w:t>协议进行功能正确性、协议安全性和理论开销进行分析。</w:t>
      </w:r>
      <w:r w:rsidR="00EF3F5F">
        <w:rPr>
          <w:rFonts w:hint="eastAsia"/>
        </w:rPr>
        <w:t>正确性方面</w:t>
      </w:r>
      <w:r w:rsidR="00506B13">
        <w:rPr>
          <w:rFonts w:hint="eastAsia"/>
        </w:rPr>
        <w:t>本文</w:t>
      </w:r>
      <w:r w:rsidR="00CA6254">
        <w:rPr>
          <w:rFonts w:hint="eastAsia"/>
        </w:rPr>
        <w:t>会给出协议的正确性定义和证明；</w:t>
      </w:r>
      <w:r w:rsidR="00C11BE8">
        <w:rPr>
          <w:rFonts w:hint="eastAsia"/>
        </w:rPr>
        <w:t>安全性方面本文</w:t>
      </w:r>
      <w:r w:rsidR="006775D3">
        <w:rPr>
          <w:rFonts w:hint="eastAsia"/>
        </w:rPr>
        <w:t>会给出协议的安全性定义，泄露函数以及</w:t>
      </w:r>
      <w:r w:rsidR="000B667A">
        <w:rPr>
          <w:rFonts w:hint="eastAsia"/>
        </w:rPr>
        <w:t>基于模拟的</w:t>
      </w:r>
      <w:r w:rsidR="00D37A82">
        <w:rPr>
          <w:rFonts w:hint="eastAsia"/>
        </w:rPr>
        <w:t>安全性证明</w:t>
      </w:r>
      <w:r w:rsidR="001A06DE">
        <w:rPr>
          <w:rFonts w:hint="eastAsia"/>
        </w:rPr>
        <w:t>；</w:t>
      </w:r>
      <w:r w:rsidR="00146B16">
        <w:rPr>
          <w:rFonts w:hint="eastAsia"/>
        </w:rPr>
        <w:t>性能方面本文会</w:t>
      </w:r>
      <w:r w:rsidR="0089092A">
        <w:rPr>
          <w:rFonts w:hint="eastAsia"/>
        </w:rPr>
        <w:t>给出协议的</w:t>
      </w:r>
      <w:r w:rsidR="001037DD">
        <w:rPr>
          <w:rFonts w:hint="eastAsia"/>
        </w:rPr>
        <w:t>存储开销、计算开销、通信开销三</w:t>
      </w:r>
      <w:r w:rsidR="00F35B64">
        <w:rPr>
          <w:rFonts w:hint="eastAsia"/>
        </w:rPr>
        <w:t>方面的分析。</w:t>
      </w:r>
    </w:p>
    <w:p w14:paraId="018CF8CB" w14:textId="38E9E9BE" w:rsidR="00F0709F" w:rsidRDefault="00F0709F" w:rsidP="00F0709F">
      <w:pPr>
        <w:ind w:firstLine="420"/>
      </w:pPr>
      <w:r>
        <w:rPr>
          <w:rFonts w:hint="eastAsia"/>
        </w:rPr>
        <w:t>（</w:t>
      </w:r>
      <w:r w:rsidR="000E0D28">
        <w:t>3</w:t>
      </w:r>
      <w:r>
        <w:rPr>
          <w:rFonts w:hint="eastAsia"/>
        </w:rPr>
        <w:t>）协议实现及性能测试</w:t>
      </w:r>
    </w:p>
    <w:p w14:paraId="1EEF1F21" w14:textId="7A954DE8" w:rsidR="00205C26" w:rsidRDefault="00F0709F" w:rsidP="00175DF4">
      <w:pPr>
        <w:ind w:firstLine="420"/>
      </w:pPr>
      <w:r>
        <w:rPr>
          <w:rFonts w:hint="eastAsia"/>
        </w:rPr>
        <w:t>第</w:t>
      </w:r>
      <w:r w:rsidR="00AD0B69">
        <w:rPr>
          <w:rFonts w:hint="eastAsia"/>
        </w:rPr>
        <w:t>三</w:t>
      </w:r>
      <w:r>
        <w:rPr>
          <w:rFonts w:hint="eastAsia"/>
        </w:rPr>
        <w:t>部分</w:t>
      </w:r>
      <w:r w:rsidR="005F4C98">
        <w:rPr>
          <w:rFonts w:hint="eastAsia"/>
        </w:rPr>
        <w:t>内容</w:t>
      </w:r>
      <w:r w:rsidR="002449CE">
        <w:rPr>
          <w:rFonts w:hint="eastAsia"/>
        </w:rPr>
        <w:t>主要</w:t>
      </w:r>
      <w:r w:rsidR="005F4C98">
        <w:rPr>
          <w:rFonts w:hint="eastAsia"/>
        </w:rPr>
        <w:t>介绍协议的</w:t>
      </w:r>
      <w:r w:rsidR="00C07BCF">
        <w:rPr>
          <w:rFonts w:hint="eastAsia"/>
        </w:rPr>
        <w:t>一个</w:t>
      </w:r>
      <w:r w:rsidR="005F4C98">
        <w:rPr>
          <w:rFonts w:hint="eastAsia"/>
        </w:rPr>
        <w:t>具体代码实现</w:t>
      </w:r>
      <w:r w:rsidR="00D813E2">
        <w:rPr>
          <w:rFonts w:hint="eastAsia"/>
        </w:rPr>
        <w:t>方式</w:t>
      </w:r>
      <w:r>
        <w:rPr>
          <w:rFonts w:hint="eastAsia"/>
        </w:rPr>
        <w:t>，</w:t>
      </w:r>
      <w:r w:rsidR="005F4C98">
        <w:rPr>
          <w:rFonts w:hint="eastAsia"/>
        </w:rPr>
        <w:t>并</w:t>
      </w:r>
      <w:r w:rsidR="00C07BCF">
        <w:rPr>
          <w:rFonts w:hint="eastAsia"/>
        </w:rPr>
        <w:t>设计实验</w:t>
      </w:r>
      <w:r>
        <w:rPr>
          <w:rFonts w:hint="eastAsia"/>
        </w:rPr>
        <w:t>测试协议各方面性能</w:t>
      </w:r>
      <w:r w:rsidR="003612AD">
        <w:rPr>
          <w:rFonts w:hint="eastAsia"/>
        </w:rPr>
        <w:t>的综合表现和性能主要制约因素，</w:t>
      </w:r>
      <w:r w:rsidR="00652326">
        <w:rPr>
          <w:rFonts w:hint="eastAsia"/>
        </w:rPr>
        <w:t>实际</w:t>
      </w:r>
      <w:r w:rsidR="003545DE">
        <w:rPr>
          <w:rFonts w:hint="eastAsia"/>
        </w:rPr>
        <w:t>验证</w:t>
      </w:r>
      <w:r w:rsidR="009A45C2">
        <w:rPr>
          <w:rFonts w:hint="eastAsia"/>
        </w:rPr>
        <w:t>协议性能表现与</w:t>
      </w:r>
      <w:r w:rsidR="00886DEF">
        <w:rPr>
          <w:rFonts w:hint="eastAsia"/>
        </w:rPr>
        <w:t>理论分析的契合性。</w:t>
      </w:r>
    </w:p>
    <w:p w14:paraId="4CDAB47E" w14:textId="38D8EA52" w:rsidR="00316DA4" w:rsidRDefault="00316DA4" w:rsidP="00175DF4">
      <w:pPr>
        <w:ind w:firstLine="420"/>
      </w:pPr>
      <w:r>
        <w:rPr>
          <w:rFonts w:hint="eastAsia"/>
        </w:rPr>
        <w:t>（</w:t>
      </w:r>
      <w:r>
        <w:rPr>
          <w:rFonts w:hint="eastAsia"/>
        </w:rPr>
        <w:t>4</w:t>
      </w:r>
      <w:r>
        <w:rPr>
          <w:rFonts w:hint="eastAsia"/>
        </w:rPr>
        <w:t>）</w:t>
      </w:r>
      <w:r w:rsidR="00D67474">
        <w:rPr>
          <w:rFonts w:hint="eastAsia"/>
        </w:rPr>
        <w:t>研究展望与</w:t>
      </w:r>
      <w:r w:rsidR="009521F2">
        <w:rPr>
          <w:rFonts w:hint="eastAsia"/>
        </w:rPr>
        <w:t>开放性问题</w:t>
      </w:r>
    </w:p>
    <w:p w14:paraId="74A21CA2" w14:textId="569B2332" w:rsidR="00D67474" w:rsidRDefault="00D67474" w:rsidP="00175DF4">
      <w:pPr>
        <w:ind w:firstLine="420"/>
      </w:pPr>
      <w:r>
        <w:rPr>
          <w:rFonts w:hint="eastAsia"/>
        </w:rPr>
        <w:t>第四部分内容主要介绍本文所设计的协议目前还有哪些没有解决或者涵盖到的</w:t>
      </w:r>
      <w:r w:rsidR="00355A16">
        <w:rPr>
          <w:rFonts w:hint="eastAsia"/>
        </w:rPr>
        <w:t>问题</w:t>
      </w:r>
      <w:r w:rsidR="00812D0E">
        <w:rPr>
          <w:rFonts w:hint="eastAsia"/>
        </w:rPr>
        <w:t>，以及</w:t>
      </w:r>
      <w:r w:rsidR="00C62526">
        <w:rPr>
          <w:rFonts w:hint="eastAsia"/>
        </w:rPr>
        <w:t>未来的改进方向。</w:t>
      </w:r>
    </w:p>
    <w:p w14:paraId="19C6CB49" w14:textId="1D80217D" w:rsidR="001607ED" w:rsidRDefault="001607ED" w:rsidP="001607ED">
      <w:pPr>
        <w:pStyle w:val="2"/>
        <w:spacing w:before="156" w:after="156"/>
        <w:rPr>
          <w:rStyle w:val="md-plain"/>
        </w:rPr>
      </w:pPr>
      <w:bookmarkStart w:id="8" w:name="_Toc132364716"/>
      <w:r>
        <w:rPr>
          <w:rStyle w:val="md-plain"/>
          <w:rFonts w:hint="eastAsia"/>
        </w:rPr>
        <w:lastRenderedPageBreak/>
        <w:t>章节安排</w:t>
      </w:r>
      <w:bookmarkEnd w:id="8"/>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048843AC" w:rsidR="00C573E6" w:rsidRDefault="00177033" w:rsidP="00561E24">
      <w:r>
        <w:tab/>
      </w:r>
      <w:r>
        <w:rPr>
          <w:rFonts w:hint="eastAsia"/>
        </w:rPr>
        <w:t>第一章绪论。本章主要介绍</w:t>
      </w:r>
      <w:r w:rsidR="008C6039">
        <w:rPr>
          <w:rFonts w:hint="eastAsia"/>
        </w:rPr>
        <w:t>本文</w:t>
      </w:r>
      <w:r w:rsidR="003B62AC">
        <w:rPr>
          <w:rFonts w:hint="eastAsia"/>
        </w:rPr>
        <w:t>的研究背景，研究目的和研究意义。</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2B93881A"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目前支持</w:t>
      </w:r>
      <w:r w:rsidR="00665BFD">
        <w:rPr>
          <w:rFonts w:hint="eastAsia"/>
        </w:rPr>
        <w:t>Join</w:t>
      </w:r>
      <w:r w:rsidR="00665BFD">
        <w:rPr>
          <w:rFonts w:hint="eastAsia"/>
        </w:rPr>
        <w:t>查询的</w:t>
      </w:r>
      <w:r w:rsidR="00BA2C15">
        <w:rPr>
          <w:rFonts w:hint="eastAsia"/>
        </w:rPr>
        <w:t>对称</w:t>
      </w:r>
      <w:r w:rsidR="00665BFD">
        <w:rPr>
          <w:rFonts w:hint="eastAsia"/>
        </w:rPr>
        <w:t>可搜索加密的研究方案</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21425744"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我们</w:t>
      </w:r>
      <w:r w:rsidR="00176091">
        <w:rPr>
          <w:rFonts w:hint="eastAsia"/>
        </w:rPr>
        <w:t>基于</w:t>
      </w:r>
      <w:r w:rsidR="00176091">
        <w:rPr>
          <w:rFonts w:hint="eastAsia"/>
        </w:rPr>
        <w:t>J</w:t>
      </w:r>
      <w:r w:rsidR="00176091">
        <w:t>XT</w:t>
      </w:r>
      <w:r w:rsidR="00176091">
        <w:rPr>
          <w:rFonts w:hint="eastAsia"/>
        </w:rPr>
        <w:t>方案</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我们这里会</w:t>
      </w:r>
      <w:r w:rsidR="00936941">
        <w:rPr>
          <w:rFonts w:hint="eastAsia"/>
        </w:rPr>
        <w:t>着</w:t>
      </w:r>
      <w:r w:rsidR="00A43B8A">
        <w:rPr>
          <w:rFonts w:hint="eastAsia"/>
        </w:rPr>
        <w:t>重</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分析。</w:t>
      </w:r>
    </w:p>
    <w:p w14:paraId="7DCAE866" w14:textId="72CA0AEE"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测量的实验数据和理论分析之间</w:t>
      </w:r>
      <w:r w:rsidR="00310BF0">
        <w:rPr>
          <w:rFonts w:hint="eastAsia"/>
        </w:rPr>
        <w:t>的一致性。</w:t>
      </w:r>
    </w:p>
    <w:p w14:paraId="03D01FBC" w14:textId="53CF536F"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将会对本文前面章节的工作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900397">
        <w:rPr>
          <w:rFonts w:hint="eastAsia"/>
        </w:rPr>
        <w:t>未来可以优化改进的方向</w:t>
      </w:r>
      <w:r w:rsidR="00CD5F9D">
        <w:rPr>
          <w:rFonts w:hint="eastAsia"/>
        </w:rPr>
        <w:t>和开放性问题</w:t>
      </w:r>
      <w:r w:rsidR="00900397">
        <w:rPr>
          <w:rFonts w:hint="eastAsia"/>
        </w:rPr>
        <w:t>。</w:t>
      </w:r>
    </w:p>
    <w:p w14:paraId="28E0D16F" w14:textId="20E42C8F" w:rsidR="00C20590" w:rsidRPr="002F1BB9" w:rsidRDefault="008F5305" w:rsidP="008F5305">
      <w:pPr>
        <w:widowControl/>
        <w:wordWrap/>
        <w:spacing w:line="240" w:lineRule="auto"/>
        <w:jc w:val="left"/>
      </w:pPr>
      <w:r>
        <w:br w:type="page"/>
      </w:r>
    </w:p>
    <w:p w14:paraId="625E30EF" w14:textId="280516FB" w:rsidR="00C20590" w:rsidRDefault="009F20A8" w:rsidP="00A20DC0">
      <w:pPr>
        <w:pStyle w:val="1"/>
        <w:tabs>
          <w:tab w:val="left" w:pos="6096"/>
        </w:tabs>
        <w:spacing w:before="249" w:after="156"/>
      </w:pPr>
      <w:bookmarkStart w:id="9" w:name="_Toc132364717"/>
      <w:r>
        <w:rPr>
          <w:rFonts w:hint="eastAsia"/>
        </w:rPr>
        <w:lastRenderedPageBreak/>
        <w:t>相关工作</w:t>
      </w:r>
      <w:bookmarkEnd w:id="9"/>
    </w:p>
    <w:p w14:paraId="40B4D659" w14:textId="4273D73C" w:rsidR="00E87B6F" w:rsidRDefault="00EC7CD6" w:rsidP="004D5A93">
      <w:pPr>
        <w:pStyle w:val="2"/>
        <w:spacing w:before="156" w:after="156"/>
      </w:pPr>
      <w:bookmarkStart w:id="10" w:name="_Toc132364718"/>
      <w:r>
        <w:rPr>
          <w:rFonts w:hint="eastAsia"/>
        </w:rPr>
        <w:t>对称可搜索加密</w:t>
      </w:r>
      <w:bookmarkEnd w:id="10"/>
    </w:p>
    <w:p w14:paraId="44992870" w14:textId="67A3FE41" w:rsidR="008A5E5E" w:rsidRPr="008A5E5E" w:rsidRDefault="008A5E5E" w:rsidP="004D5A93">
      <w:pPr>
        <w:pStyle w:val="3"/>
        <w:numPr>
          <w:ilvl w:val="2"/>
          <w:numId w:val="15"/>
        </w:numPr>
        <w:spacing w:before="156" w:after="156"/>
      </w:pPr>
      <w:bookmarkStart w:id="11" w:name="_Toc132364719"/>
      <w:r>
        <w:rPr>
          <w:rFonts w:hint="eastAsia"/>
        </w:rPr>
        <w:t>关系型数据库</w:t>
      </w:r>
      <w:bookmarkEnd w:id="11"/>
    </w:p>
    <w:p w14:paraId="73AECB04" w14:textId="304E396F" w:rsidR="008A5E5E" w:rsidRDefault="00305D18" w:rsidP="00503968">
      <w:r>
        <w:tab/>
      </w:r>
      <w:r w:rsidR="007938D4">
        <w:rPr>
          <w:rFonts w:hint="eastAsia"/>
        </w:rPr>
        <w:t>一个</w:t>
      </w:r>
      <w:r>
        <w:rPr>
          <w:rFonts w:hint="eastAsia"/>
        </w:rPr>
        <w:t>关系型数据库</w:t>
      </w:r>
      <w:r w:rsidR="00071F17">
        <w:rPr>
          <w:rFonts w:hint="eastAsia"/>
        </w:rPr>
        <w:t>是一个</w:t>
      </w:r>
      <w:r w:rsidR="007938D4">
        <w:rPr>
          <w:rFonts w:hint="eastAsia"/>
        </w:rPr>
        <w:t>表的集合，即</w:t>
      </w:r>
      <w:r w:rsidR="00541A8B">
        <w:rPr>
          <w:rFonts w:hint="eastAsia"/>
        </w:rPr>
        <w:t xml:space="preserve"> </w:t>
      </w:r>
      <m:oMath>
        <m:r>
          <w:rPr>
            <w:rFonts w:ascii="Cambria Math" w:hAnsi="Cambria Math"/>
          </w:rPr>
          <m:t>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sidR="00F36579">
        <w:rPr>
          <w:rFonts w:hint="eastAsia"/>
        </w:rPr>
        <w:t>。</w:t>
      </w:r>
      <w:r w:rsidR="000D4E23">
        <w:rPr>
          <w:rFonts w:hint="eastAsia"/>
        </w:rPr>
        <w:t>每</w:t>
      </w:r>
      <w:r w:rsidR="007566D0">
        <w:rPr>
          <w:rFonts w:hint="eastAsia"/>
        </w:rPr>
        <w:t>张</w:t>
      </w:r>
      <w:r w:rsidR="000D4E23">
        <w:rPr>
          <w:rFonts w:hint="eastAsia"/>
        </w:rPr>
        <w:t>表</w:t>
      </w:r>
      <w:r w:rsidR="00541A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7566D0">
        <w:rPr>
          <w:rFonts w:hint="eastAsia"/>
        </w:rPr>
        <w:t>由</w:t>
      </w:r>
      <w:r w:rsidR="00961FB0">
        <w:rPr>
          <w:rFonts w:hint="eastAsia"/>
        </w:rPr>
        <w:t>若干</w:t>
      </w:r>
      <w:r w:rsidR="007566D0">
        <w:rPr>
          <w:rFonts w:hint="eastAsia"/>
        </w:rPr>
        <w:t>记录组成，</w:t>
      </w:r>
      <w:r w:rsidR="00B52E70">
        <w:rPr>
          <w:rFonts w:hint="eastAsia"/>
        </w:rPr>
        <w:t>我们</w:t>
      </w:r>
      <w:r w:rsidR="00F637BF">
        <w:rPr>
          <w:rFonts w:hint="eastAsia"/>
        </w:rPr>
        <w:t>将</w:t>
      </w:r>
      <w:r w:rsidR="00B52E70">
        <w:rPr>
          <w:rFonts w:hint="eastAsia"/>
        </w:rPr>
        <w:t>关键词</w:t>
      </w:r>
      <w:r w:rsidR="00F637BF">
        <w:rPr>
          <w:rFonts w:hint="eastAsia"/>
        </w:rPr>
        <w:t>定义为</w:t>
      </w:r>
      <w:r w:rsidR="001D46FE">
        <w:rPr>
          <w:rFonts w:hint="eastAsia"/>
        </w:rPr>
        <w:t>关系型</w:t>
      </w:r>
      <w:r w:rsidR="00B52E70">
        <w:rPr>
          <w:rFonts w:hint="eastAsia"/>
        </w:rPr>
        <w:t>数据库中的属性</w:t>
      </w:r>
      <w:r w:rsidR="00775E97">
        <w:rPr>
          <w:rFonts w:hint="eastAsia"/>
        </w:rPr>
        <w:t>以及</w:t>
      </w:r>
      <w:r w:rsidR="004B19E9">
        <w:rPr>
          <w:rFonts w:hint="eastAsia"/>
        </w:rPr>
        <w:t>对应</w:t>
      </w:r>
      <w:r w:rsidR="00B52E70">
        <w:rPr>
          <w:rFonts w:hint="eastAsia"/>
        </w:rPr>
        <w:t>值</w:t>
      </w:r>
      <w:r w:rsidR="004B19E9">
        <w:rPr>
          <w:rFonts w:hint="eastAsia"/>
        </w:rPr>
        <w:t>组成的</w:t>
      </w:r>
      <w:r w:rsidR="00B52E70">
        <w:rPr>
          <w:rFonts w:hint="eastAsia"/>
        </w:rPr>
        <w:t>键值对</w:t>
      </w:r>
      <w:r w:rsidR="00B3593A">
        <w:rPr>
          <w:rFonts w:hint="eastAsia"/>
        </w:rPr>
        <w:t>，那么</w:t>
      </w:r>
      <w:r w:rsidR="00516F67">
        <w:rPr>
          <w:rFonts w:hint="eastAsia"/>
        </w:rPr>
        <w:t>每条记录</w:t>
      </w:r>
      <w:r w:rsidR="00AA3272">
        <w:rPr>
          <w:rFonts w:hint="eastAsia"/>
        </w:rPr>
        <w:t>就</w:t>
      </w:r>
      <w:r w:rsidR="00232EF4">
        <w:rPr>
          <w:rFonts w:hint="eastAsia"/>
        </w:rPr>
        <w:t>是一个</w:t>
      </w:r>
      <w:r w:rsidR="00C67ADB">
        <w:rPr>
          <w:rFonts w:hint="eastAsia"/>
        </w:rPr>
        <w:t>关键词</w:t>
      </w:r>
      <w:r w:rsidR="00AA3272">
        <w:rPr>
          <w:rFonts w:hint="eastAsia"/>
        </w:rPr>
        <w:t>集合</w:t>
      </w:r>
      <w:r w:rsidR="003F3EE4">
        <w:rPr>
          <w:rFonts w:hint="eastAsia"/>
        </w:rPr>
        <w:t>，</w:t>
      </w:r>
      <w:r w:rsidR="001D5951">
        <w:rPr>
          <w:rFonts w:hint="eastAsia"/>
        </w:rPr>
        <w:t>故</w:t>
      </w:r>
      <w:r w:rsidR="00BB102B">
        <w:rPr>
          <w:rFonts w:hint="eastAsia"/>
        </w:rPr>
        <w:t>每张表</w:t>
      </w:r>
      <w:r w:rsidR="0001167A">
        <w:rPr>
          <w:rFonts w:hint="eastAsia"/>
        </w:rPr>
        <w:t>可</w:t>
      </w:r>
      <w:r w:rsidR="00BB102B">
        <w:rPr>
          <w:rFonts w:hint="eastAsia"/>
        </w:rPr>
        <w:t>表示为</w:t>
      </w:r>
      <w:r w:rsidR="00015AD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sidR="00645F5C">
        <w:rPr>
          <w:rFonts w:hint="eastAsia"/>
        </w:rPr>
        <w:t>。</w:t>
      </w:r>
      <w:r w:rsidR="00EB6B39">
        <w:rPr>
          <w:rFonts w:hint="eastAsia"/>
        </w:rPr>
        <w:t>此处</w:t>
      </w:r>
      <w:r w:rsidR="00EB6B3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EB6B39">
        <w:rPr>
          <w:rFonts w:hint="eastAsia"/>
        </w:rPr>
        <w:t xml:space="preserve"> </w:t>
      </w:r>
      <w:r w:rsidR="00AC2B9A">
        <w:rPr>
          <w:rFonts w:hint="eastAsia"/>
        </w:rPr>
        <w:t>是一个</w:t>
      </w:r>
      <w:r w:rsidR="000D4372">
        <w:rPr>
          <w:rFonts w:hint="eastAsia"/>
        </w:rPr>
        <w:t>在</w:t>
      </w:r>
      <w:r w:rsidR="000D4372">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D4372">
        <w:t xml:space="preserve"> </w:t>
      </w:r>
      <w:r w:rsidR="000D4372">
        <w:rPr>
          <w:rFonts w:hint="eastAsia"/>
        </w:rPr>
        <w:t>上的字符串，</w:t>
      </w:r>
      <w:r w:rsidR="00EB6B39">
        <w:rPr>
          <w:rFonts w:hint="eastAsia"/>
        </w:rPr>
        <w:t>代表着第</w:t>
      </w:r>
      <m:oMath>
        <m:r>
          <w:rPr>
            <w:rFonts w:ascii="Cambria Math" w:hAnsi="Cambria Math"/>
          </w:rPr>
          <m:t xml:space="preserve"> i</m:t>
        </m:r>
      </m:oMath>
      <w:r w:rsidR="00EB6B39">
        <w:rPr>
          <w:rFonts w:hint="eastAsia"/>
        </w:rPr>
        <w:t xml:space="preserve"> </w:t>
      </w:r>
      <w:r w:rsidR="00EB6B39">
        <w:rPr>
          <w:rFonts w:hint="eastAsia"/>
        </w:rPr>
        <w:t>张表中第</w:t>
      </w:r>
      <w:r w:rsidR="00EB6B39">
        <w:rPr>
          <w:rFonts w:hint="eastAsia"/>
        </w:rPr>
        <w:t xml:space="preserve"> </w:t>
      </w:r>
      <m:oMath>
        <m:r>
          <w:rPr>
            <w:rFonts w:ascii="Cambria Math" w:hAnsi="Cambria Math" w:hint="eastAsia"/>
          </w:rPr>
          <m:t>l</m:t>
        </m:r>
      </m:oMath>
      <w:r w:rsidR="00EB6B39">
        <w:rPr>
          <w:rFonts w:hint="eastAsia"/>
        </w:rPr>
        <w:t xml:space="preserve"> </w:t>
      </w:r>
      <w:r w:rsidR="00EB6B39">
        <w:rPr>
          <w:rFonts w:hint="eastAsia"/>
        </w:rPr>
        <w:t>条记录的</w:t>
      </w:r>
      <w:r w:rsidR="001A7A6D">
        <w:rPr>
          <w:rFonts w:hint="eastAsia"/>
        </w:rPr>
        <w:t>标号</w:t>
      </w:r>
      <w:r w:rsidR="00D44AE6">
        <w:rPr>
          <w:rFonts w:hint="eastAsia"/>
        </w:rPr>
        <w:t>；</w:t>
      </w:r>
      <m:oMath>
        <m:sSub>
          <m:sSubPr>
            <m:ctrlPr>
              <w:rPr>
                <w:rFonts w:ascii="Cambria Math" w:hAnsi="Cambria Math"/>
              </w:rPr>
            </m:ctrlPr>
          </m:sSubPr>
          <m:e>
            <m:r>
              <w:rPr>
                <w:rFonts w:ascii="Cambria Math" w:hAnsi="Cambria Math"/>
              </w:rPr>
              <m:t>W</m:t>
            </m:r>
          </m:e>
          <m:sub>
            <m:r>
              <w:rPr>
                <w:rFonts w:ascii="Cambria Math" w:hAnsi="Cambria Math"/>
              </w:rPr>
              <m:t>i,l</m:t>
            </m:r>
          </m:sub>
        </m:sSub>
      </m:oMath>
      <w:r w:rsidR="0043735E">
        <w:rPr>
          <w:rFonts w:hint="eastAsia"/>
        </w:rPr>
        <w:t xml:space="preserve"> </w:t>
      </w:r>
      <w:r w:rsidR="00054929">
        <w:rPr>
          <w:rFonts w:hint="eastAsia"/>
        </w:rPr>
        <w:t>代表着第</w:t>
      </w:r>
      <m:oMath>
        <m:r>
          <w:rPr>
            <w:rFonts w:ascii="Cambria Math" w:hAnsi="Cambria Math"/>
          </w:rPr>
          <m:t xml:space="preserve"> i</m:t>
        </m:r>
      </m:oMath>
      <w:r w:rsidR="00054929">
        <w:rPr>
          <w:rFonts w:hint="eastAsia"/>
        </w:rPr>
        <w:t xml:space="preserve"> </w:t>
      </w:r>
      <w:r w:rsidR="00054929">
        <w:rPr>
          <w:rFonts w:hint="eastAsia"/>
        </w:rPr>
        <w:t>张表中第</w:t>
      </w:r>
      <w:r w:rsidR="00054929">
        <w:rPr>
          <w:rFonts w:hint="eastAsia"/>
        </w:rPr>
        <w:t xml:space="preserve"> </w:t>
      </w:r>
      <m:oMath>
        <m:r>
          <w:rPr>
            <w:rFonts w:ascii="Cambria Math" w:hAnsi="Cambria Math"/>
          </w:rPr>
          <m:t>l</m:t>
        </m:r>
      </m:oMath>
      <w:r w:rsidR="00054929">
        <w:rPr>
          <w:rFonts w:hint="eastAsia"/>
        </w:rPr>
        <w:t xml:space="preserve"> </w:t>
      </w:r>
      <w:r w:rsidR="00054929">
        <w:rPr>
          <w:rFonts w:hint="eastAsia"/>
        </w:rPr>
        <w:t>条记录</w:t>
      </w:r>
      <w:r w:rsidR="00443E87">
        <w:rPr>
          <w:rFonts w:hint="eastAsia"/>
        </w:rPr>
        <w:t>的</w:t>
      </w:r>
      <w:r w:rsidR="00F84F39">
        <w:rPr>
          <w:rFonts w:hint="eastAsia"/>
        </w:rPr>
        <w:t>关键词</w:t>
      </w:r>
      <w:r w:rsidR="00AD74FF">
        <w:rPr>
          <w:rFonts w:hint="eastAsia"/>
        </w:rPr>
        <w:t>集合</w:t>
      </w:r>
      <w:r w:rsidR="007552BC">
        <w:rPr>
          <w:rFonts w:hint="eastAsia"/>
        </w:rPr>
        <w:t>。</w:t>
      </w:r>
      <w:r w:rsidR="00214001">
        <w:rPr>
          <w:rFonts w:hint="eastAsia"/>
        </w:rPr>
        <w:t>为了方便描述</w:t>
      </w:r>
      <w:r w:rsidR="003D7364">
        <w:rPr>
          <w:rFonts w:hint="eastAsia"/>
        </w:rPr>
        <w:t>，我们用</w:t>
      </w:r>
      <w:r w:rsidR="005134C2">
        <w:rPr>
          <w:rFonts w:hint="eastAsia"/>
        </w:rPr>
        <w:t xml:space="preserve"> </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sidR="00DE018D">
        <w:rPr>
          <w:rFonts w:hint="eastAsia"/>
        </w:rPr>
        <w:t xml:space="preserve"> </w:t>
      </w:r>
      <w:r w:rsidR="00A61B07">
        <w:rPr>
          <w:rFonts w:hint="eastAsia"/>
        </w:rPr>
        <w:t>指代</w:t>
      </w:r>
      <w:r w:rsidR="00DB0205">
        <w:rPr>
          <w:rFonts w:hint="eastAsia"/>
        </w:rPr>
        <w:t>表</w:t>
      </w:r>
      <w:r w:rsidR="00562EF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62EF2">
        <w:rPr>
          <w:rFonts w:hint="eastAsia"/>
        </w:rPr>
        <w:t xml:space="preserve"> </w:t>
      </w:r>
      <w:r w:rsidR="00562EF2">
        <w:rPr>
          <w:rFonts w:hint="eastAsia"/>
        </w:rPr>
        <w:t>中所有</w:t>
      </w:r>
      <w:r w:rsidR="00830E37">
        <w:rPr>
          <w:rFonts w:hint="eastAsia"/>
        </w:rPr>
        <w:t>关键词</w:t>
      </w:r>
      <w:r w:rsidR="00CB5B22">
        <w:rPr>
          <w:rFonts w:hint="eastAsia"/>
        </w:rPr>
        <w:t>组成的空间。</w:t>
      </w:r>
    </w:p>
    <w:p w14:paraId="1E5C7E7B" w14:textId="0CF69F51" w:rsidR="00CB379E" w:rsidRDefault="00CB379E" w:rsidP="00CB379E">
      <w:r>
        <w:tab/>
      </w:r>
      <w:r w:rsidR="002A382F">
        <w:rPr>
          <w:rFonts w:hint="eastAsia"/>
        </w:rPr>
        <w:t>上述的记录标号</w:t>
      </w:r>
      <w:r w:rsidR="00481D8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481D85">
        <w:rPr>
          <w:rFonts w:hint="eastAsia"/>
        </w:rPr>
        <w:t xml:space="preserve"> </w:t>
      </w:r>
      <w:r w:rsidR="006E077D">
        <w:rPr>
          <w:rFonts w:hint="eastAsia"/>
        </w:rPr>
        <w:t>是</w:t>
      </w:r>
      <w:r w:rsidR="006D4C38">
        <w:rPr>
          <w:rFonts w:hint="eastAsia"/>
        </w:rPr>
        <w:t>一个在</w:t>
      </w:r>
      <w:r w:rsidR="001476E6">
        <w:rPr>
          <w:rFonts w:hint="eastAsia"/>
        </w:rPr>
        <w:t>数据提供者在建立数据库时，标识各个记录的值，其主要作用是为了</w:t>
      </w:r>
      <w:r w:rsidR="00FC67CF">
        <w:rPr>
          <w:rFonts w:hint="eastAsia"/>
        </w:rPr>
        <w:t>方便数据库查询</w:t>
      </w:r>
      <w:r w:rsidR="00651221">
        <w:rPr>
          <w:rFonts w:hint="eastAsia"/>
        </w:rPr>
        <w:t>，减小通信开销</w:t>
      </w:r>
      <w:r w:rsidR="00FC67CF">
        <w:rPr>
          <w:rFonts w:hint="eastAsia"/>
        </w:rPr>
        <w:t>。</w:t>
      </w:r>
      <w:r w:rsidR="00DC2317">
        <w:rPr>
          <w:rFonts w:hint="eastAsia"/>
        </w:rPr>
        <w:t>服务</w:t>
      </w:r>
      <w:r w:rsidR="009A0E15">
        <w:rPr>
          <w:rFonts w:hint="eastAsia"/>
        </w:rPr>
        <w:t>端（</w:t>
      </w:r>
      <w:r w:rsidR="00DC2317">
        <w:rPr>
          <w:rFonts w:hint="eastAsia"/>
        </w:rPr>
        <w:t>数据库存储方</w:t>
      </w:r>
      <w:r w:rsidR="009A0E15">
        <w:rPr>
          <w:rFonts w:hint="eastAsia"/>
        </w:rPr>
        <w:t>）</w:t>
      </w:r>
      <w:r w:rsidR="00DC2317">
        <w:rPr>
          <w:rFonts w:hint="eastAsia"/>
        </w:rPr>
        <w:t>在执行查询</w:t>
      </w:r>
      <w:r w:rsidR="00D46DC8">
        <w:rPr>
          <w:rFonts w:hint="eastAsia"/>
        </w:rPr>
        <w:t>之后，得到满足查询的记录标号并返回</w:t>
      </w:r>
      <w:r w:rsidR="00B16DA5">
        <w:rPr>
          <w:rFonts w:hint="eastAsia"/>
        </w:rPr>
        <w:t>查询者，而不是直接返回符合查询的记录。</w:t>
      </w:r>
      <w:r w:rsidR="001D610C">
        <w:rPr>
          <w:rFonts w:hint="eastAsia"/>
        </w:rPr>
        <w:t>在</w:t>
      </w:r>
      <w:r w:rsidR="00C26C22">
        <w:rPr>
          <w:rFonts w:hint="eastAsia"/>
        </w:rPr>
        <w:t>对称可搜索加密</w:t>
      </w:r>
      <w:r w:rsidR="001D610C">
        <w:rPr>
          <w:rFonts w:hint="eastAsia"/>
        </w:rPr>
        <w:t>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275A6C">
        <w:rPr>
          <w:rFonts w:hint="eastAsia"/>
        </w:rPr>
        <w:t xml:space="preserve"> </w:t>
      </w:r>
      <w:r w:rsidR="00275A6C">
        <w:rPr>
          <w:rFonts w:hint="eastAsia"/>
        </w:rPr>
        <w:t>通常是</w:t>
      </w:r>
      <w:r w:rsidR="00836945">
        <w:rPr>
          <w:rFonts w:hint="eastAsia"/>
        </w:rPr>
        <w:t>原标</w:t>
      </w:r>
      <w:r w:rsidR="00FE36F3">
        <w:rPr>
          <w:rFonts w:hint="eastAsia"/>
        </w:rPr>
        <w:t>号</w:t>
      </w:r>
      <w:r w:rsidR="00836945">
        <w:rPr>
          <w:rFonts w:hint="eastAsia"/>
        </w:rPr>
        <w:t>置换加密后的值</w:t>
      </w:r>
      <w:r w:rsidR="00FE36F3">
        <w:rPr>
          <w:rFonts w:hint="eastAsia"/>
        </w:rPr>
        <w:t>。</w:t>
      </w:r>
      <w:r w:rsidR="000538CC">
        <w:rPr>
          <w:rFonts w:hint="eastAsia"/>
        </w:rPr>
        <w:t>在本文中，我们</w:t>
      </w:r>
      <w:r w:rsidR="00CE216C">
        <w:rPr>
          <w:rFonts w:hint="eastAsia"/>
        </w:rPr>
        <w:t>假定</w:t>
      </w:r>
      <w:r w:rsidR="00901D24">
        <w:rPr>
          <w:rFonts w:hint="eastAsia"/>
        </w:rPr>
        <w:t>记录标号</w:t>
      </w:r>
      <w:r w:rsidR="006A529D">
        <w:rPr>
          <w:rFonts w:hint="eastAsia"/>
        </w:rPr>
        <w:t>同时</w:t>
      </w:r>
      <w:r w:rsidR="00A11839">
        <w:rPr>
          <w:rFonts w:hint="eastAsia"/>
        </w:rPr>
        <w:t>与记录和记录所在的表相关</w:t>
      </w:r>
      <w:r w:rsidR="00901D24">
        <w:rPr>
          <w:rFonts w:hint="eastAsia"/>
        </w:rPr>
        <w:t>，</w:t>
      </w:r>
      <w:r w:rsidR="00A11839">
        <w:rPr>
          <w:rFonts w:hint="eastAsia"/>
        </w:rPr>
        <w:t>也就是说</w:t>
      </w:r>
      <w:r w:rsidR="00901D24">
        <w:rPr>
          <w:rFonts w:hint="eastAsia"/>
        </w:rPr>
        <w:t>不同的表之间没有重合的</w:t>
      </w:r>
      <w:r w:rsidR="007E38B1">
        <w:rPr>
          <w:rFonts w:hint="eastAsia"/>
        </w:rPr>
        <w:t>记录</w:t>
      </w:r>
      <w:r w:rsidR="00901D24">
        <w:rPr>
          <w:rFonts w:hint="eastAsia"/>
        </w:rPr>
        <w:t>标号</w:t>
      </w:r>
      <w:r w:rsidR="00A11839">
        <w:rPr>
          <w:rFonts w:hint="eastAsia"/>
        </w:rPr>
        <w:t>。</w:t>
      </w:r>
    </w:p>
    <w:p w14:paraId="1316AC2B" w14:textId="4429AD63" w:rsidR="00CF3F81" w:rsidRDefault="00940BFF" w:rsidP="00982CE5">
      <w:r>
        <w:tab/>
      </w:r>
      <w:r>
        <w:rPr>
          <w:rFonts w:hint="eastAsia"/>
        </w:rPr>
        <w:t>值得一提的是，</w:t>
      </w:r>
      <w:r w:rsidR="00982CE5">
        <w:rPr>
          <w:rFonts w:hint="eastAsia"/>
        </w:rPr>
        <w:t>我们在</w:t>
      </w:r>
      <w:r w:rsidR="00284F77">
        <w:rPr>
          <w:rFonts w:hint="eastAsia"/>
        </w:rPr>
        <w:t>数据库上执行查询时，</w:t>
      </w:r>
      <w:r w:rsidR="00886B72">
        <w:rPr>
          <w:rFonts w:hint="eastAsia"/>
        </w:rPr>
        <w:t>通常不会</w:t>
      </w:r>
      <w:r w:rsidR="00284F77">
        <w:rPr>
          <w:rFonts w:hint="eastAsia"/>
        </w:rPr>
        <w:t>直接</w:t>
      </w:r>
      <w:r w:rsidR="00DA75A0">
        <w:rPr>
          <w:rFonts w:hint="eastAsia"/>
        </w:rPr>
        <w:t>在数据库上查询满足条件的记录</w:t>
      </w:r>
      <w:r w:rsidR="00886B72">
        <w:rPr>
          <w:rFonts w:hint="eastAsia"/>
        </w:rPr>
        <w:t>，因为这样做开销太大，而是会先在数据库上建立索引</w:t>
      </w:r>
      <w:r w:rsidR="00532F34">
        <w:rPr>
          <w:rFonts w:hint="eastAsia"/>
        </w:rPr>
        <w:t>结构</w:t>
      </w:r>
      <w:r w:rsidR="00886B72">
        <w:rPr>
          <w:rFonts w:hint="eastAsia"/>
        </w:rPr>
        <w:t>，然</w:t>
      </w:r>
      <w:r w:rsidR="0070179F">
        <w:rPr>
          <w:rFonts w:hint="eastAsia"/>
        </w:rPr>
        <w:t>后在</w:t>
      </w:r>
      <w:r w:rsidR="009D3CA5">
        <w:rPr>
          <w:rFonts w:hint="eastAsia"/>
        </w:rPr>
        <w:t>数据库索引上执行查询，以提升查询效率。</w:t>
      </w:r>
      <w:r w:rsidR="00964CA5">
        <w:rPr>
          <w:rFonts w:hint="eastAsia"/>
        </w:rPr>
        <w:t>数据库索引有很多种，其中一种</w:t>
      </w:r>
      <w:r w:rsidR="008D005F">
        <w:rPr>
          <w:rFonts w:hint="eastAsia"/>
        </w:rPr>
        <w:t>常用的</w:t>
      </w:r>
      <w:r w:rsidR="00B81169">
        <w:rPr>
          <w:rFonts w:hint="eastAsia"/>
        </w:rPr>
        <w:t>，查询效率较高的索引是倒序索引。</w:t>
      </w:r>
      <w:r w:rsidR="00676D85">
        <w:rPr>
          <w:rFonts w:hint="eastAsia"/>
        </w:rPr>
        <w:t>我们令</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oMath>
      <w:r w:rsidR="00676D85">
        <w:t xml:space="preserve"> </w:t>
      </w:r>
      <w:r w:rsidR="00676D85">
        <w:rPr>
          <w:rFonts w:hint="eastAsia"/>
        </w:rPr>
        <w:t>表示第</w:t>
      </w:r>
      <w:r w:rsidR="00676D85">
        <w:rPr>
          <w:rFonts w:hint="eastAsia"/>
        </w:rPr>
        <w:t xml:space="preserve"> </w:t>
      </w:r>
      <m:oMath>
        <m:r>
          <w:rPr>
            <w:rFonts w:ascii="Cambria Math" w:hAnsi="Cambria Math"/>
          </w:rPr>
          <m:t>i</m:t>
        </m:r>
      </m:oMath>
      <w:r w:rsidR="00676D85">
        <w:t xml:space="preserve"> </w:t>
      </w:r>
      <w:r w:rsidR="00676D85">
        <w:rPr>
          <w:rFonts w:hint="eastAsia"/>
        </w:rPr>
        <w:t>张表中，包含</w:t>
      </w:r>
      <w:r w:rsidR="009026DA">
        <w:rPr>
          <w:rFonts w:hint="eastAsia"/>
        </w:rPr>
        <w:t>关键词</w:t>
      </w:r>
      <w:r w:rsidR="00676D85">
        <w:rPr>
          <w:rFonts w:hint="eastAsia"/>
        </w:rPr>
        <w:t xml:space="preserve"> </w:t>
      </w:r>
      <m:oMath>
        <m:r>
          <w:rPr>
            <w:rFonts w:ascii="Cambria Math" w:hAnsi="Cambria Math" w:hint="eastAsia"/>
          </w:rPr>
          <m:t>w</m:t>
        </m:r>
      </m:oMath>
      <w:r w:rsidR="00676D85">
        <w:t xml:space="preserve"> </w:t>
      </w:r>
      <w:r w:rsidR="00676D85">
        <w:rPr>
          <w:rFonts w:hint="eastAsia"/>
        </w:rPr>
        <w:t>的记录标号集合，即</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sidR="005E3AF4">
        <w:rPr>
          <w:rFonts w:hint="eastAsia"/>
        </w:rPr>
        <w:t>，</w:t>
      </w:r>
      <w:r w:rsidR="0091477C">
        <w:rPr>
          <w:rFonts w:hint="eastAsia"/>
        </w:rPr>
        <w:t>则</w:t>
      </w:r>
      <w:r w:rsidR="005E3AF4">
        <w:rPr>
          <w:rFonts w:hint="eastAsia"/>
        </w:rPr>
        <w:t>倒序索引中的每一项</w:t>
      </w:r>
      <w:r w:rsidR="00802045">
        <w:rPr>
          <w:rFonts w:hint="eastAsia"/>
        </w:rPr>
        <w:t>由</w:t>
      </w:r>
      <w:r w:rsidR="005E3AF4">
        <w:rPr>
          <w:rFonts w:hint="eastAsia"/>
        </w:rPr>
        <w:t>一个数据库关键词</w:t>
      </w:r>
      <w:r w:rsidR="00802045">
        <w:rPr>
          <w:rFonts w:hint="eastAsia"/>
        </w:rPr>
        <w:t>索引，</w:t>
      </w:r>
      <w:r w:rsidR="00D47930">
        <w:rPr>
          <w:rFonts w:hint="eastAsia"/>
        </w:rPr>
        <w:t>其值为</w:t>
      </w:r>
      <w:r w:rsidR="005E3AF4">
        <w:rPr>
          <w:rFonts w:hint="eastAsia"/>
        </w:rPr>
        <w:t>包含此关键词的记录</w:t>
      </w:r>
      <w:r w:rsidR="009F03F9">
        <w:rPr>
          <w:rFonts w:hint="eastAsia"/>
        </w:rPr>
        <w:t>标识符</w:t>
      </w:r>
      <w:r w:rsidR="005E3AF4">
        <w:rPr>
          <w:rFonts w:hint="eastAsia"/>
        </w:rPr>
        <w:t>集合，</w:t>
      </w:r>
      <w:r w:rsidR="00D870CC">
        <w:rPr>
          <w:rFonts w:hint="eastAsia"/>
        </w:rPr>
        <w:t>即</w:t>
      </w:r>
      <w:r w:rsidR="00CF3F81">
        <w:rPr>
          <w:rFonts w:hint="eastAsia"/>
        </w:rPr>
        <w:t>：</w:t>
      </w:r>
    </w:p>
    <w:p w14:paraId="1229C636" w14:textId="16BA54AE" w:rsidR="00A244FD" w:rsidRPr="00A244FD" w:rsidRDefault="00F36952" w:rsidP="00F201BB">
      <w:pPr>
        <w:jc w:val="center"/>
      </w:pPr>
      <m:oMathPara>
        <m:oMath>
          <m:eqArr>
            <m:eqArrPr>
              <m:maxDist m:val="1"/>
              <m:ctrlPr>
                <w:rPr>
                  <w:rFonts w:ascii="Cambria Math" w:hAnsi="Cambria Math" w:cs="Times New Roman"/>
                  <w:i/>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w: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i/>
                        </w:rPr>
                      </m:ctrlPr>
                    </m:dPr>
                    <m:e>
                      <m:r>
                        <w:rPr>
                          <w:rFonts w:ascii="Cambria Math" w:hAnsi="Cambria Math" w:cs="Times New Roman"/>
                        </w:rPr>
                        <m:t>w</m:t>
                      </m:r>
                    </m:e>
                  </m:d>
                </m:e>
              </m:d>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2.1</m:t>
                  </m:r>
                </m:e>
              </m:d>
            </m:e>
          </m:eqArr>
        </m:oMath>
      </m:oMathPara>
    </w:p>
    <w:p w14:paraId="28125961" w14:textId="021B7DA2" w:rsidR="00CC3F00" w:rsidRDefault="00C26C22" w:rsidP="00D163AA">
      <w:pPr>
        <w:pStyle w:val="3"/>
        <w:spacing w:before="156" w:after="156"/>
      </w:pPr>
      <w:bookmarkStart w:id="12" w:name="_Toc132364720"/>
      <w:r>
        <w:rPr>
          <w:rFonts w:hint="eastAsia"/>
        </w:rPr>
        <w:t>对称可搜索加密</w:t>
      </w:r>
      <w:r w:rsidR="00187F2E">
        <w:rPr>
          <w:rFonts w:hint="eastAsia"/>
        </w:rPr>
        <w:t>定义</w:t>
      </w:r>
      <w:bookmarkEnd w:id="12"/>
    </w:p>
    <w:p w14:paraId="52385B21" w14:textId="1B71B17C" w:rsidR="001A3696" w:rsidRDefault="000B06ED" w:rsidP="001A3696">
      <w:r>
        <w:tab/>
      </w:r>
      <w:r w:rsidR="006D6926">
        <w:rPr>
          <w:rFonts w:hint="eastAsia"/>
        </w:rPr>
        <w:t>本节我们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EDBSetup</m:t>
        </m:r>
      </m:oMath>
      <w:r w:rsidR="00A674FA">
        <w:rPr>
          <w:rFonts w:hint="eastAsia"/>
        </w:rPr>
        <w:t xml:space="preserve"> </w:t>
      </w:r>
      <w:r w:rsidR="00A674FA">
        <w:rPr>
          <w:rFonts w:hint="eastAsia"/>
        </w:rPr>
        <w:t>和</w:t>
      </w:r>
      <w:r w:rsidR="008135B8">
        <w:rPr>
          <w:rFonts w:hint="eastAsia"/>
        </w:rPr>
        <w:t xml:space="preserve"> </w:t>
      </w:r>
      <m:oMath>
        <m:r>
          <w:rPr>
            <w:rFonts w:ascii="Cambria Math" w:hAnsi="Cambria Math"/>
          </w:rPr>
          <m:t>Search</m:t>
        </m:r>
      </m:oMath>
      <w:r w:rsidR="00650AF7">
        <w:rPr>
          <w:rFonts w:hint="eastAsia"/>
        </w:rPr>
        <w:t>，</w:t>
      </w:r>
      <w:r w:rsidR="00C00F05">
        <w:rPr>
          <w:rFonts w:hint="eastAsia"/>
        </w:rPr>
        <w:t>方案构造</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3C36D3">
        <w:rPr>
          <w:rFonts w:hint="eastAsia"/>
        </w:rPr>
        <w:t>图</w:t>
      </w:r>
      <w:r w:rsidR="003C36D3">
        <w:rPr>
          <w:rFonts w:hint="eastAsia"/>
        </w:rPr>
        <w:t xml:space="preserve"> </w:t>
      </w:r>
      <w:r w:rsidR="003C36D3">
        <w:rPr>
          <w:noProof/>
        </w:rPr>
        <w:t>2</w:t>
      </w:r>
      <w:r w:rsidR="003C36D3">
        <w:noBreakHyphen/>
      </w:r>
      <w:r w:rsidR="003C36D3">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6C0F523D" w:rsidR="00650AF7" w:rsidRDefault="000975A4" w:rsidP="00C469FC">
      <w:r>
        <w:tab/>
      </w:r>
      <w:r w:rsidR="005415B3">
        <w:rPr>
          <w:rFonts w:hint="eastAsia"/>
        </w:rPr>
        <w:t>（</w:t>
      </w:r>
      <w:r w:rsidR="005415B3">
        <w:rPr>
          <w:rFonts w:hint="eastAsia"/>
        </w:rPr>
        <w:t>1</w:t>
      </w:r>
      <w:r w:rsidR="005415B3">
        <w:rPr>
          <w:rFonts w:hint="eastAsia"/>
        </w:rPr>
        <w:t>）</w:t>
      </w:r>
      <m:oMath>
        <m:r>
          <w:rPr>
            <w:rFonts w:ascii="Cambria Math" w:hAnsi="Cambria Math"/>
          </w:rPr>
          <m:t>EDBSetup</m:t>
        </m:r>
      </m:oMath>
      <w:r w:rsidR="009C214E">
        <w:t xml:space="preserve"> </w:t>
      </w:r>
      <w:r w:rsidR="009C214E">
        <w:rPr>
          <w:rFonts w:hint="eastAsia"/>
        </w:rPr>
        <w:t>：</w:t>
      </w:r>
      <w:r w:rsidR="008407A8">
        <w:rPr>
          <w:rFonts w:hint="eastAsia"/>
        </w:rPr>
        <w:t>此</w:t>
      </w:r>
      <w:r w:rsidR="0089755E">
        <w:rPr>
          <w:rFonts w:hint="eastAsia"/>
        </w:rPr>
        <w:t>算法由</w:t>
      </w:r>
      <w:r w:rsidR="007002A3">
        <w:rPr>
          <w:rFonts w:hint="eastAsia"/>
        </w:rPr>
        <w:t>数据提供者</w:t>
      </w:r>
      <w:r w:rsidR="0089755E">
        <w:rPr>
          <w:rFonts w:hint="eastAsia"/>
        </w:rPr>
        <w:t>进行，</w:t>
      </w:r>
      <w:r w:rsidR="00743090">
        <w:rPr>
          <w:rFonts w:hint="eastAsia"/>
        </w:rPr>
        <w:t>其输入为明文数据库</w:t>
      </w:r>
      <w:r w:rsidR="00743090">
        <w:rPr>
          <w:rFonts w:hint="eastAsia"/>
        </w:rPr>
        <w:t xml:space="preserve"> </w:t>
      </w:r>
      <m:oMath>
        <m:r>
          <w:rPr>
            <w:rFonts w:ascii="Cambria Math" w:hAnsi="Cambria Math"/>
          </w:rPr>
          <m:t>DB</m:t>
        </m:r>
      </m:oMath>
      <w:r w:rsidR="00743090">
        <w:rPr>
          <w:rFonts w:hint="eastAsia"/>
        </w:rPr>
        <w:t>，输</w:t>
      </w:r>
      <w:r w:rsidR="00743090">
        <w:rPr>
          <w:rFonts w:hint="eastAsia"/>
        </w:rPr>
        <w:lastRenderedPageBreak/>
        <w:t>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w:r w:rsidR="008C04C0">
        <w:rPr>
          <w:rFonts w:hint="eastAsia"/>
        </w:rPr>
        <w:t xml:space="preserve"> </w:t>
      </w:r>
      <m:oMath>
        <m:r>
          <w:rPr>
            <w:rFonts w:ascii="Cambria Math" w:hAnsi="Cambria Math"/>
          </w:rPr>
          <m:t xml:space="preserve">EDB </m:t>
        </m:r>
      </m:oMath>
      <w:r w:rsidR="00C469FC">
        <w:rPr>
          <w:rFonts w:hint="eastAsia"/>
        </w:rPr>
        <w:t>和其对应的私钥</w:t>
      </w:r>
      <w:r w:rsidR="00C469FC">
        <w:rPr>
          <w:rFonts w:hint="eastAsia"/>
        </w:rPr>
        <w:t xml:space="preserve"> </w:t>
      </w:r>
      <m:oMath>
        <m:r>
          <w:rPr>
            <w:rFonts w:ascii="Cambria Math" w:hAnsi="Cambria Math"/>
          </w:rPr>
          <m:t>K</m:t>
        </m:r>
      </m:oMath>
      <w:r w:rsidR="00C469FC">
        <w:rPr>
          <w:rFonts w:hint="eastAsia"/>
        </w:rPr>
        <w:t xml:space="preserve"> </w:t>
      </w:r>
      <w:r w:rsidR="00C469FC">
        <w:rPr>
          <w:rFonts w:hint="eastAsia"/>
        </w:rPr>
        <w:t>。</w:t>
      </w:r>
      <w:r w:rsidR="00B30982">
        <w:rPr>
          <w:rFonts w:hint="eastAsia"/>
        </w:rPr>
        <w:t>值得注意的是，</w:t>
      </w:r>
      <w:r w:rsidR="007D6604">
        <w:rPr>
          <w:rFonts w:hint="eastAsia"/>
        </w:rPr>
        <w:t>此处</w:t>
      </w:r>
      <w:r w:rsidR="00862201">
        <w:rPr>
          <w:rFonts w:hint="eastAsia"/>
        </w:rPr>
        <w:t>数据提供者在单用户场景下与客户端为同一实体，而在多用户场景下为不同实体。</w:t>
      </w:r>
    </w:p>
    <w:p w14:paraId="046FCC6D" w14:textId="65A5A0F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t xml:space="preserve"> </w:t>
      </w:r>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w:r w:rsidR="00687F5B">
        <w:rPr>
          <w:rFonts w:hint="eastAsia"/>
        </w:rPr>
        <w:t xml:space="preserve"> </w:t>
      </w:r>
      <m:oMath>
        <m:r>
          <w:rPr>
            <w:rFonts w:ascii="Cambria Math" w:hAnsi="Cambria Math" w:hint="eastAsia"/>
          </w:rPr>
          <m:t>q</m:t>
        </m:r>
        <m:r>
          <w:rPr>
            <w:rFonts w:ascii="Cambria Math" w:hAnsi="Cambria Math"/>
          </w:rPr>
          <m:t xml:space="preserve"> </m:t>
        </m:r>
        <m:r>
          <w:rPr>
            <w:rFonts w:ascii="Cambria Math" w:hAnsi="Cambria Math" w:hint="eastAsia"/>
          </w:rPr>
          <m:t>，</m:t>
        </m:r>
      </m:oMath>
      <w:r w:rsidR="00BE7F3C">
        <w:rPr>
          <w:rFonts w:hint="eastAsia"/>
        </w:rPr>
        <w:t>服务端输入为</w:t>
      </w:r>
      <w:r w:rsidR="007B22C7">
        <w:rPr>
          <w:rFonts w:hint="eastAsia"/>
        </w:rPr>
        <w:t xml:space="preserve"> </w:t>
      </w:r>
      <m:oMath>
        <m:r>
          <w:rPr>
            <w:rFonts w:ascii="Cambria Math" w:hAnsi="Cambria Math"/>
          </w:rPr>
          <m:t>EDBSetup</m:t>
        </m:r>
      </m:oMath>
      <w:r w:rsidR="007B22C7">
        <w:rPr>
          <w:rFonts w:hint="eastAsia"/>
        </w:rPr>
        <w:t xml:space="preserve"> </w:t>
      </w:r>
      <w:r w:rsidR="008C04C0">
        <w:rPr>
          <w:rFonts w:hint="eastAsia"/>
        </w:rPr>
        <w:t>中输出的</w:t>
      </w:r>
      <w:r w:rsidR="007C2D16">
        <w:rPr>
          <w:rFonts w:hint="eastAsia"/>
        </w:rPr>
        <w:t>密文数据库</w:t>
      </w:r>
      <w:r w:rsidR="00245DF7">
        <w:rPr>
          <w:rFonts w:hint="eastAsia"/>
        </w:rPr>
        <w:t xml:space="preserve"> </w:t>
      </w:r>
      <m:oMath>
        <m:r>
          <w:rPr>
            <w:rFonts w:ascii="Cambria Math" w:hAnsi="Cambria Math"/>
          </w:rPr>
          <m:t>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A290EDB" w:rsidR="008E34DE" w:rsidRDefault="00D231EC" w:rsidP="008E34DE">
      <w:pPr>
        <w:keepNext/>
        <w:spacing w:line="240" w:lineRule="auto"/>
        <w:jc w:val="center"/>
      </w:pPr>
      <w:r w:rsidRPr="00D231EC">
        <w:rPr>
          <w:noProof/>
        </w:rPr>
        <w:drawing>
          <wp:inline distT="0" distB="0" distL="0" distR="0" wp14:anchorId="742BBD59" wp14:editId="19CAA818">
            <wp:extent cx="5471646" cy="3801035"/>
            <wp:effectExtent l="0" t="0" r="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9495" cy="3806488"/>
                    </a:xfrm>
                    <a:prstGeom prst="rect">
                      <a:avLst/>
                    </a:prstGeom>
                    <a:ln w="12700">
                      <a:noFill/>
                    </a:ln>
                  </pic:spPr>
                </pic:pic>
              </a:graphicData>
            </a:graphic>
          </wp:inline>
        </w:drawing>
      </w:r>
    </w:p>
    <w:p w14:paraId="0847E060" w14:textId="111F7347" w:rsidR="009828F6" w:rsidRPr="00687F5B" w:rsidRDefault="008E34DE" w:rsidP="00C43433">
      <w:pPr>
        <w:pStyle w:val="af3"/>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13"/>
      <w:r>
        <w:t xml:space="preserve"> </w:t>
      </w:r>
      <w:r>
        <w:rPr>
          <w:rFonts w:hint="eastAsia"/>
        </w:rPr>
        <w:t>对称可搜索加密</w:t>
      </w:r>
      <w:r w:rsidR="0006525B">
        <w:rPr>
          <w:rFonts w:hint="eastAsia"/>
        </w:rPr>
        <w:t>结构图</w:t>
      </w:r>
    </w:p>
    <w:p w14:paraId="5C89A546" w14:textId="6C057E4F" w:rsidR="008478FB" w:rsidRDefault="00012377" w:rsidP="00D163AA">
      <w:pPr>
        <w:pStyle w:val="3"/>
        <w:spacing w:before="156" w:after="156"/>
      </w:pPr>
      <w:bookmarkStart w:id="14" w:name="_Toc132364721"/>
      <w:r>
        <w:rPr>
          <w:rFonts w:hint="eastAsia"/>
        </w:rPr>
        <w:t>对称</w:t>
      </w:r>
      <w:r w:rsidR="00187F2E">
        <w:rPr>
          <w:rFonts w:hint="eastAsia"/>
        </w:rPr>
        <w:t>可搜索加密正确性</w:t>
      </w:r>
      <w:bookmarkEnd w:id="14"/>
    </w:p>
    <w:p w14:paraId="7CAB5947" w14:textId="75256A08"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w:r w:rsidR="00F6401F">
        <w:rPr>
          <w:rFonts w:hint="eastAsia"/>
        </w:rPr>
        <w:t xml:space="preserve"> </w:t>
      </w:r>
      <m:oMath>
        <m:r>
          <w:rPr>
            <w:rFonts w:ascii="Cambria Math" w:hAnsi="Cambria Math"/>
          </w:rPr>
          <m:t>DB</m:t>
        </m:r>
      </m:oMath>
      <w:r w:rsidR="00976DAE">
        <w:rPr>
          <w:rFonts w:hint="eastAsia"/>
        </w:rPr>
        <w:t xml:space="preserve"> </w:t>
      </w:r>
      <w:r w:rsidR="00F6401F">
        <w:rPr>
          <w:rFonts w:hint="eastAsia"/>
        </w:rPr>
        <w:t>和查询</w:t>
      </w:r>
      <w:r w:rsidR="00F6401F">
        <w:rPr>
          <w:rFonts w:hint="eastAsia"/>
        </w:rPr>
        <w:t xml:space="preserve"> </w:t>
      </w:r>
      <m:oMath>
        <m:r>
          <w:rPr>
            <w:rFonts w:ascii="Cambria Math" w:hAnsi="Cambria Math"/>
          </w:rPr>
          <m:t>q</m:t>
        </m:r>
      </m:oMath>
      <w:r w:rsidR="00F6401F">
        <w:t xml:space="preserve"> </w:t>
      </w:r>
      <w:r w:rsidR="00104C28">
        <w:rPr>
          <w:rFonts w:hint="eastAsia"/>
        </w:rPr>
        <w:t>，</w:t>
      </w:r>
      <w:r w:rsidR="00637C08">
        <w:rPr>
          <w:rFonts w:hint="eastAsia"/>
        </w:rPr>
        <w:t>在协议执行完上述</w:t>
      </w:r>
      <w:r w:rsidR="00F6401F">
        <w:rPr>
          <w:rFonts w:hint="eastAsia"/>
        </w:rPr>
        <w:t>的</w:t>
      </w:r>
      <w:r w:rsidR="00F6401F">
        <w:rPr>
          <w:rFonts w:hint="eastAsia"/>
        </w:rPr>
        <w:t xml:space="preserve"> </w:t>
      </w:r>
      <m:oMath>
        <m:r>
          <w:rPr>
            <w:rFonts w:ascii="Cambria Math" w:hAnsi="Cambria Math"/>
          </w:rPr>
          <m:t>EDBSetup</m:t>
        </m:r>
      </m:oMath>
      <w:r w:rsidR="00F6401F">
        <w:t xml:space="preserve"> </w:t>
      </w:r>
      <w:r w:rsidR="00F6401F">
        <w:rPr>
          <w:rFonts w:hint="eastAsia"/>
        </w:rPr>
        <w:t>和</w:t>
      </w:r>
      <w:r w:rsidR="00F6401F">
        <w:rPr>
          <w:rFonts w:hint="eastAsia"/>
        </w:rPr>
        <w:t xml:space="preserve"> </w:t>
      </w:r>
      <m:oMath>
        <m:r>
          <w:rPr>
            <w:rFonts w:ascii="Cambria Math" w:hAnsi="Cambria Math"/>
          </w:rPr>
          <m:t>Search</m:t>
        </m:r>
      </m:oMath>
      <w:r w:rsidR="00F6401F">
        <w:rPr>
          <w:rFonts w:hint="eastAsia"/>
        </w:rPr>
        <w:t xml:space="preserve"> </w:t>
      </w:r>
      <w:r w:rsidR="00F6401F">
        <w:rPr>
          <w:rFonts w:hint="eastAsia"/>
        </w:rPr>
        <w:t>算法之后，如果客户端的输出等于</w:t>
      </w:r>
      <w:r w:rsidR="00F6401F">
        <w:rPr>
          <w:rFonts w:hint="eastAsia"/>
        </w:rPr>
        <w:t xml:space="preserve"> </w:t>
      </w:r>
      <m:oMath>
        <m:r>
          <w:rPr>
            <w:rFonts w:ascii="Cambria Math" w:hAnsi="Cambria Math"/>
          </w:rPr>
          <m:t>DB(q)</m:t>
        </m:r>
      </m:oMath>
      <w:r w:rsidR="00F6401F">
        <w:rPr>
          <w:rFonts w:hint="eastAsia"/>
        </w:rPr>
        <w:t xml:space="preserve"> </w:t>
      </w:r>
      <w:r w:rsidR="00F6401F">
        <w:rPr>
          <w:rFonts w:hint="eastAsia"/>
        </w:rPr>
        <w:t>的话，那么我们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2364722"/>
      <w:r>
        <w:rPr>
          <w:rFonts w:hint="eastAsia"/>
        </w:rPr>
        <w:t>对称可搜索加密安全性</w:t>
      </w:r>
      <w:bookmarkEnd w:id="15"/>
    </w:p>
    <w:p w14:paraId="08972A29" w14:textId="4584CBC3" w:rsidR="00B303AD"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w:r w:rsidR="00DE4A95">
        <w:rPr>
          <w:rFonts w:hint="eastAsia"/>
        </w:rPr>
        <w:t xml:space="preserve"> </w:t>
      </w:r>
      <m:oMath>
        <m:r>
          <m:rPr>
            <m:scr m:val="script"/>
          </m:rPr>
          <w:rPr>
            <w:rFonts w:ascii="Cambria Math" w:hAnsi="Cambria Math"/>
          </w:rPr>
          <m:t xml:space="preserve">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B877C4">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B877C4" w:rsidRPr="00B877C4">
        <w:rPr>
          <w:noProof/>
          <w:vertAlign w:val="superscript"/>
        </w:rPr>
        <w:t>[15]</w:t>
      </w:r>
      <w:r w:rsidR="00783277">
        <w:fldChar w:fldCharType="end"/>
      </w:r>
      <w:r w:rsidR="00DE4A95">
        <w:rPr>
          <w:rFonts w:hint="eastAsia"/>
        </w:rPr>
        <w:t>下</w:t>
      </w:r>
      <w:r w:rsidR="003835CB">
        <w:rPr>
          <w:rFonts w:hint="eastAsia"/>
        </w:rPr>
        <w:t>。</w:t>
      </w:r>
      <w:r w:rsidR="00DE4A95">
        <w:rPr>
          <w:rFonts w:hint="eastAsia"/>
        </w:rPr>
        <w:t>此处泄露函数</w:t>
      </w:r>
      <w:r w:rsidR="00DE4A95">
        <w:rPr>
          <w:rFonts w:hint="eastAsia"/>
        </w:rPr>
        <w:t xml:space="preserve"> </w:t>
      </w:r>
      <m:oMath>
        <m:r>
          <m:rPr>
            <m:scr m:val="script"/>
          </m:rPr>
          <w:rPr>
            <w:rFonts w:ascii="Cambria Math" w:hAnsi="Cambria Math"/>
          </w:rPr>
          <m:t>L</m:t>
        </m:r>
      </m:oMath>
      <w:r w:rsidR="00DE4A95">
        <w:rPr>
          <w:rFonts w:hint="eastAsia"/>
        </w:rPr>
        <w:t xml:space="preserve"> </w:t>
      </w:r>
      <w:r w:rsidR="00BE3042">
        <w:rPr>
          <w:rFonts w:hint="eastAsia"/>
        </w:rPr>
        <w:t>也</w:t>
      </w:r>
      <w:r w:rsidR="00C4173E">
        <w:rPr>
          <w:rFonts w:hint="eastAsia"/>
        </w:rPr>
        <w:t>就是</w:t>
      </w:r>
      <w:r w:rsidR="00DE4A95">
        <w:rPr>
          <w:rFonts w:hint="eastAsia"/>
        </w:rPr>
        <w:t>指协议</w:t>
      </w:r>
      <w:r w:rsidR="001A62AE">
        <w:rPr>
          <w:rFonts w:hint="eastAsia"/>
        </w:rPr>
        <w:t>交互过程中客户端</w:t>
      </w:r>
      <w:r w:rsidR="00DE4A95">
        <w:rPr>
          <w:rFonts w:hint="eastAsia"/>
        </w:rPr>
        <w:t>向攻击者</w:t>
      </w:r>
      <w:r w:rsidR="00000EAC">
        <w:rPr>
          <w:rFonts w:hint="eastAsia"/>
        </w:rPr>
        <w:t>（即服务端）</w:t>
      </w:r>
      <w:r w:rsidR="00DE4A95">
        <w:rPr>
          <w:rFonts w:hint="eastAsia"/>
        </w:rPr>
        <w:t>泄露的信息上界。在攻击者可以自由选</w:t>
      </w:r>
      <w:r w:rsidR="00DE4A95">
        <w:rPr>
          <w:rFonts w:hint="eastAsia"/>
        </w:rPr>
        <w:lastRenderedPageBreak/>
        <w:t>取数据库和查询的前提下，如果攻击者</w:t>
      </w:r>
      <w:r w:rsidR="00C47CB4">
        <w:rPr>
          <w:rFonts w:hint="eastAsia"/>
        </w:rPr>
        <w:t>与协议</w:t>
      </w:r>
      <w:r w:rsidR="00BE1518">
        <w:rPr>
          <w:rFonts w:hint="eastAsia"/>
        </w:rPr>
        <w:t>交互</w:t>
      </w:r>
      <w:r w:rsidR="00AB3BE0">
        <w:rPr>
          <w:rFonts w:hint="eastAsia"/>
        </w:rPr>
        <w:t>的</w:t>
      </w:r>
      <w:r w:rsidR="00E60E04">
        <w:rPr>
          <w:rFonts w:hint="eastAsia"/>
        </w:rPr>
        <w:t>视</w:t>
      </w:r>
      <w:r w:rsidR="00653694">
        <w:rPr>
          <w:rFonts w:hint="eastAsia"/>
        </w:rPr>
        <w:t>角</w:t>
      </w:r>
      <w:r w:rsidR="00DE4A95">
        <w:rPr>
          <w:rFonts w:hint="eastAsia"/>
        </w:rPr>
        <w:t>，都可以被</w:t>
      </w:r>
      <w:r w:rsidR="00A8200F">
        <w:rPr>
          <w:rFonts w:hint="eastAsia"/>
        </w:rPr>
        <w:t>一个模拟算法</w:t>
      </w:r>
      <w:r w:rsidR="00DE4A95">
        <w:rPr>
          <w:rFonts w:hint="eastAsia"/>
        </w:rPr>
        <w:t>只</w:t>
      </w:r>
      <w:r w:rsidR="005F7ABB">
        <w:rPr>
          <w:rFonts w:hint="eastAsia"/>
        </w:rPr>
        <w:t>通过</w:t>
      </w:r>
      <w:r w:rsidR="00DE4A95">
        <w:rPr>
          <w:rFonts w:hint="eastAsia"/>
        </w:rPr>
        <w:t>泄露函数</w:t>
      </w:r>
      <w:r w:rsidR="00DE4A95">
        <w:rPr>
          <w:rFonts w:hint="eastAsia"/>
        </w:rPr>
        <w:t xml:space="preserve"> </w:t>
      </w:r>
      <m:oMath>
        <m:r>
          <m:rPr>
            <m:scr m:val="script"/>
          </m:rPr>
          <w:rPr>
            <w:rFonts w:ascii="Cambria Math" w:hAnsi="Cambria Math"/>
          </w:rPr>
          <m:t>L</m:t>
        </m:r>
      </m:oMath>
      <w:r w:rsidR="00282889">
        <w:rPr>
          <w:rFonts w:hint="eastAsia"/>
        </w:rPr>
        <w:t xml:space="preserve"> </w:t>
      </w:r>
      <w:r w:rsidR="00DE4A95">
        <w:rPr>
          <w:rFonts w:hint="eastAsia"/>
        </w:rPr>
        <w:t>模拟</w:t>
      </w:r>
      <w:r w:rsidR="00282889">
        <w:rPr>
          <w:rFonts w:hint="eastAsia"/>
        </w:rPr>
        <w:t>出来</w:t>
      </w:r>
      <w:r w:rsidR="00DE4A95">
        <w:rPr>
          <w:rFonts w:hint="eastAsia"/>
        </w:rPr>
        <w:t>，那我们就说此协议</w:t>
      </w:r>
      <w:r w:rsidR="00BC2AE3">
        <w:rPr>
          <w:rFonts w:hint="eastAsia"/>
        </w:rPr>
        <w:t>是</w:t>
      </w:r>
      <w:r w:rsidR="00DE4A95">
        <w:rPr>
          <w:rFonts w:hint="eastAsia"/>
        </w:rPr>
        <w:t>安全的。</w:t>
      </w:r>
    </w:p>
    <w:p w14:paraId="68A00B5F" w14:textId="63911B79" w:rsidR="00C8098F" w:rsidRPr="002D5CF5" w:rsidRDefault="00D54400" w:rsidP="00D163AA">
      <w:pPr>
        <w:pStyle w:val="3"/>
        <w:spacing w:before="156" w:after="156"/>
      </w:pPr>
      <m:oMath>
        <m:r>
          <m:rPr>
            <m:sty m:val="p"/>
          </m:rPr>
          <w:rPr>
            <w:rFonts w:ascii="Cambria Math" w:hAnsi="Cambria Math"/>
          </w:rPr>
          <m:t xml:space="preserve"> </m:t>
        </m:r>
        <w:bookmarkStart w:id="16" w:name="_Ref132239257"/>
        <w:bookmarkStart w:id="17" w:name="_Toc132364723"/>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ACE65C2" w14:textId="1EB82BD7"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本文设计的</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可搜索加密的实现方案，这里我们放到这一</w:t>
      </w:r>
      <w:r w:rsidR="00685094">
        <w:rPr>
          <w:rFonts w:hint="eastAsia"/>
        </w:rPr>
        <w:t>节一同介绍</w:t>
      </w:r>
      <w:r w:rsidR="007A1A43">
        <w:rPr>
          <w:rFonts w:hint="eastAsia"/>
        </w:rPr>
        <w:t>。</w:t>
      </w:r>
      <m:oMath>
        <m:r>
          <w:rPr>
            <w:rFonts w:ascii="Cambria Math" w:hAnsi="Cambria Math"/>
          </w:rPr>
          <m:t>TSet</m:t>
        </m:r>
      </m:oMath>
      <w:r w:rsidR="00637C08">
        <w:rPr>
          <w:rFonts w:hint="eastAsia"/>
        </w:rPr>
        <w:t xml:space="preserve"> </w:t>
      </w:r>
      <w:r w:rsidR="004A6A9F">
        <w:rPr>
          <w:rFonts w:hint="eastAsia"/>
        </w:rPr>
        <w:t>实际上就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TSet</m:t>
        </m:r>
      </m:oMath>
      <w:r w:rsidR="00637C08">
        <w:rPr>
          <w:rFonts w:hint="eastAsia"/>
        </w:rPr>
        <w:t xml:space="preserve"> </w:t>
      </w:r>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A2133A">
        <w:rPr>
          <w:rFonts w:hint="eastAsia"/>
        </w:rPr>
        <w:t>对称</w:t>
      </w:r>
      <w:r w:rsidR="00C26C22">
        <w:rPr>
          <w:rFonts w:hint="eastAsia"/>
        </w:rPr>
        <w:t>对称可搜索加密</w:t>
      </w:r>
      <w:r w:rsidR="00A2133A">
        <w:rPr>
          <w:rFonts w:hint="eastAsia"/>
        </w:rPr>
        <w:t>的定义</w:t>
      </w:r>
      <w:r w:rsidR="00054376">
        <w:rPr>
          <w:rFonts w:hint="eastAsia"/>
        </w:rPr>
        <w:t>。</w:t>
      </w:r>
    </w:p>
    <w:p w14:paraId="1A02D58B" w14:textId="27884219" w:rsidR="006B4402" w:rsidRDefault="00FE6BA4" w:rsidP="00681E41">
      <w:r>
        <w:tab/>
      </w:r>
      <w:r>
        <w:rPr>
          <w:rFonts w:hint="eastAsia"/>
        </w:rPr>
        <w:t>我们假设关系型数据库</w:t>
      </w:r>
      <w:r>
        <w:rPr>
          <w:rFonts w:hint="eastAsia"/>
        </w:rPr>
        <w:t xml:space="preserve"> </w:t>
      </w:r>
      <m:oMath>
        <m:r>
          <w:rPr>
            <w:rFonts w:ascii="Cambria Math" w:hAnsi="Cambria Math"/>
          </w:rPr>
          <m:t>DB</m:t>
        </m:r>
      </m:oMath>
      <w:r>
        <w:rPr>
          <w:rFonts w:hint="eastAsia"/>
        </w:rPr>
        <w:t xml:space="preserve"> </w:t>
      </w:r>
      <w:r w:rsidR="00ED7397">
        <w:rPr>
          <w:rFonts w:hint="eastAsia"/>
        </w:rPr>
        <w:t>中</w:t>
      </w:r>
      <w:r w:rsidR="00ED7397">
        <w:rPr>
          <w:rFonts w:hint="eastAsia"/>
        </w:rPr>
        <w:t xml:space="preserve"> </w:t>
      </w:r>
      <w:r>
        <w:rPr>
          <w:rFonts w:hint="eastAsia"/>
        </w:rPr>
        <w:t>对应的倒序索引为</w:t>
      </w:r>
      <w:r w:rsidR="00237812">
        <w:rPr>
          <w:rFonts w:hint="eastAsia"/>
        </w:rPr>
        <w:t xml:space="preserve"> </w:t>
      </w:r>
      <m:oMath>
        <m:r>
          <w:rPr>
            <w:rFonts w:ascii="Cambria Math" w:hAnsi="Cambria Math"/>
          </w:rPr>
          <m:t>I</m:t>
        </m:r>
      </m:oMath>
      <w:r>
        <w:rPr>
          <w:rFonts w:hint="eastAsia"/>
        </w:rPr>
        <w:t>，</w:t>
      </w:r>
      <w:r w:rsidR="00681E41">
        <w:rPr>
          <w:rFonts w:hint="eastAsia"/>
        </w:rPr>
        <w:t>即有</w:t>
      </w:r>
      <w:r w:rsidR="00E236D0">
        <w:rPr>
          <w:rFonts w:hint="eastAsia"/>
        </w:rPr>
        <w:t>：</w:t>
      </w:r>
    </w:p>
    <w:p w14:paraId="7D37E745" w14:textId="19908EF5" w:rsidR="00F80F04" w:rsidRPr="00F80F04" w:rsidRDefault="00F36952" w:rsidP="00681E41">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w:D</m:t>
                  </m:r>
                  <m:sSub>
                    <m:sSubPr>
                      <m:ctrlPr>
                        <w:rPr>
                          <w:rFonts w:ascii="Cambria Math" w:hAnsi="Cambria Math"/>
                        </w:rPr>
                      </m:ctrlPr>
                    </m:sSubPr>
                    <m:e>
                      <m:r>
                        <w:rPr>
                          <w:rFonts w:ascii="Cambria Math" w:hAnsi="Cambria Math"/>
                        </w:rPr>
                        <m:t>B</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d>
                    <m:dPr>
                      <m:ctrlPr>
                        <w:rPr>
                          <w:rFonts w:ascii="Cambria Math" w:hAnsi="Cambria Math"/>
                          <w:i/>
                        </w:rPr>
                      </m:ctrlPr>
                    </m:dPr>
                    <m:e>
                      <m:r>
                        <w:rPr>
                          <w:rFonts w:ascii="Cambria Math" w:hAnsi="Cambria Math"/>
                        </w:rPr>
                        <m:t>w</m:t>
                      </m:r>
                    </m:e>
                  </m:d>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2</m:t>
                  </m:r>
                </m:e>
              </m:d>
            </m:e>
          </m:eqArr>
        </m:oMath>
      </m:oMathPara>
    </w:p>
    <w:p w14:paraId="7045B60B" w14:textId="2EB736A7" w:rsidR="004E4768" w:rsidRDefault="00681E41" w:rsidP="00681E41">
      <w:r>
        <w:rPr>
          <w:rFonts w:hint="eastAsia"/>
        </w:rPr>
        <w:t>则</w:t>
      </w:r>
      <w:r w:rsidR="003033A3">
        <w:rPr>
          <w:rFonts w:hint="eastAsia"/>
        </w:rPr>
        <w:t>关于</w:t>
      </w:r>
      <w:r w:rsidR="005B43F4">
        <w:rPr>
          <w:rFonts w:hint="eastAsia"/>
        </w:rPr>
        <w:t xml:space="preserve"> </w:t>
      </w:r>
      <m:oMath>
        <m:r>
          <w:rPr>
            <w:rFonts w:ascii="Cambria Math" w:hAnsi="Cambria Math"/>
          </w:rPr>
          <m:t>TSet</m:t>
        </m:r>
      </m:oMath>
      <w:r w:rsidR="00637C08">
        <w:rPr>
          <w:rFonts w:hint="eastAsia"/>
        </w:rPr>
        <w:t xml:space="preserve"> </w:t>
      </w:r>
      <w:r w:rsidR="004E4768">
        <w:rPr>
          <w:rFonts w:hint="eastAsia"/>
        </w:rPr>
        <w:t>有三个算法</w:t>
      </w:r>
      <w:r w:rsidR="004E4768">
        <w:rPr>
          <w:rFonts w:hint="eastAsia"/>
        </w:rPr>
        <w:t>:</w:t>
      </w:r>
    </w:p>
    <w:p w14:paraId="698A386E" w14:textId="42DAB0E2"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接收</w:t>
      </w:r>
      <w:r w:rsidR="00411802">
        <w:rPr>
          <w:rFonts w:hint="eastAsia"/>
        </w:rPr>
        <w:t>基于</w:t>
      </w:r>
      <w:r w:rsidR="009C6F35">
        <w:rPr>
          <w:rFonts w:hint="eastAsia"/>
        </w:rPr>
        <w:t>数据库</w:t>
      </w:r>
      <w:r w:rsidR="00497D33">
        <w:rPr>
          <w:rFonts w:hint="eastAsia"/>
        </w:rPr>
        <w:t xml:space="preserve"> </w:t>
      </w:r>
      <m:oMath>
        <m:r>
          <w:rPr>
            <w:rFonts w:ascii="Cambria Math" w:hAnsi="Cambria Math"/>
          </w:rPr>
          <m:t>DB</m:t>
        </m:r>
      </m:oMath>
      <w:r w:rsidR="00497D33">
        <w:rPr>
          <w:rFonts w:hint="eastAsia"/>
        </w:rPr>
        <w:t xml:space="preserve"> </w:t>
      </w:r>
      <w:r w:rsidR="00497D33">
        <w:rPr>
          <w:rFonts w:hint="eastAsia"/>
        </w:rPr>
        <w:t>的</w:t>
      </w:r>
      <w:r w:rsidR="004A02B4">
        <w:rPr>
          <w:rFonts w:hint="eastAsia"/>
        </w:rPr>
        <w:t>明文</w:t>
      </w:r>
      <w:r w:rsidR="009C6F35">
        <w:rPr>
          <w:rFonts w:hint="eastAsia"/>
        </w:rPr>
        <w:t>倒序</w:t>
      </w:r>
      <w:r w:rsidR="00515DB4">
        <w:rPr>
          <w:rFonts w:hint="eastAsia"/>
        </w:rPr>
        <w:t>索引</w:t>
      </w:r>
      <w:r w:rsidR="00C918D5">
        <w:rPr>
          <w:rFonts w:hint="eastAsia"/>
        </w:rPr>
        <w:t xml:space="preserve"> </w:t>
      </w:r>
      <m:oMath>
        <m:r>
          <w:rPr>
            <w:rFonts w:ascii="Cambria Math" w:hAnsi="Cambria Math"/>
          </w:rPr>
          <m:t>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w:r w:rsidR="00130EED">
        <w:rPr>
          <w:rFonts w:hint="eastAsia"/>
          <w:color w:val="000000" w:themeColor="text1"/>
        </w:rPr>
        <w:t xml:space="preserve"> </w:t>
      </w:r>
      <m:oMath>
        <m:r>
          <w:rPr>
            <w:rFonts w:ascii="Cambria Math" w:hAnsi="Cambria Math"/>
          </w:rPr>
          <m:t>TSet</m:t>
        </m:r>
      </m:oMath>
      <w:r w:rsidR="00130EED">
        <w:rPr>
          <w:rFonts w:hint="eastAsia"/>
        </w:rPr>
        <w:t xml:space="preserve"> </w:t>
      </w:r>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w:r w:rsidR="00637C08">
        <w:rPr>
          <w:rFonts w:hint="eastAsia"/>
          <w:color w:val="000000" w:themeColor="text1"/>
        </w:rPr>
        <w:t xml:space="preserve"> </w:t>
      </w:r>
      <m:oMath>
        <m:r>
          <w:rPr>
            <w:rFonts w:ascii="Cambria Math" w:hAnsi="Cambria Math"/>
          </w:rPr>
          <m:t>TSet</m:t>
        </m:r>
      </m:oMath>
      <w:r w:rsidR="00600344">
        <w:rPr>
          <w:rFonts w:hint="eastAsia"/>
        </w:rPr>
        <w:t xml:space="preserve"> </w:t>
      </w:r>
      <w:r w:rsidR="00114107">
        <w:rPr>
          <w:rFonts w:hint="eastAsia"/>
          <w:color w:val="000000" w:themeColor="text1"/>
        </w:rPr>
        <w:t>是一个数组，其中的元素</w:t>
      </w:r>
      <w:r w:rsidR="00637C0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oMath>
      <w:r w:rsidR="00637C08">
        <w:rPr>
          <w:rFonts w:hint="eastAsia"/>
        </w:rPr>
        <w:t xml:space="preserve"> </w:t>
      </w:r>
      <w:r w:rsidR="00031F5A">
        <w:rPr>
          <w:rFonts w:hint="eastAsia"/>
        </w:rPr>
        <w:t>对应于明文索引</w:t>
      </w:r>
      <w:r w:rsidR="00031F5A">
        <w:rPr>
          <w:rFonts w:hint="eastAsia"/>
        </w:rPr>
        <w:t xml:space="preserve">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00031F5A">
        <w:rPr>
          <w:rFonts w:hint="eastAsia"/>
        </w:rPr>
        <w:t>。</w:t>
      </w:r>
    </w:p>
    <w:p w14:paraId="756BBB43" w14:textId="736D2D08"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w:r w:rsidR="00DA7FBC">
        <w:rPr>
          <w:rFonts w:hint="eastAsia"/>
        </w:rPr>
        <w:t xml:space="preserve"> </w:t>
      </w:r>
      <m:oMath>
        <m:r>
          <w:rPr>
            <w:rFonts w:ascii="Cambria Math" w:hAnsi="Cambria Math"/>
          </w:rPr>
          <m:t>TSet</m:t>
        </m:r>
      </m:oMath>
      <w:r w:rsidR="00DA7FBC">
        <w:rPr>
          <w:rFonts w:hint="eastAsia"/>
        </w:rPr>
        <w:t xml:space="preserve"> </w:t>
      </w:r>
      <w:r w:rsidR="00466CCF">
        <w:rPr>
          <w:rFonts w:hint="eastAsia"/>
        </w:rPr>
        <w:t>上</w:t>
      </w:r>
      <w:r w:rsidR="0039120C">
        <w:rPr>
          <w:rFonts w:hint="eastAsia"/>
        </w:rPr>
        <w:t>的查询</w:t>
      </w:r>
      <w:r w:rsidR="00466CCF">
        <w:rPr>
          <w:rFonts w:hint="eastAsia"/>
        </w:rPr>
        <w:t>凭证</w:t>
      </w:r>
      <w:r w:rsidR="0039120C">
        <w:rPr>
          <w:rFonts w:hint="eastAsia"/>
        </w:rPr>
        <w:t>，</w:t>
      </w:r>
      <w:r w:rsidR="00E67CD7">
        <w:rPr>
          <w:rFonts w:hint="eastAsia"/>
        </w:rPr>
        <w:t>算法输入</w:t>
      </w:r>
      <w:r w:rsidR="00B300F2">
        <w:rPr>
          <w:rFonts w:hint="eastAsia"/>
        </w:rPr>
        <w:t>要查询的</w:t>
      </w:r>
      <w:r w:rsidR="006A4575">
        <w:rPr>
          <w:rFonts w:hint="eastAsia"/>
        </w:rPr>
        <w:t>表的标号</w:t>
      </w:r>
      <w:r w:rsidR="006A4575">
        <w:rPr>
          <w:rFonts w:hint="eastAsia"/>
        </w:rPr>
        <w:t xml:space="preserve"> </w:t>
      </w:r>
      <m:oMath>
        <m:r>
          <w:rPr>
            <w:rFonts w:ascii="Cambria Math" w:hAnsi="Cambria Math" w:hint="eastAsia"/>
          </w:rPr>
          <m:t>i</m:t>
        </m:r>
      </m:oMath>
      <w:r w:rsidR="006A4575">
        <w:rPr>
          <w:rFonts w:hint="eastAsia"/>
        </w:rPr>
        <w:t>，</w:t>
      </w:r>
      <w:r w:rsidR="00B300F2">
        <w:rPr>
          <w:rFonts w:hint="eastAsia"/>
        </w:rPr>
        <w:t>关键字</w:t>
      </w:r>
      <w:r w:rsidR="00B300F2">
        <w:rPr>
          <w:rFonts w:hint="eastAsia"/>
        </w:rPr>
        <w:t xml:space="preserve"> </w:t>
      </w:r>
      <m:oMath>
        <m:r>
          <w:rPr>
            <w:rFonts w:ascii="Cambria Math" w:hAnsi="Cambria Math"/>
          </w:rPr>
          <m:t>w</m:t>
        </m:r>
      </m:oMath>
      <w:r w:rsidR="00637C08">
        <w:rPr>
          <w:rFonts w:hint="eastAsia"/>
        </w:rPr>
        <w:t xml:space="preserve"> </w:t>
      </w:r>
      <w:r w:rsidR="00B300F2">
        <w:rPr>
          <w:rFonts w:hint="eastAsia"/>
        </w:rPr>
        <w:t>和</w:t>
      </w:r>
      <w:r w:rsidR="006109F2">
        <w:rPr>
          <w:rFonts w:hint="eastAsia"/>
        </w:rPr>
        <w:t>密钥</w:t>
      </w:r>
      <w:r w:rsidR="006109F2">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凭证</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0C8FEA13"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w:r w:rsidR="004A1F98">
        <w:rPr>
          <w:rFonts w:hint="eastAsia"/>
        </w:rPr>
        <w:t xml:space="preserve"> </w:t>
      </w:r>
      <m:oMath>
        <m:r>
          <w:rPr>
            <w:rFonts w:ascii="Cambria Math" w:hAnsi="Cambria Math"/>
          </w:rPr>
          <m:t>TSet</m:t>
        </m:r>
      </m:oMath>
      <w:r w:rsidR="007050F1">
        <w:rPr>
          <w:rFonts w:hint="eastAsia"/>
        </w:rPr>
        <w:t>、</w:t>
      </w:r>
      <w:r w:rsidR="00A60C09">
        <w:rPr>
          <w:rFonts w:hint="eastAsia"/>
        </w:rPr>
        <w:t>要查询的表的标号</w:t>
      </w:r>
      <w:r w:rsidR="001E2996">
        <w:rPr>
          <w:rFonts w:hint="eastAsia"/>
        </w:rPr>
        <w:t xml:space="preserve"> </w:t>
      </w:r>
      <m:oMath>
        <m:r>
          <w:rPr>
            <w:rFonts w:ascii="Cambria Math" w:hAnsi="Cambria Math" w:hint="eastAsia"/>
          </w:rPr>
          <m:t>i</m:t>
        </m:r>
      </m:oMath>
      <w:r w:rsidR="00637C08">
        <w:rPr>
          <w:rFonts w:hint="eastAsia"/>
        </w:rPr>
        <w:t>、以及</w:t>
      </w:r>
      <w:r w:rsidR="00637C08">
        <w:rPr>
          <w:rFonts w:hint="eastAsia"/>
        </w:rPr>
        <w:t xml:space="preserve"> </w:t>
      </w:r>
      <m:oMath>
        <m:r>
          <w:rPr>
            <w:rFonts w:ascii="Cambria Math" w:hAnsi="Cambria Math"/>
          </w:rPr>
          <m:t>TSetGetTag</m:t>
        </m:r>
      </m:oMath>
      <w:r w:rsidR="00637C08">
        <w:rPr>
          <w:rFonts w:hint="eastAsia"/>
        </w:rPr>
        <w:t xml:space="preserve"> </w:t>
      </w:r>
      <w:r w:rsidR="00A60C09">
        <w:rPr>
          <w:rFonts w:hint="eastAsia"/>
        </w:rPr>
        <w:t>中生成的</w:t>
      </w:r>
      <w:r w:rsidR="00A60C09">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23789E">
        <w:rPr>
          <w:rFonts w:hint="eastAsia"/>
        </w:rPr>
        <w:t>包含</w:t>
      </w:r>
      <w:r w:rsidR="0023789E">
        <w:rPr>
          <w:rFonts w:hint="eastAsia"/>
        </w:rPr>
        <w:t xml:space="preserve"> </w:t>
      </w:r>
      <m:oMath>
        <m:r>
          <w:rPr>
            <w:rFonts w:ascii="Cambria Math" w:hAnsi="Cambria Math"/>
          </w:rPr>
          <m:t>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w:r w:rsidR="00D62D5B">
        <w:rPr>
          <w:rFonts w:hint="eastAsia"/>
        </w:rP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oMath>
      <w:r w:rsidR="001D7357">
        <w:rPr>
          <w:rFonts w:hint="eastAsia"/>
        </w:rPr>
        <w:t>。</w:t>
      </w:r>
    </w:p>
    <w:p w14:paraId="4490CBBE" w14:textId="7F1F29AE" w:rsidR="001D053C" w:rsidRPr="00E87B6F" w:rsidRDefault="001D053C" w:rsidP="00754E41">
      <w:pPr>
        <w:pStyle w:val="2"/>
        <w:spacing w:before="156" w:after="156"/>
      </w:pPr>
      <w:bookmarkStart w:id="18" w:name="_Toc132364724"/>
      <w:r w:rsidRPr="00E87B6F">
        <w:t>Join</w:t>
      </w:r>
      <w:r w:rsidRPr="00E87B6F">
        <w:rPr>
          <w:rFonts w:hint="eastAsia"/>
        </w:rPr>
        <w:t>查询</w:t>
      </w:r>
      <w:bookmarkEnd w:id="18"/>
    </w:p>
    <w:p w14:paraId="01E51011" w14:textId="77777777" w:rsidR="001D053C" w:rsidRPr="00EB64DD" w:rsidRDefault="001D053C" w:rsidP="003A412E">
      <w:pPr>
        <w:pStyle w:val="3"/>
        <w:spacing w:before="156" w:after="156"/>
      </w:pPr>
      <w:bookmarkStart w:id="19" w:name="_Toc132364725"/>
      <w:r>
        <w:t>J</w:t>
      </w:r>
      <w:r>
        <w:rPr>
          <w:rFonts w:hint="eastAsia"/>
        </w:rPr>
        <w:t>oin</w:t>
      </w:r>
      <w:r>
        <w:rPr>
          <w:rFonts w:hint="eastAsia"/>
        </w:rPr>
        <w:t>查询的概念</w:t>
      </w:r>
      <w:bookmarkEnd w:id="19"/>
    </w:p>
    <w:p w14:paraId="4BA6200F" w14:textId="77777777" w:rsidR="001D053C" w:rsidRDefault="001D053C" w:rsidP="001D053C">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就是在表之间建立一种关系，反馈给用户</w:t>
      </w:r>
      <w:r w:rsidRPr="0056366E">
        <w:t>多个表中的不同实体的信息</w:t>
      </w:r>
      <w:r>
        <w:rPr>
          <w:rFonts w:hint="eastAsia"/>
        </w:rPr>
        <w:t>，给数据库查询</w:t>
      </w:r>
      <w:r w:rsidRPr="00086C0A">
        <w:rPr>
          <w:rFonts w:hint="eastAsia"/>
        </w:rPr>
        <w:t>带来了极大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我们需要先计算出多个表之间的</w:t>
      </w:r>
      <w:r>
        <w:rPr>
          <w:rFonts w:hint="eastAsia"/>
        </w:rPr>
        <w:t>Join</w:t>
      </w:r>
      <w:r>
        <w:rPr>
          <w:rFonts w:hint="eastAsia"/>
        </w:rPr>
        <w:t>表，然后进一步在</w:t>
      </w:r>
      <w:r>
        <w:rPr>
          <w:rFonts w:hint="eastAsia"/>
        </w:rPr>
        <w:t>Join</w:t>
      </w:r>
      <w:r>
        <w:rPr>
          <w:rFonts w:hint="eastAsia"/>
        </w:rPr>
        <w:t>表进行字段的匹配和查询。</w:t>
      </w:r>
    </w:p>
    <w:p w14:paraId="3F28CF05" w14:textId="536A4327" w:rsidR="001D053C" w:rsidRPr="00BF5724" w:rsidRDefault="001D053C" w:rsidP="003A412E">
      <w:pPr>
        <w:pStyle w:val="3"/>
        <w:spacing w:before="156" w:after="156"/>
      </w:pPr>
      <w:bookmarkStart w:id="20" w:name="_Toc132364726"/>
      <w:r>
        <w:lastRenderedPageBreak/>
        <w:t>Join</w:t>
      </w:r>
      <w:r>
        <w:rPr>
          <w:rFonts w:hint="eastAsia"/>
        </w:rPr>
        <w:t>属性与</w:t>
      </w:r>
      <w:r w:rsidR="003F0338">
        <w:rPr>
          <w:rFonts w:hint="eastAsia"/>
        </w:rPr>
        <w:t>Join</w:t>
      </w:r>
      <w:r w:rsidR="003F0338">
        <w:rPr>
          <w:rFonts w:hint="eastAsia"/>
        </w:rPr>
        <w:t>关键词</w:t>
      </w:r>
      <w:r>
        <w:rPr>
          <w:rFonts w:hint="eastAsia"/>
        </w:rPr>
        <w:t>集</w:t>
      </w:r>
      <w:bookmarkEnd w:id="20"/>
    </w:p>
    <w:p w14:paraId="1D061691" w14:textId="7187F53E" w:rsidR="001D053C" w:rsidRPr="00611312" w:rsidRDefault="001D053C" w:rsidP="00611312">
      <w:pPr>
        <w:ind w:firstLine="420"/>
      </w:pPr>
      <w:r>
        <w:rPr>
          <w:rFonts w:hint="eastAsia"/>
        </w:rPr>
        <w:t>我们称</w:t>
      </w:r>
      <w:r>
        <w:t>J</w:t>
      </w:r>
      <w:r>
        <w:rPr>
          <w:rFonts w:hint="eastAsia"/>
        </w:rPr>
        <w:t>oin</w:t>
      </w:r>
      <w:r>
        <w:rPr>
          <w:rFonts w:hint="eastAsia"/>
        </w:rPr>
        <w:t>运算中所涉及的，表之间的共同属性为</w:t>
      </w:r>
      <w:r>
        <w:rPr>
          <w:rFonts w:hint="eastAsia"/>
        </w:rPr>
        <w:t>Join</w:t>
      </w:r>
      <w:r>
        <w:rPr>
          <w:rFonts w:hint="eastAsia"/>
        </w:rPr>
        <w:t>属性。具体地，我们将</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和其他表共有属性表示为</w:t>
      </w:r>
      <w:r>
        <w:rPr>
          <w:rFonts w:hint="eastAsia"/>
        </w:rPr>
        <w:t xml:space="preserve"> </w:t>
      </w:r>
      <m:oMath>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Pr>
          <w:rFonts w:hint="eastAsia"/>
        </w:rPr>
        <w:t>，</w:t>
      </w:r>
      <m:oMath>
        <m:r>
          <w:rPr>
            <w:rFonts w:ascii="Cambria Math" w:hAnsi="Cambria Math"/>
          </w:rPr>
          <m:t>T</m:t>
        </m:r>
      </m:oMath>
      <w:r w:rsidR="00637C08">
        <w:rPr>
          <w:rFonts w:hint="eastAsia"/>
        </w:rPr>
        <w:t xml:space="preserve"> </w:t>
      </w:r>
      <w:r>
        <w:rPr>
          <w:rFonts w:hint="eastAsia"/>
        </w:rPr>
        <w:t>为</w:t>
      </w:r>
      <w:r>
        <w:rPr>
          <w:rFonts w:hint="eastAsia"/>
        </w:rPr>
        <w:t>Join</w:t>
      </w:r>
      <w:r>
        <w:rPr>
          <w:rFonts w:hint="eastAsia"/>
        </w:rPr>
        <w:t>属性的个数。这个属性集合时建立数据库伊始就确定的。同时，我们将记录</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637C08">
        <w:rPr>
          <w:rFonts w:hint="eastAsia"/>
        </w:rPr>
        <w:t xml:space="preserve"> </w:t>
      </w:r>
      <w:r>
        <w:rPr>
          <w:rFonts w:hint="eastAsia"/>
        </w:rPr>
        <w:t>其</w:t>
      </w:r>
      <w:r>
        <w:rPr>
          <w:rFonts w:hint="eastAsia"/>
        </w:rPr>
        <w:t>Join</w:t>
      </w:r>
      <w:r>
        <w:rPr>
          <w:rFonts w:hint="eastAsia"/>
        </w:rPr>
        <w:t>属性</w:t>
      </w:r>
      <w:r w:rsidR="003438B1">
        <w:rPr>
          <w:rFonts w:hint="eastAsia"/>
        </w:rPr>
        <w:t>集</w:t>
      </w:r>
      <w:r>
        <w:rPr>
          <w:rFonts w:hint="eastAsia"/>
        </w:rPr>
        <w:t xml:space="preserve"> </w:t>
      </w:r>
      <m:oMath>
        <m:r>
          <w:rPr>
            <w:rFonts w:ascii="Cambria Math" w:hAnsi="Cambria Math"/>
          </w:rPr>
          <m:t>T</m:t>
        </m:r>
      </m:oMath>
      <w:r>
        <w:rPr>
          <w:rFonts w:hint="eastAsia"/>
        </w:rPr>
        <w:t xml:space="preserve"> </w:t>
      </w:r>
      <w:r>
        <w:rPr>
          <w:rFonts w:hint="eastAsia"/>
        </w:rPr>
        <w:t>上的</w:t>
      </w:r>
      <w:r w:rsidR="00752769">
        <w:rPr>
          <w:rFonts w:hint="eastAsia"/>
        </w:rPr>
        <w:t>关键词</w:t>
      </w:r>
      <w:r>
        <w:rPr>
          <w:rFonts w:hint="eastAsia"/>
        </w:rPr>
        <w:t>集合称为其</w:t>
      </w:r>
      <w:r w:rsidR="003F0338">
        <w:rPr>
          <w:rFonts w:hint="eastAsia"/>
        </w:rPr>
        <w:t>Join</w:t>
      </w:r>
      <w:r w:rsidR="003F0338">
        <w:rPr>
          <w:rFonts w:hint="eastAsia"/>
        </w:rPr>
        <w:t>关键词</w:t>
      </w:r>
      <w:r>
        <w:rPr>
          <w:rFonts w:hint="eastAsia"/>
        </w:rPr>
        <w:t>集，记为：</w:t>
      </w:r>
    </w:p>
    <w:p w14:paraId="360C84BF" w14:textId="51ADA03F" w:rsidR="00611312" w:rsidRPr="00611312" w:rsidRDefault="00F36952" w:rsidP="001D053C">
      <w:pPr>
        <w:spacing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3</m:t>
                  </m:r>
                </m:e>
              </m:d>
            </m:e>
          </m:eqArr>
        </m:oMath>
      </m:oMathPara>
    </w:p>
    <w:p w14:paraId="0D9C8149" w14:textId="77777777" w:rsidR="001D053C" w:rsidRDefault="001D053C" w:rsidP="003A412E">
      <w:pPr>
        <w:pStyle w:val="3"/>
        <w:spacing w:before="156" w:after="156"/>
      </w:pPr>
      <w:bookmarkStart w:id="21" w:name="_Toc132364727"/>
      <w:r>
        <w:t>Join</w:t>
      </w:r>
      <w:r>
        <w:rPr>
          <w:rFonts w:hint="eastAsia"/>
        </w:rPr>
        <w:t>查询的形式化定义</w:t>
      </w:r>
      <w:bookmarkEnd w:id="21"/>
    </w:p>
    <w:p w14:paraId="4818815F" w14:textId="77777777" w:rsidR="001D053C" w:rsidRDefault="001D053C" w:rsidP="001D053C">
      <w:pPr>
        <w:ind w:firstLineChars="200" w:firstLine="480"/>
      </w:pPr>
      <w:r>
        <w:rPr>
          <w:rFonts w:hint="eastAsia"/>
        </w:rPr>
        <w:t>对于一个涉及</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的</w:t>
      </w:r>
      <w:r>
        <w:rPr>
          <w:rFonts w:hint="eastAsia"/>
        </w:rPr>
        <w:t>Jo</w:t>
      </w:r>
      <w:r>
        <w:t>in</w:t>
      </w:r>
      <w:r>
        <w:rPr>
          <w:rFonts w:hint="eastAsia"/>
        </w:rPr>
        <w:t>查询</w:t>
      </w:r>
      <w:r>
        <w:rPr>
          <w:rFonts w:hint="eastAsia"/>
        </w:rPr>
        <w:t xml:space="preserve"> </w:t>
      </w:r>
      <m:oMath>
        <m:r>
          <w:rPr>
            <w:rFonts w:ascii="Cambria Math" w:hAnsi="Cambria Math"/>
          </w:rPr>
          <m:t>q</m:t>
        </m:r>
      </m:oMath>
      <w:r>
        <w:rPr>
          <w:rFonts w:hint="eastAsia"/>
        </w:rPr>
        <w:t>，其形式化定义为</w:t>
      </w:r>
      <w:r>
        <w:rPr>
          <w:rFonts w:hint="eastAsia"/>
        </w:rPr>
        <w:t>:</w:t>
      </w:r>
    </w:p>
    <w:p w14:paraId="6F27E7A9" w14:textId="551E522A" w:rsidR="001D053C" w:rsidRPr="00906B8E" w:rsidRDefault="00F36952" w:rsidP="001D053C">
      <w:pPr>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4</m:t>
                  </m:r>
                </m:e>
              </m:d>
            </m:e>
          </m:eqArr>
        </m:oMath>
      </m:oMathPara>
    </w:p>
    <w:p w14:paraId="68EF298A" w14:textId="7ED5B478" w:rsidR="001D053C" w:rsidRDefault="001D053C" w:rsidP="001D053C">
      <w:r>
        <w:rPr>
          <w:rFonts w:hint="eastAsia"/>
        </w:rPr>
        <w:t>其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我们要查询的，分别来自</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sidR="00637C08">
        <w:rPr>
          <w:rFonts w:hint="eastAsia"/>
        </w:rPr>
        <w:t xml:space="preserve"> </w:t>
      </w:r>
      <w:r>
        <w:rPr>
          <w:rFonts w:hint="eastAsia"/>
        </w:rPr>
        <w:t>的关键词</w:t>
      </w:r>
      <m:oMath>
        <m:r>
          <w:rPr>
            <w:rFonts w:ascii="Cambria Math" w:hAnsi="Cambria Math"/>
          </w:rPr>
          <m:t xml:space="preserve"> </m:t>
        </m:r>
      </m:oMath>
      <w:r>
        <w:rPr>
          <w:rFonts w:hint="eastAsia"/>
        </w:rPr>
        <w:t>，而</w:t>
      </w:r>
      <w:r w:rsidR="00637C08">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637C08">
        <w:rPr>
          <w:rFonts w:hint="eastAsia"/>
        </w:rPr>
        <w:t xml:space="preserve"> </w:t>
      </w:r>
      <w:r>
        <w:rPr>
          <w:rFonts w:hint="eastAsia"/>
        </w:rPr>
        <w:t>则是要查询的，</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hint="eastAsia"/>
              </w:rPr>
              <m:t>j</m:t>
            </m:r>
          </m:sub>
        </m:sSub>
      </m:oMath>
      <w:r w:rsidR="00637C08">
        <w:rPr>
          <w:rFonts w:hint="eastAsia"/>
        </w:rPr>
        <w:t xml:space="preserve"> </w:t>
      </w:r>
      <w:r>
        <w:rPr>
          <w:rFonts w:hint="eastAsia"/>
        </w:rPr>
        <w:t>之间的</w:t>
      </w:r>
      <w:r>
        <w:rPr>
          <w:rFonts w:hint="eastAsia"/>
        </w:rPr>
        <w:t>Join</w:t>
      </w:r>
      <w:r>
        <w:rPr>
          <w:rFonts w:hint="eastAsia"/>
        </w:rPr>
        <w:t>属性集合。我们用</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t xml:space="preserve"> </w:t>
      </w:r>
      <w:r>
        <w:rPr>
          <w:rFonts w:hint="eastAsia"/>
        </w:rPr>
        <w:t>指代</w:t>
      </w:r>
      <w:r>
        <w:rPr>
          <w:rFonts w:hint="eastAsia"/>
        </w:rPr>
        <w:t>Join</w:t>
      </w:r>
      <w:r>
        <w:rPr>
          <w:rFonts w:hint="eastAsia"/>
        </w:rPr>
        <w:t>查询的结果，</w:t>
      </w:r>
      <m:oMath>
        <m:r>
          <w:rPr>
            <w:rFonts w:ascii="Cambria Math" w:hAnsi="Cambria Math"/>
          </w:rPr>
          <m:t>DB</m:t>
        </m:r>
        <m:d>
          <m:dPr>
            <m:ctrlPr>
              <w:rPr>
                <w:rFonts w:ascii="Cambria Math" w:hAnsi="Cambria Math"/>
                <w:i/>
              </w:rPr>
            </m:ctrlPr>
          </m:dPr>
          <m:e>
            <m:r>
              <w:rPr>
                <w:rFonts w:ascii="Cambria Math" w:hAnsi="Cambria Math"/>
              </w:rPr>
              <m:t>q</m:t>
            </m:r>
          </m:e>
        </m:d>
      </m:oMath>
      <w:r w:rsidR="00637C08">
        <w:rPr>
          <w:rFonts w:hint="eastAsia"/>
        </w:rPr>
        <w:t xml:space="preserve"> </w:t>
      </w:r>
      <w:r>
        <w:rPr>
          <w:rFonts w:hint="eastAsia"/>
        </w:rPr>
        <w:t>实际上是一个记录标识符对的集合，即：</w:t>
      </w:r>
    </w:p>
    <w:p w14:paraId="3A1989BF" w14:textId="77777777" w:rsidR="001D053C" w:rsidRDefault="001D053C" w:rsidP="001D053C">
      <w:pPr>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且</w:t>
      </w:r>
      <w:r>
        <w:rPr>
          <w:rFonts w:hint="eastAsia"/>
        </w:rPr>
        <w:t xml:space="preserve"> </w:t>
      </w:r>
      <w: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同时满足</w:t>
      </w:r>
      <w:r>
        <w:rPr>
          <w:rFonts w:hint="eastAsia"/>
        </w:rPr>
        <w:t>:</w:t>
      </w:r>
    </w:p>
    <w:p w14:paraId="00C62C79" w14:textId="43F83565" w:rsidR="001D053C" w:rsidRPr="00111B53" w:rsidRDefault="00F36952" w:rsidP="001D053C">
      <m:oMathPara>
        <m:oMath>
          <m:eqArr>
            <m:eqArrPr>
              <m:maxDist m:val="1"/>
              <m:ctrlPr>
                <w:rPr>
                  <w:rFonts w:ascii="Cambria Math" w:hAnsi="Cambria Math"/>
                  <w:i/>
                </w:rPr>
              </m:ctrlPr>
            </m:eqArrPr>
            <m:e>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r>
                <w:rPr>
                  <w:rFonts w:ascii="Cambria Math" w:hAnsi="Cambria Math"/>
                </w:rPr>
                <m:t>,</m:t>
              </m:r>
              <m:r>
                <w:rPr>
                  <w:rFonts w:ascii="Cambria Math" w:hAnsi="Cambria Math" w:hint="eastAsia"/>
                </w:rPr>
                <m:t xml:space="preserve"> </m:t>
              </m:r>
              <m:r>
                <w:rPr>
                  <w:rFonts w:ascii="Cambria Math" w:hAnsi="Cambria Math"/>
                </w:rPr>
                <m:t>and#</m:t>
              </m:r>
              <m:d>
                <m:dPr>
                  <m:begChr m:val="（"/>
                  <m:endChr m:val="）"/>
                  <m:ctrlPr>
                    <w:rPr>
                      <w:rFonts w:ascii="Cambria Math" w:hAnsi="Cambria Math"/>
                      <w:i/>
                    </w:rPr>
                  </m:ctrlPr>
                </m:dPr>
                <m:e>
                  <m:r>
                    <w:rPr>
                      <w:rFonts w:ascii="Cambria Math" w:hAnsi="Cambria Math" w:hint="eastAsia"/>
                    </w:rPr>
                    <m:t>2.</m:t>
                  </m:r>
                  <m:r>
                    <w:rPr>
                      <w:rFonts w:ascii="Cambria Math" w:hAnsi="Cambria Math"/>
                    </w:rPr>
                    <m:t>5</m:t>
                  </m:r>
                </m:e>
              </m:d>
            </m:e>
          </m:eqArr>
        </m:oMath>
      </m:oMathPara>
    </w:p>
    <w:p w14:paraId="4DA4C764" w14:textId="77777777" w:rsidR="001D053C" w:rsidRPr="00BA7F02" w:rsidRDefault="00F36952" w:rsidP="001D053C">
      <w:pPr>
        <w:spacing w:line="240" w:lineRule="atLeast"/>
      </w:pPr>
      <m:oMathPara>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rPr>
            <m:t>.</m:t>
          </m:r>
        </m:oMath>
      </m:oMathPara>
    </w:p>
    <w:p w14:paraId="510EEC6C" w14:textId="5650AFC7" w:rsidR="001D053C" w:rsidRPr="001D053C" w:rsidRDefault="001D053C" w:rsidP="007B01BF">
      <w:r>
        <w:rPr>
          <w:rFonts w:hint="eastAsia"/>
        </w:rPr>
        <w:t>上述表达式的含义为：</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j</m:t>
            </m:r>
          </m:sub>
        </m:sSub>
      </m:oMath>
      <w:r w:rsidR="00637C08">
        <w:rPr>
          <w:rFonts w:hint="eastAsia"/>
        </w:rPr>
        <w:t xml:space="preserve"> </w:t>
      </w:r>
      <w:r>
        <w:rPr>
          <w:rFonts w:hint="eastAsia"/>
        </w:rPr>
        <w:t>分别为</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中包含</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637C08">
        <w:rPr>
          <w:rFonts w:hint="eastAsia"/>
        </w:rPr>
        <w:t xml:space="preserve"> </w:t>
      </w:r>
      <w:r>
        <w:rPr>
          <w:rFonts w:hint="eastAsia"/>
        </w:rPr>
        <w:t>的记录，且这两条记录之间在</w:t>
      </w:r>
      <w:r>
        <w:rPr>
          <w:rFonts w:hint="eastAsia"/>
        </w:rPr>
        <w:t>Join</w:t>
      </w:r>
      <w:r>
        <w:rPr>
          <w:rFonts w:hint="eastAsia"/>
        </w:rPr>
        <w:t>属性集</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t xml:space="preserve"> </w:t>
      </w:r>
      <w:r>
        <w:rPr>
          <w:rFonts w:hint="eastAsia"/>
        </w:rPr>
        <w:t>上有相同的</w:t>
      </w:r>
      <w:r w:rsidR="00570BF4">
        <w:rPr>
          <w:rFonts w:hint="eastAsia"/>
        </w:rPr>
        <w:t>关键词</w:t>
      </w:r>
      <w:r w:rsidR="006C6C24">
        <w:rPr>
          <w:rFonts w:hint="eastAsia"/>
        </w:rPr>
        <w:t>集合</w:t>
      </w:r>
      <w:r>
        <w:rPr>
          <w:rFonts w:hint="eastAsia"/>
        </w:rPr>
        <w:t>。</w:t>
      </w:r>
    </w:p>
    <w:p w14:paraId="104C3805" w14:textId="74986815" w:rsidR="008C634B" w:rsidRDefault="002626E2" w:rsidP="003B6701">
      <w:pPr>
        <w:pStyle w:val="2"/>
        <w:spacing w:before="156" w:after="156"/>
        <w:rPr>
          <w:color w:val="000000" w:themeColor="text1"/>
        </w:rPr>
      </w:pPr>
      <w:bookmarkStart w:id="22" w:name="_Toc132364728"/>
      <w:r w:rsidRPr="008C634B">
        <w:rPr>
          <w:color w:val="000000" w:themeColor="text1"/>
        </w:rPr>
        <w:t>JXT</w:t>
      </w:r>
      <w:r w:rsidRPr="008C634B">
        <w:rPr>
          <w:rFonts w:hint="eastAsia"/>
          <w:color w:val="000000" w:themeColor="text1"/>
        </w:rPr>
        <w:t>协议</w:t>
      </w:r>
      <w:bookmarkEnd w:id="22"/>
    </w:p>
    <w:p w14:paraId="57209E72" w14:textId="7592CAE3"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r w:rsidR="007A6B98" w:rsidRPr="00167DF7">
        <w:rPr>
          <w:rFonts w:hint="eastAsia"/>
        </w:rPr>
        <w:t>Jutla</w:t>
      </w:r>
      <w:r w:rsidRPr="00B96FF4">
        <w:t>等人</w:t>
      </w:r>
      <w:r w:rsidR="0008316A">
        <w:fldChar w:fldCharType="begin"/>
      </w:r>
      <w:r w:rsidR="00E07901">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E07901" w:rsidRPr="00E07901">
        <w:rPr>
          <w:noProof/>
          <w:vertAlign w:val="superscript"/>
        </w:rPr>
        <w:t>[12]</w:t>
      </w:r>
      <w:r w:rsidR="0008316A">
        <w:fldChar w:fldCharType="end"/>
      </w:r>
      <w:r w:rsidRPr="00B96FF4">
        <w:t>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863C89">
        <w:rPr>
          <w:rFonts w:hint="eastAsia"/>
        </w:rPr>
        <w:t>性能</w:t>
      </w:r>
      <w:r w:rsidRPr="00B96FF4">
        <w:t>优势。</w:t>
      </w:r>
    </w:p>
    <w:p w14:paraId="52C64F75" w14:textId="5A4E8C31" w:rsidR="0068327F" w:rsidRDefault="00945110" w:rsidP="00D163AA">
      <w:pPr>
        <w:pStyle w:val="3"/>
        <w:spacing w:before="156" w:after="156"/>
      </w:pPr>
      <w:bookmarkStart w:id="23" w:name="_Toc132364729"/>
      <w:r>
        <w:rPr>
          <w:rFonts w:hint="eastAsia"/>
        </w:rPr>
        <w:lastRenderedPageBreak/>
        <w:t>实现</w:t>
      </w:r>
      <w:r>
        <w:rPr>
          <w:rFonts w:hint="eastAsia"/>
        </w:rPr>
        <w:t>Join</w:t>
      </w:r>
      <w:r>
        <w:rPr>
          <w:rFonts w:hint="eastAsia"/>
        </w:rPr>
        <w:t>查询的</w:t>
      </w:r>
      <w:r w:rsidR="00D301DE">
        <w:rPr>
          <w:rFonts w:hint="eastAsia"/>
        </w:rPr>
        <w:t>思路</w:t>
      </w:r>
      <w:bookmarkEnd w:id="23"/>
    </w:p>
    <w:p w14:paraId="70A6B1A9" w14:textId="6A9E8194"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其他查询类型的</w:t>
      </w:r>
      <w:r w:rsidR="00AD662B">
        <w:t>“</w:t>
      </w:r>
      <w:r w:rsidR="00AD662B">
        <w:rPr>
          <w:rFonts w:hint="eastAsia"/>
        </w:rPr>
        <w:t>非</w:t>
      </w:r>
      <w:r w:rsidR="00AD662B">
        <w:rPr>
          <w:rFonts w:hint="eastAsia"/>
        </w:rPr>
        <w:t>Join</w:t>
      </w:r>
      <w:r w:rsidR="0002305A">
        <w:rPr>
          <w:rFonts w:hint="eastAsia"/>
        </w:rPr>
        <w:t>查询</w:t>
      </w:r>
      <w:r w:rsidR="00AD662B">
        <w:t>”</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30010B">
        <w:rPr>
          <w:rFonts w:hint="eastAsia"/>
        </w:rPr>
        <w:t>Join</w:t>
      </w:r>
      <w:r w:rsidR="00396009">
        <w:rPr>
          <w:rFonts w:hint="eastAsia"/>
        </w:rPr>
        <w:t>的前提下</w:t>
      </w:r>
      <w:r w:rsidR="0030010B">
        <w:rPr>
          <w:rFonts w:hint="eastAsia"/>
        </w:rPr>
        <w:t>仍然支持高效</w:t>
      </w:r>
      <w:r w:rsidR="0030010B">
        <w:rPr>
          <w:rFonts w:hint="eastAsia"/>
        </w:rPr>
        <w:t>Join</w:t>
      </w:r>
      <w:r w:rsidR="0030010B">
        <w:rPr>
          <w:rFonts w:hint="eastAsia"/>
        </w:rPr>
        <w:t>查询。</w:t>
      </w:r>
      <w:r w:rsidR="006367BC">
        <w:rPr>
          <w:rFonts w:hint="eastAsia"/>
        </w:rPr>
        <w:t>下面我们考虑一个</w:t>
      </w:r>
      <w:r w:rsidR="008544CC">
        <w:rPr>
          <w:rFonts w:hint="eastAsia"/>
        </w:rPr>
        <w:t>在</w:t>
      </w:r>
      <w:r w:rsidR="007265B0">
        <w:rPr>
          <w:rFonts w:hint="eastAsia"/>
        </w:rPr>
        <w:t>表</w:t>
      </w:r>
      <w:r w:rsidR="008544CC">
        <w:t>A</w:t>
      </w:r>
      <w:r w:rsidR="007265B0">
        <w:rPr>
          <w:rFonts w:hint="eastAsia"/>
        </w:rPr>
        <w:t>（</w:t>
      </w:r>
      <w:r w:rsidR="007265B0">
        <w:rPr>
          <w:rFonts w:hint="eastAsia"/>
        </w:rPr>
        <w:t>tabA</w:t>
      </w:r>
      <w:r w:rsidR="007265B0">
        <w:rPr>
          <w:rFonts w:hint="eastAsia"/>
        </w:rPr>
        <w:t>）</w:t>
      </w:r>
      <w:r w:rsidR="008544CC">
        <w:rPr>
          <w:rFonts w:hint="eastAsia"/>
        </w:rPr>
        <w:t>和</w:t>
      </w:r>
      <w:r w:rsidR="007265B0">
        <w:rPr>
          <w:rFonts w:hint="eastAsia"/>
        </w:rPr>
        <w:t>表</w:t>
      </w:r>
      <w:r w:rsidR="008544CC">
        <w:t>B</w:t>
      </w:r>
      <w:r w:rsidR="007265B0">
        <w:rPr>
          <w:rFonts w:hint="eastAsia"/>
        </w:rPr>
        <w:t>（</w:t>
      </w:r>
      <w:r w:rsidR="007265B0">
        <w:rPr>
          <w:rFonts w:hint="eastAsia"/>
        </w:rPr>
        <w:t>tab</w:t>
      </w:r>
      <w:r w:rsidR="007265B0">
        <w:t>B</w:t>
      </w:r>
      <w:r w:rsidR="007265B0">
        <w:rPr>
          <w:rFonts w:hint="eastAsia"/>
        </w:rPr>
        <w:t>）</w:t>
      </w:r>
      <w:r w:rsidR="008544CC">
        <w:rPr>
          <w:rFonts w:hint="eastAsia"/>
        </w:rPr>
        <w:t>之间，查询</w:t>
      </w:r>
      <w:r w:rsidR="002A0A09">
        <w:rPr>
          <w:rFonts w:hint="eastAsia"/>
        </w:rPr>
        <w:t>分别</w:t>
      </w:r>
      <w:r w:rsidR="004E0485">
        <w:rPr>
          <w:rFonts w:hint="eastAsia"/>
        </w:rPr>
        <w:t>来自</w:t>
      </w:r>
      <w:r w:rsidR="002A0A09">
        <w:rPr>
          <w:rFonts w:hint="eastAsia"/>
        </w:rPr>
        <w:t>两个表的</w:t>
      </w:r>
      <w:r w:rsidR="008544CC">
        <w:rPr>
          <w:rFonts w:hint="eastAsia"/>
        </w:rPr>
        <w:t>字段</w:t>
      </w:r>
      <w:r w:rsidR="007A516D">
        <w:rPr>
          <w:rFonts w:hint="eastAsia"/>
        </w:rPr>
        <w:t>的</w:t>
      </w:r>
      <w:r w:rsidR="00B56DC7">
        <w:rPr>
          <w:rFonts w:hint="eastAsia"/>
        </w:rPr>
        <w:t>Join</w:t>
      </w:r>
      <w:r w:rsidR="00B56DC7">
        <w:rPr>
          <w:rFonts w:hint="eastAsia"/>
        </w:rPr>
        <w:t>查询</w:t>
      </w:r>
      <w:r w:rsidR="00564AE0">
        <w:rPr>
          <w:rFonts w:hint="eastAsia"/>
        </w:rPr>
        <w:t>示例</w:t>
      </w:r>
      <w:r w:rsidR="00B56DC7">
        <w:rPr>
          <w:rFonts w:hint="eastAsia"/>
        </w:rPr>
        <w:t>。</w:t>
      </w:r>
      <w:r w:rsidR="00522B99">
        <w:rPr>
          <w:rFonts w:hint="eastAsia"/>
        </w:rPr>
        <w:t>假设</w:t>
      </w:r>
      <w:r w:rsidR="00E51074">
        <w:rPr>
          <w:rFonts w:hint="eastAsia"/>
        </w:rPr>
        <w:t>表</w:t>
      </w:r>
      <w:r w:rsidR="00522B99">
        <w:t>A</w:t>
      </w:r>
      <w:r w:rsidR="00522B99">
        <w:rPr>
          <w:rFonts w:hint="eastAsia"/>
        </w:rPr>
        <w:t>和</w:t>
      </w:r>
      <w:r w:rsidR="00E51074">
        <w:rPr>
          <w:rFonts w:hint="eastAsia"/>
        </w:rPr>
        <w:t>表</w:t>
      </w:r>
      <w:r w:rsidR="00522B99">
        <w:t>B</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Join</w:t>
      </w:r>
      <w:r w:rsidR="001A2651">
        <w:rPr>
          <w:rFonts w:hint="eastAsia"/>
        </w:rPr>
        <w:t>查询</w:t>
      </w:r>
      <w:r w:rsidR="002933F9">
        <w:rPr>
          <w:rFonts w:hint="eastAsia"/>
        </w:rPr>
        <w:t xml:space="preserve"> </w:t>
      </w:r>
      <m:oMath>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F36952" w:rsidP="00C34111">
      <w:pPr>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B295AD0" w:rsidR="00A37B47" w:rsidRDefault="00CE6021" w:rsidP="00B50CCC">
      <w:r>
        <w:rPr>
          <w:rFonts w:hint="eastAsia"/>
        </w:rPr>
        <w:t>我们可以将此查询拆分为</w:t>
      </w:r>
      <w:r w:rsidR="00AE2AB5">
        <w:rPr>
          <w:rFonts w:hint="eastAsia"/>
        </w:rPr>
        <w:t xml:space="preserve"> </w:t>
      </w:r>
      <m:oMath>
        <m:r>
          <w:rPr>
            <w:rFonts w:ascii="Cambria Math" w:hAnsi="Cambria Math"/>
          </w:rPr>
          <m:t>α</m:t>
        </m:r>
      </m:oMath>
      <w:r w:rsidR="00AE2AB5">
        <w:t xml:space="preserve"> </w:t>
      </w:r>
      <w:r w:rsidR="00AE2AB5">
        <w:rPr>
          <w:rFonts w:hint="eastAsia"/>
        </w:rPr>
        <w:t>和</w:t>
      </w:r>
      <w:r w:rsidR="00AE2AB5">
        <w:rPr>
          <w:rFonts w:hint="eastAsia"/>
        </w:rPr>
        <w:t xml:space="preserve"> </w:t>
      </w:r>
      <m:oMath>
        <m:r>
          <w:rPr>
            <w:rFonts w:ascii="Cambria Math" w:hAnsi="Cambria Math"/>
          </w:rPr>
          <m:t>β</m:t>
        </m:r>
      </m:oMath>
      <w:r w:rsidR="00AE2AB5">
        <w:rPr>
          <w:rFonts w:hint="eastAsia"/>
        </w:rPr>
        <w:t xml:space="preserve"> </w:t>
      </w:r>
      <w:r w:rsidR="00AE2AB5">
        <w:rPr>
          <w:rFonts w:hint="eastAsia"/>
        </w:rPr>
        <w:t>两个子查询。</w:t>
      </w:r>
      <m:oMath>
        <m:r>
          <w:rPr>
            <w:rFonts w:ascii="Cambria Math" w:hAnsi="Cambria Math"/>
          </w:rPr>
          <m:t>α</m:t>
        </m:r>
      </m:oMath>
      <w:r w:rsidR="00FB4804">
        <w:rPr>
          <w:rFonts w:hint="eastAsia"/>
        </w:rPr>
        <w:t xml:space="preserve"> </w:t>
      </w:r>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F36952" w:rsidP="00B50CCC">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0E8AD11E" w:rsidR="00CB7B2F" w:rsidRDefault="008138DF" w:rsidP="00B50CCC">
      <w:r>
        <w:rPr>
          <w:rFonts w:hint="eastAsia"/>
        </w:rPr>
        <w:t>我们将</w:t>
      </w:r>
      <w:r w:rsidR="00637C08">
        <w:rPr>
          <w:rFonts w:hint="eastAsia"/>
        </w:rPr>
        <w:t xml:space="preserve"> </w:t>
      </w:r>
      <m:oMath>
        <m:r>
          <w:rPr>
            <w:rFonts w:ascii="Cambria Math" w:hAnsi="Cambria Math"/>
          </w:rPr>
          <m:t>α</m:t>
        </m:r>
      </m:oMath>
      <w:r w:rsidR="00637C08">
        <w:rPr>
          <w:rFonts w:hint="eastAsia"/>
        </w:rPr>
        <w:t xml:space="preserve"> </w:t>
      </w:r>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w:r w:rsidR="006A29BA">
        <w:rPr>
          <w:rFonts w:hint="eastAsia"/>
        </w:rPr>
        <w:t xml:space="preserve"> </w:t>
      </w:r>
      <m:oMath>
        <m:r>
          <w:rPr>
            <w:rFonts w:ascii="Cambria Math" w:hAnsi="Cambria Math"/>
          </w:rPr>
          <m:t>β</m:t>
        </m:r>
      </m:oMath>
      <w:r w:rsidR="006A29BA">
        <w:rPr>
          <w:rFonts w:hint="eastAsia"/>
        </w:rPr>
        <w:t xml:space="preserve"> </w:t>
      </w:r>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w:r w:rsidR="001C2172">
        <w:rPr>
          <w:rFonts w:hint="eastAsia"/>
        </w:rPr>
        <w:t xml:space="preserve"> </w:t>
      </w:r>
      <m:oMath>
        <m:r>
          <w:rPr>
            <w:rFonts w:ascii="Cambria Math" w:hAnsi="Cambria Math"/>
          </w:rPr>
          <m:t>α</m:t>
        </m:r>
      </m:oMath>
      <w:r w:rsidR="001C2172">
        <w:rPr>
          <w:rFonts w:hint="eastAsia"/>
        </w:rPr>
        <w:t xml:space="preserve"> </w:t>
      </w:r>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F36952" w:rsidP="007C7305">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118C5364" w:rsidR="0002640C" w:rsidRDefault="0025612E" w:rsidP="00B50CCC">
      <w:r>
        <w:rPr>
          <w:rFonts w:hint="eastAsia"/>
        </w:rPr>
        <w:t>我们</w:t>
      </w:r>
      <w:r w:rsidR="00817087">
        <w:rPr>
          <w:rFonts w:hint="eastAsia"/>
        </w:rPr>
        <w:t>遍历</w:t>
      </w:r>
      <w:r w:rsidR="000F152E">
        <w:rPr>
          <w:rFonts w:hint="eastAsia"/>
        </w:rPr>
        <w:t xml:space="preserve"> </w:t>
      </w:r>
      <m:oMath>
        <m:r>
          <w:rPr>
            <w:rFonts w:ascii="Cambria Math" w:hAnsi="Cambria Math"/>
          </w:rPr>
          <m:t xml:space="preserve">α </m:t>
        </m:r>
      </m:oMath>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w:r w:rsidR="00A0051C">
        <w:rPr>
          <w:rFonts w:hint="eastAsia"/>
        </w:rPr>
        <w:t xml:space="preserve"> </w:t>
      </w:r>
      <m:oMath>
        <m:r>
          <w:rPr>
            <w:rFonts w:ascii="Cambria Math" w:hAnsi="Cambria Math"/>
          </w:rPr>
          <m:t>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637C08">
        <w:rPr>
          <w:rFonts w:hint="eastAsia"/>
        </w:rPr>
        <w:t xml:space="preserve"> </w:t>
      </w:r>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637C08">
        <w:rPr>
          <w:rFonts w:hint="eastAsia"/>
        </w:rPr>
        <w:t xml:space="preserve"> </w:t>
      </w:r>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A56EF1">
        <w:t>(city, CC)</w:t>
      </w:r>
      <w:r w:rsidR="00081538">
        <w:rPr>
          <w:rFonts w:hint="eastAsia"/>
        </w:rPr>
        <w:t>，</w:t>
      </w:r>
      <w:r w:rsidR="00A56EF1">
        <w:rPr>
          <w:rFonts w:hint="eastAsia"/>
        </w:rPr>
        <w:t>并且</w:t>
      </w:r>
      <w:r w:rsidR="00C1615E">
        <w:rPr>
          <w:rFonts w:hint="eastAsia"/>
        </w:rPr>
        <w:t>匹配</w:t>
      </w:r>
      <w:r w:rsidR="00EE37A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973B10">
        <w:rPr>
          <w:rFonts w:hint="eastAsia"/>
        </w:rPr>
        <w:t xml:space="preserve"> </w:t>
      </w:r>
      <w:r w:rsidR="00CE0F45">
        <w:rPr>
          <w:rFonts w:hint="eastAsia"/>
        </w:rPr>
        <w:t>记录对应的</w:t>
      </w:r>
      <w:r w:rsidR="00CE0F45">
        <w:rPr>
          <w:rFonts w:hint="eastAsia"/>
        </w:rPr>
        <w:t>p</w:t>
      </w:r>
      <w:r w:rsidR="00CE0F45">
        <w:t>ersonID</w:t>
      </w:r>
      <w:r w:rsidR="00CE0F45">
        <w:rPr>
          <w:rFonts w:hint="eastAsia"/>
        </w:rPr>
        <w:t>字段</w:t>
      </w:r>
      <w:r w:rsidR="00CD2428">
        <w:rPr>
          <w:rFonts w:hint="eastAsia"/>
        </w:rPr>
        <w:t>的记录。</w:t>
      </w:r>
    </w:p>
    <w:p w14:paraId="420D8B21" w14:textId="004FD049" w:rsidR="000D540C" w:rsidRDefault="00467797" w:rsidP="00B50CCC">
      <w:r>
        <w:tab/>
      </w:r>
      <w:r w:rsidR="00A32BFE">
        <w:rPr>
          <w:rFonts w:hint="eastAsia"/>
        </w:rPr>
        <w:t>总结以上</w:t>
      </w:r>
      <w:r w:rsidR="006873F6">
        <w:rPr>
          <w:rFonts w:hint="eastAsia"/>
        </w:rPr>
        <w:t>示例</w:t>
      </w:r>
      <w:r w:rsidR="00A32BFE">
        <w:rPr>
          <w:rFonts w:hint="eastAsia"/>
        </w:rPr>
        <w:t>，我们可以将一个涉及两个表、两个字段的</w:t>
      </w:r>
      <w:r w:rsidR="00A32BFE">
        <w:rPr>
          <w:rFonts w:hint="eastAsia"/>
        </w:rPr>
        <w:t>Join</w:t>
      </w:r>
      <w:r w:rsidR="00A32BFE">
        <w:rPr>
          <w:rFonts w:hint="eastAsia"/>
        </w:rPr>
        <w:t>查询</w:t>
      </w:r>
      <w:r w:rsidR="002A6FCE">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6F5FD0">
        <w:rPr>
          <w:rFonts w:hint="eastAsia"/>
        </w:rPr>
        <w:t xml:space="preserve"> </w:t>
      </w:r>
      <w:r w:rsidR="00A32BFE">
        <w:rPr>
          <w:rFonts w:hint="eastAsia"/>
        </w:rPr>
        <w:t>拆分成</w:t>
      </w:r>
      <w:r w:rsidR="009D2A0C">
        <w:rPr>
          <w:rFonts w:hint="eastAsia"/>
        </w:rPr>
        <w:t xml:space="preserve"> </w:t>
      </w:r>
      <m:oMath>
        <m:r>
          <w:rPr>
            <w:rFonts w:ascii="Cambria Math" w:hAnsi="Cambria Math"/>
          </w:rPr>
          <m:t>α,β</m:t>
        </m:r>
      </m:oMath>
      <w:r w:rsidR="00637C08">
        <w:rPr>
          <w:rFonts w:hint="eastAsia"/>
        </w:rPr>
        <w:t xml:space="preserve"> </w:t>
      </w:r>
      <w:r w:rsidR="00A32BFE">
        <w:rPr>
          <w:rFonts w:hint="eastAsia"/>
        </w:rPr>
        <w:t>两部分查询</w:t>
      </w:r>
      <w:r w:rsidR="00A15B6B">
        <w:rPr>
          <w:rFonts w:hint="eastAsia"/>
        </w:rPr>
        <w:t>。</w:t>
      </w:r>
      <m:oMath>
        <m:r>
          <w:rPr>
            <w:rFonts w:ascii="Cambria Math" w:hAnsi="Cambria Math"/>
          </w:rPr>
          <m:t>α</m:t>
        </m:r>
      </m:oMath>
      <w:r w:rsidR="00637C08">
        <w:rPr>
          <w:rFonts w:hint="eastAsia"/>
        </w:rPr>
        <w:t xml:space="preserve"> </w:t>
      </w:r>
      <w:r w:rsidR="00A15B6B">
        <w:rPr>
          <w:rFonts w:hint="eastAsia"/>
        </w:rPr>
        <w:t>在</w:t>
      </w:r>
      <w:r w:rsidR="005E4231">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E4231">
        <w:rPr>
          <w:rFonts w:hint="eastAsia"/>
        </w:rPr>
        <w:t xml:space="preserve"> </w:t>
      </w:r>
      <w:r w:rsidR="00E62C4E">
        <w:rPr>
          <w:rFonts w:hint="eastAsia"/>
        </w:rPr>
        <w:t>中查询</w:t>
      </w:r>
      <w:r w:rsidR="0062358B">
        <w:rPr>
          <w:rFonts w:hint="eastAsia"/>
        </w:rPr>
        <w:t>包含</w:t>
      </w:r>
      <w:r w:rsidR="009F0038">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637C08">
        <w:rPr>
          <w:rFonts w:hint="eastAsia"/>
        </w:rPr>
        <w:t xml:space="preserve"> </w:t>
      </w:r>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EF1F35">
        <w:rPr>
          <w:rFonts w:hint="eastAsia"/>
        </w:rPr>
        <w:t>记为</w:t>
      </w:r>
      <w:r w:rsidR="000D540C">
        <w:rPr>
          <w:rFonts w:hint="eastAsia"/>
        </w:rPr>
        <w:t>:</w:t>
      </w:r>
    </w:p>
    <w:p w14:paraId="3992AD56" w14:textId="2B7DF04D" w:rsidR="000D540C" w:rsidRPr="00997BFC" w:rsidRDefault="00F36952" w:rsidP="00C36825">
      <w:pPr>
        <w:spacing w:line="240" w:lineRule="atLeast"/>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9787E89" w14:textId="77777777" w:rsidR="00997BFC" w:rsidRPr="00997BFC" w:rsidRDefault="00997BFC" w:rsidP="00C36825">
      <w:pPr>
        <w:spacing w:line="240" w:lineRule="atLeast"/>
      </w:pPr>
    </w:p>
    <w:p w14:paraId="1532503D" w14:textId="44E7CF82" w:rsidR="00467797" w:rsidRDefault="005057FE" w:rsidP="00B50CCC">
      <w:r>
        <w:rPr>
          <w:rFonts w:hint="eastAsia"/>
        </w:rPr>
        <w:t>然后</w:t>
      </w:r>
      <w:r w:rsidR="009E652A">
        <w:rPr>
          <w:rFonts w:hint="eastAsia"/>
        </w:rPr>
        <w:t xml:space="preserve"> </w:t>
      </w:r>
      <m:oMath>
        <m:r>
          <w:rPr>
            <w:rFonts w:ascii="Cambria Math" w:hAnsi="Cambria Math"/>
          </w:rPr>
          <m:t>β</m:t>
        </m:r>
      </m:oMath>
      <w:r w:rsidR="009E652A">
        <w:t xml:space="preserve"> </w:t>
      </w:r>
      <w:r w:rsidR="009E652A">
        <w:rPr>
          <w:rFonts w:hint="eastAsia"/>
        </w:rPr>
        <w:t>在</w:t>
      </w:r>
      <w:r w:rsidR="006235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62358B">
        <w:rPr>
          <w:rFonts w:hint="eastAsia"/>
        </w:rPr>
        <w:t xml:space="preserve"> </w:t>
      </w:r>
      <w:r w:rsidR="0062358B">
        <w:rPr>
          <w:rFonts w:hint="eastAsia"/>
        </w:rPr>
        <w:t>中进行一个联合查询，查询包含</w:t>
      </w:r>
      <w:r w:rsidR="0062358B">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hint="eastAsia"/>
              </w:rPr>
              <m:t>j</m:t>
            </m:r>
          </m:sub>
        </m:sSub>
      </m:oMath>
      <w:r w:rsidR="00637C08">
        <w:rPr>
          <w:rFonts w:hint="eastAsia"/>
        </w:rPr>
        <w:t xml:space="preserve"> </w:t>
      </w:r>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w:r w:rsidR="00767D5E">
        <w:rPr>
          <w:rFonts w:hint="eastAsia"/>
        </w:rPr>
        <w:t xml:space="preserve"> </w:t>
      </w:r>
      <m:oMath>
        <m:r>
          <w:rPr>
            <w:rFonts w:ascii="Cambria Math" w:hAnsi="Cambria Math"/>
          </w:rPr>
          <m:t>α</m:t>
        </m:r>
      </m:oMath>
      <w:r w:rsidR="00767D5E">
        <w:rPr>
          <w:rFonts w:hint="eastAsia"/>
        </w:rPr>
        <w:t xml:space="preserve"> </w:t>
      </w:r>
      <w:r w:rsidR="00767D5E">
        <w:rPr>
          <w:rFonts w:hint="eastAsia"/>
        </w:rPr>
        <w:t>查询结果当中</w:t>
      </w:r>
      <w:r w:rsidR="00AA2077">
        <w:rPr>
          <w:rFonts w:hint="eastAsia"/>
        </w:rPr>
        <w:t>的记录。</w:t>
      </w:r>
      <w:r w:rsidR="0022161E">
        <w:rPr>
          <w:rFonts w:hint="eastAsia"/>
        </w:rPr>
        <w:t xml:space="preserve"> </w:t>
      </w:r>
    </w:p>
    <w:p w14:paraId="2C09E54D" w14:textId="12916788" w:rsidR="001216B0" w:rsidRPr="00663EBA"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B4864C" w:rsidR="00B44E8E" w:rsidRPr="00B44E8E" w:rsidRDefault="00F36952" w:rsidP="00C36825">
      <w:pPr>
        <w:spacing w:line="240" w:lineRule="atLeast"/>
      </w:pPr>
      <m:oMathPara>
        <m:oMath>
          <m:eqArr>
            <m:eqArrPr>
              <m:maxDist m:val="1"/>
              <m:ctrlPr>
                <w:rPr>
                  <w:rFonts w:ascii="Cambria Math" w:hAnsi="Cambria Math"/>
                </w:rPr>
              </m:ctrlPr>
            </m:eqArr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d>
                <m:dPr>
                  <m:ctrlPr>
                    <w:rPr>
                      <w:rFonts w:ascii="Cambria Math" w:hAnsi="Cambria Math"/>
                    </w:rPr>
                  </m:ctrlPr>
                </m:dPr>
                <m:e>
                  <m:r>
                    <m:rPr>
                      <m:sty m:val="p"/>
                    </m:rP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d>
              <m:r>
                <w:rPr>
                  <w:rFonts w:ascii="Cambria Math" w:hAnsi="Cambria Math"/>
                </w:rPr>
                <m:t>#</m:t>
              </m:r>
              <m:d>
                <m:dPr>
                  <m:ctrlPr>
                    <w:rPr>
                      <w:rFonts w:ascii="Cambria Math" w:hAnsi="Cambria Math"/>
                    </w:rPr>
                  </m:ctrlPr>
                </m:dPr>
                <m:e>
                  <m:r>
                    <m:rPr>
                      <m:sty m:val="p"/>
                    </m:rPr>
                    <w:rPr>
                      <w:rFonts w:ascii="Cambria Math" w:hAnsi="Cambria Math"/>
                    </w:rPr>
                    <m:t>2.10</m:t>
                  </m:r>
                </m:e>
              </m:d>
              <m:ctrlPr>
                <w:rPr>
                  <w:rFonts w:ascii="Cambria Math" w:hAnsi="Cambria Math"/>
                  <w:i/>
                </w:rPr>
              </m:ctrlPr>
            </m:e>
          </m:eqArr>
        </m:oMath>
      </m:oMathPara>
    </w:p>
    <w:p w14:paraId="194E29FB" w14:textId="71998407" w:rsidR="00E53280" w:rsidRDefault="00291B85" w:rsidP="00367482">
      <w:r>
        <w:rPr>
          <w:rFonts w:hint="eastAsia"/>
        </w:rPr>
        <w:t>在执行完</w:t>
      </w:r>
      <w:r w:rsidR="00F56217">
        <w:rPr>
          <w:rFonts w:hint="eastAsia"/>
        </w:rPr>
        <w:t xml:space="preserve"> </w:t>
      </w:r>
      <m:oMath>
        <m:r>
          <w:rPr>
            <w:rFonts w:ascii="Cambria Math" w:hAnsi="Cambria Math"/>
          </w:rPr>
          <m:t>β</m:t>
        </m:r>
      </m:oMath>
      <w:r w:rsidR="00F56217">
        <w:rPr>
          <w:rFonts w:hint="eastAsia"/>
        </w:rPr>
        <w:t xml:space="preserve"> </w:t>
      </w:r>
      <w:r>
        <w:rPr>
          <w:rFonts w:hint="eastAsia"/>
        </w:rPr>
        <w:t>之后</w:t>
      </w:r>
      <w:r w:rsidR="00F56217">
        <w:rPr>
          <w:rFonts w:hint="eastAsia"/>
        </w:rPr>
        <w:t>，每一对</w:t>
      </w:r>
      <w:r w:rsidR="00396435">
        <w:rPr>
          <w:rFonts w:hint="eastAsia"/>
        </w:rPr>
        <w:t>匹配的</w:t>
      </w:r>
      <w:r w:rsidR="0039643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oMath>
      <w:r w:rsidR="00396435">
        <w:t xml:space="preserve"> </w:t>
      </w:r>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oMath>
      <w:r w:rsidR="00637C08">
        <w:rPr>
          <w:rFonts w:hint="eastAsia"/>
        </w:rPr>
        <w:t xml:space="preserve"> </w:t>
      </w:r>
      <w:r w:rsidR="000E3317">
        <w:rPr>
          <w:rFonts w:hint="eastAsia"/>
        </w:rPr>
        <w:t>和</w:t>
      </w:r>
      <w:r w:rsidR="00637C08">
        <w:rPr>
          <w:rFonts w:hint="eastAsia"/>
        </w:rPr>
        <w:t xml:space="preserve"> </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oMath>
      <w:r w:rsidR="00637C08">
        <w:rPr>
          <w:rFonts w:hint="eastAsia"/>
        </w:rPr>
        <w:t xml:space="preserve"> </w:t>
      </w:r>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lastRenderedPageBreak/>
        <w:t>所</w:t>
      </w:r>
      <w:r w:rsidR="00C35924">
        <w:rPr>
          <w:rFonts w:hint="eastAsia"/>
        </w:rPr>
        <w:t>以</w:t>
      </w:r>
      <w:r w:rsidR="001B53E9">
        <w:rPr>
          <w:rFonts w:hint="eastAsia"/>
        </w:rPr>
        <w:t>这两个</w:t>
      </w:r>
      <w:r w:rsidR="00C35924">
        <w:rPr>
          <w:rFonts w:hint="eastAsia"/>
        </w:rPr>
        <w:t>记录</w:t>
      </w:r>
      <w:r w:rsidR="00C35924">
        <w:rPr>
          <w:rFonts w:hint="eastAsia"/>
        </w:rPr>
        <w:t>Join</w:t>
      </w:r>
      <w:r w:rsidR="00C35924">
        <w:rPr>
          <w:rFonts w:hint="eastAsia"/>
        </w:rPr>
        <w:t>得到的新记录必然是</w:t>
      </w:r>
      <w:r w:rsidR="00971D0E">
        <w:rPr>
          <w:rFonts w:hint="eastAsia"/>
        </w:rPr>
        <w:t>匹配查询</w:t>
      </w:r>
      <w:r w:rsidR="00494183">
        <w:rPr>
          <w:rFonts w:hint="eastAsia"/>
        </w:rPr>
        <w:t xml:space="preserve"> </w:t>
      </w:r>
      <m:oMath>
        <m:r>
          <w:rPr>
            <w:rFonts w:ascii="Cambria Math" w:hAnsi="Cambria Math"/>
          </w:rPr>
          <m:t>q</m:t>
        </m:r>
      </m:oMath>
      <w:r w:rsidR="001D3885">
        <w:rPr>
          <w:rFonts w:hint="eastAsia"/>
        </w:rPr>
        <w:t xml:space="preserve"> </w:t>
      </w:r>
      <w:r w:rsidR="00971D0E">
        <w:rPr>
          <w:rFonts w:hint="eastAsia"/>
        </w:rPr>
        <w:t>的。</w:t>
      </w:r>
    </w:p>
    <w:p w14:paraId="3AA13B2D" w14:textId="072EB79E" w:rsidR="003C6BF8" w:rsidRPr="003C6BF8" w:rsidRDefault="00123E1C" w:rsidP="00D163AA">
      <w:pPr>
        <w:pStyle w:val="3"/>
        <w:spacing w:before="156" w:after="156"/>
      </w:pPr>
      <w:bookmarkStart w:id="24" w:name="_Ref132054155"/>
      <w:bookmarkStart w:id="25" w:name="_Toc132364730"/>
      <w:r>
        <w:rPr>
          <w:rFonts w:hint="eastAsia"/>
        </w:rPr>
        <w:t>两个</w:t>
      </w:r>
      <w:r w:rsidR="00874469">
        <w:rPr>
          <w:rFonts w:hint="eastAsia"/>
        </w:rPr>
        <w:t>子查询的实现</w:t>
      </w:r>
      <w:bookmarkEnd w:id="24"/>
      <w:bookmarkEnd w:id="25"/>
    </w:p>
    <w:p w14:paraId="3CDA1A45" w14:textId="1E8F6207" w:rsidR="00753C81" w:rsidRDefault="00C7734A" w:rsidP="00B50CCC">
      <w:r>
        <w:tab/>
      </w:r>
      <m:oMath>
        <m:r>
          <w:rPr>
            <w:rFonts w:ascii="Cambria Math" w:hAnsi="Cambria Math"/>
          </w:rPr>
          <m:t>α</m:t>
        </m:r>
      </m:oMath>
      <w:r w:rsidR="001D3885">
        <w:rPr>
          <w:rFonts w:hint="eastAsia"/>
        </w:rPr>
        <w:t xml:space="preserve"> </w:t>
      </w:r>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w:r w:rsidR="00E77571">
        <w:rPr>
          <w:rFonts w:hint="eastAsia"/>
        </w:rPr>
        <w:t xml:space="preserve"> </w:t>
      </w:r>
      <m:oMath>
        <m:r>
          <w:rPr>
            <w:rFonts w:ascii="Cambria Math" w:hAnsi="Cambria Math"/>
          </w:rPr>
          <m:t>α</m:t>
        </m:r>
      </m:oMath>
      <w:r w:rsidR="00E77571">
        <w:rPr>
          <w:rFonts w:hint="eastAsia"/>
        </w:rPr>
        <w:t xml:space="preserve"> </w:t>
      </w:r>
      <w:r w:rsidR="005142CA">
        <w:rPr>
          <w:rFonts w:hint="eastAsia"/>
        </w:rPr>
        <w:t>查询的效率，</w:t>
      </w:r>
      <w:r w:rsidR="00F668C9">
        <w:rPr>
          <w:rFonts w:hint="eastAsia"/>
        </w:rPr>
        <w:t>我们</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符共同存储起来，即</w:t>
      </w:r>
      <w:r w:rsidR="004710D8">
        <w:rPr>
          <w:rFonts w:hint="eastAsia"/>
        </w:rPr>
        <w:t>将倒序索引中每个</w:t>
      </w:r>
      <w:r w:rsidR="004710D8">
        <w:rPr>
          <w:rFonts w:hint="eastAsia"/>
        </w:rPr>
        <w:t xml:space="preserve"> </w:t>
      </w:r>
      <m:oMath>
        <m:r>
          <w:rPr>
            <w:rFonts w:ascii="Cambria Math" w:hAnsi="Cambria Math"/>
          </w:rPr>
          <m:t>w</m:t>
        </m:r>
      </m:oMath>
      <w:r w:rsidR="001D3885">
        <w:rPr>
          <w:rFonts w:hint="eastAsia"/>
        </w:rPr>
        <w:t xml:space="preserve"> </w:t>
      </w:r>
      <w:r w:rsidR="004710D8">
        <w:rPr>
          <w:rFonts w:hint="eastAsia"/>
        </w:rPr>
        <w:t>对应的</w:t>
      </w:r>
      <w:r w:rsidR="004710D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oMath>
      <w:r w:rsidR="001D3885">
        <w:rPr>
          <w:rFonts w:hint="eastAsia"/>
        </w:rPr>
        <w:t xml:space="preserve"> </w:t>
      </w:r>
      <w:r w:rsidR="004710D8">
        <w:rPr>
          <w:rFonts w:hint="eastAsia"/>
        </w:rPr>
        <w:t>替换为</w:t>
      </w:r>
    </w:p>
    <w:p w14:paraId="75D65383" w14:textId="27CFEEA9" w:rsidR="00C76433" w:rsidRPr="00C76433" w:rsidRDefault="00F36952" w:rsidP="00C76433">
      <w:pPr>
        <w:spacing w:line="240" w:lineRule="atLeast"/>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2D96471D" w:rsidR="0038053F" w:rsidRDefault="003D6C86" w:rsidP="00EB2A7B">
      <w:r>
        <w:rPr>
          <w:rFonts w:hint="eastAsia"/>
        </w:rPr>
        <w:t>与此同时，倒序索引</w:t>
      </w:r>
      <w:r w:rsidR="001A0ABE">
        <w:rPr>
          <w:rFonts w:hint="eastAsia"/>
        </w:rPr>
        <w:t>更新</w:t>
      </w:r>
      <w:r>
        <w:rPr>
          <w:rFonts w:hint="eastAsia"/>
        </w:rPr>
        <w:t>为</w:t>
      </w:r>
      <w:r w:rsidR="004A6370">
        <w:t xml:space="preserve"> </w:t>
      </w:r>
      <m:oMath>
        <m:r>
          <w:rPr>
            <w:rFonts w:ascii="Cambria Math" w:hAnsi="Cambria Math"/>
          </w:rPr>
          <m:t>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这样</w:t>
      </w:r>
      <w:r w:rsidR="00775E69" w:rsidRPr="00EB2A7B">
        <w:rPr>
          <w:rFonts w:hint="eastAsia"/>
        </w:rPr>
        <w:t>做，我们仅仅查询表中包含</w:t>
      </w:r>
      <w:r w:rsidR="00775E69" w:rsidRPr="00EB2A7B">
        <w:rPr>
          <w:rFonts w:hint="eastAsia"/>
        </w:rPr>
        <w:t xml:space="preserve"> </w:t>
      </w:r>
      <m:oMath>
        <m:r>
          <w:rPr>
            <w:rFonts w:ascii="Cambria Math" w:hAnsi="Cambria Math"/>
          </w:rPr>
          <m:t>w</m:t>
        </m:r>
      </m:oMath>
      <w:r w:rsidR="001D3885">
        <w:rPr>
          <w:rFonts w:hint="eastAsia"/>
        </w:rPr>
        <w:t xml:space="preserve"> </w:t>
      </w:r>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0B37A47F" w:rsidR="007753C6" w:rsidRPr="007753C6" w:rsidRDefault="00C5573B" w:rsidP="00EB2A7B">
      <w:r>
        <w:tab/>
      </w:r>
      <m:oMath>
        <m:r>
          <w:rPr>
            <w:rFonts w:ascii="Cambria Math" w:hAnsi="Cambria Math"/>
          </w:rPr>
          <m:t>β</m:t>
        </m:r>
      </m:oMath>
      <w:r w:rsidR="001D3885">
        <w:rPr>
          <w:rFonts w:hint="eastAsia"/>
        </w:rPr>
        <w:t xml:space="preserve"> </w:t>
      </w:r>
      <w:r>
        <w:rPr>
          <w:rFonts w:hint="eastAsia"/>
        </w:rPr>
        <w:t>是一个联合查询</w:t>
      </w:r>
      <w:r w:rsidR="005E66F7">
        <w:rPr>
          <w:rFonts w:hint="eastAsia"/>
        </w:rPr>
        <w:t>，</w:t>
      </w:r>
      <w:r w:rsidR="002B4F64">
        <w:rPr>
          <w:rFonts w:hint="eastAsia"/>
        </w:rPr>
        <w:t>第二个字段是</w:t>
      </w:r>
      <w:r w:rsidR="005E66F7">
        <w:rPr>
          <w:rFonts w:hint="eastAsia"/>
        </w:rPr>
        <w:t xml:space="preserve"> </w:t>
      </w:r>
      <m:oMath>
        <m:r>
          <w:rPr>
            <w:rFonts w:ascii="Cambria Math" w:hAnsi="Cambria Math"/>
          </w:rPr>
          <m:t>α</m:t>
        </m:r>
      </m:oMath>
      <w:r w:rsidR="001D3885">
        <w:rPr>
          <w:rFonts w:hint="eastAsia"/>
        </w:rPr>
        <w:t xml:space="preserve"> </w:t>
      </w:r>
      <w:r w:rsidR="0059733C">
        <w:rPr>
          <w:rFonts w:hint="eastAsia"/>
        </w:rPr>
        <w:t>查询得到的</w:t>
      </w:r>
      <w:r w:rsidR="003F0338">
        <w:rPr>
          <w:rFonts w:hint="eastAsia"/>
        </w:rPr>
        <w:t>Join</w:t>
      </w:r>
      <w:r w:rsidR="003F0338">
        <w:rPr>
          <w:rFonts w:hint="eastAsia"/>
        </w:rPr>
        <w:t>关键词</w:t>
      </w:r>
      <w:r w:rsidR="0059733C">
        <w:rPr>
          <w:rFonts w:hint="eastAsia"/>
        </w:rPr>
        <w:t>，</w:t>
      </w:r>
      <w:r w:rsidR="00E95CE3">
        <w:rPr>
          <w:rFonts w:hint="eastAsia"/>
        </w:rPr>
        <w:t>我们要完成</w:t>
      </w:r>
      <m:oMath>
        <m:r>
          <w:rPr>
            <w:rFonts w:ascii="Cambria Math" w:hAnsi="Cambria Math"/>
          </w:rPr>
          <m:t>β</m:t>
        </m:r>
      </m:oMath>
      <w:r w:rsidR="00317AE3">
        <w:rPr>
          <w:rFonts w:hint="eastAsia"/>
        </w:rPr>
        <w:t xml:space="preserve"> </w:t>
      </w:r>
      <w:r w:rsidR="00E95CE3">
        <w:rPr>
          <w:rFonts w:hint="eastAsia"/>
        </w:rPr>
        <w:t>查询，只需先将满足</w:t>
      </w:r>
      <w:r w:rsidR="001032C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1D3885">
        <w:rPr>
          <w:rFonts w:hint="eastAsia"/>
        </w:rPr>
        <w:t xml:space="preserve"> </w:t>
      </w:r>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8A3182">
        <w:rPr>
          <w:rFonts w:hint="eastAsia"/>
        </w:rPr>
        <w:t>是否在</w:t>
      </w:r>
      <w:r w:rsidR="00596A44">
        <w:rPr>
          <w:rFonts w:hint="eastAsia"/>
        </w:rPr>
        <w:t xml:space="preserve"> </w:t>
      </w:r>
      <m:oMath>
        <m:r>
          <w:rPr>
            <w:rFonts w:ascii="Cambria Math" w:hAnsi="Cambria Math"/>
          </w:rPr>
          <m:t>α</m:t>
        </m:r>
      </m:oMath>
      <w:r w:rsidR="001D3885">
        <w:rPr>
          <w:rFonts w:hint="eastAsia"/>
        </w:rPr>
        <w:t xml:space="preserve"> </w:t>
      </w:r>
      <w:r w:rsidR="00A67C1D">
        <w:rPr>
          <w:rFonts w:hint="eastAsia"/>
        </w:rPr>
        <w:t>查询的结果</w:t>
      </w:r>
      <w:r w:rsidR="00006372">
        <w:rPr>
          <w:rFonts w:hint="eastAsia"/>
        </w:rPr>
        <w:t>之中。</w:t>
      </w:r>
      <w:r w:rsidR="00FC1949">
        <w:rPr>
          <w:rFonts w:hint="eastAsia"/>
        </w:rPr>
        <w:t>此处我们需要大量的验证满足</w:t>
      </w:r>
      <w:r w:rsidR="00FC1949">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FC1949">
        <w:rPr>
          <w:rFonts w:hint="eastAsia"/>
        </w:rPr>
        <w:t xml:space="preserve"> </w:t>
      </w:r>
      <w:r w:rsidR="00FC1949">
        <w:rPr>
          <w:rFonts w:hint="eastAsia"/>
        </w:rPr>
        <w:t>的记录标号同</w:t>
      </w:r>
      <w:r w:rsidR="001D3885">
        <w:rPr>
          <w:rFonts w:hint="eastAsia"/>
        </w:rPr>
        <w:t xml:space="preserve"> </w:t>
      </w:r>
      <m:oMath>
        <m:r>
          <w:rPr>
            <w:rFonts w:ascii="Cambria Math" w:hAnsi="Cambria Math"/>
          </w:rPr>
          <m:t>α</m:t>
        </m:r>
      </m:oMath>
      <w:r w:rsidR="001D3885">
        <w:rPr>
          <w:rFonts w:hint="eastAsia"/>
        </w:rPr>
        <w:t xml:space="preserve"> </w:t>
      </w:r>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上述验证</w:t>
      </w:r>
      <w:r w:rsidR="00B269C9">
        <w:rPr>
          <w:rFonts w:hint="eastAsia"/>
        </w:rPr>
        <w:t>，我们建立了</w:t>
      </w:r>
      <w:r w:rsidR="00493DD4">
        <w:rPr>
          <w:rFonts w:hint="eastAsia"/>
        </w:rPr>
        <w:t>一个</w:t>
      </w:r>
      <w:r w:rsidR="00A25108">
        <w:rPr>
          <w:rFonts w:hint="eastAsia"/>
        </w:rPr>
        <w:t>叫做</w:t>
      </w:r>
      <w:r w:rsidR="001F5402">
        <w:rPr>
          <w:rFonts w:hint="eastAsia"/>
        </w:rPr>
        <w:t xml:space="preserve"> </w:t>
      </w:r>
      <m:oMath>
        <m:r>
          <w:rPr>
            <w:rFonts w:ascii="Cambria Math" w:hAnsi="Cambria Math"/>
          </w:rPr>
          <m:t>XSet</m:t>
        </m:r>
      </m:oMath>
      <w:r w:rsidR="001F5402">
        <w:rPr>
          <w:rFonts w:hint="eastAsia"/>
        </w:rPr>
        <w:t xml:space="preserve"> </w:t>
      </w:r>
      <w:r w:rsidR="00B36FD1">
        <w:rPr>
          <w:rFonts w:hint="eastAsia"/>
        </w:rPr>
        <w:t>的</w:t>
      </w:r>
      <w:r w:rsidR="001F5402">
        <w:rPr>
          <w:rFonts w:hint="eastAsia"/>
        </w:rPr>
        <w:t>查找</w:t>
      </w:r>
      <w:r w:rsidR="00B36FD1">
        <w:rPr>
          <w:rFonts w:hint="eastAsia"/>
        </w:rPr>
        <w:t>表</w:t>
      </w:r>
      <w:r w:rsidR="008E4734">
        <w:rPr>
          <w:rFonts w:hint="eastAsia"/>
        </w:rPr>
        <w:t>。</w:t>
      </w:r>
      <w:r w:rsidR="00E60F3B">
        <w:rPr>
          <w:rFonts w:hint="eastAsia"/>
        </w:rPr>
        <w:t>在建立密态数据库时</w:t>
      </w:r>
      <w:r w:rsidR="004E234B">
        <w:rPr>
          <w:rFonts w:hint="eastAsia"/>
        </w:rPr>
        <w:t>，</w:t>
      </w:r>
      <w:r w:rsidR="00E60F3B">
        <w:rPr>
          <w:rFonts w:hint="eastAsia"/>
        </w:rPr>
        <w:t>我们为每一张表生成对应的</w:t>
      </w:r>
      <w:r w:rsidR="006C391C">
        <w:rPr>
          <w:rFonts w:hint="eastAsia"/>
        </w:rPr>
        <w:t xml:space="preserve"> </w:t>
      </w:r>
      <m:oMath>
        <m:r>
          <w:rPr>
            <w:rFonts w:ascii="Cambria Math" w:hAnsi="Cambria Math"/>
          </w:rPr>
          <m:t>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7E599FF" w:rsidR="001C2172" w:rsidRPr="00A067F4" w:rsidRDefault="00F36952" w:rsidP="00713221">
      <w:pPr>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w:r w:rsidR="00A14373">
        <w:rPr>
          <w:rFonts w:hint="eastAsia"/>
        </w:rPr>
        <w:t xml:space="preserve"> </w:t>
      </w:r>
      <m:oMath>
        <m:r>
          <w:rPr>
            <w:rFonts w:ascii="Cambria Math" w:hAnsi="Cambria Math"/>
          </w:rPr>
          <m:t>f</m:t>
        </m:r>
      </m:oMath>
      <w:r w:rsidR="001D3885">
        <w:rPr>
          <w:rFonts w:hint="eastAsia"/>
        </w:rPr>
        <w:t xml:space="preserve"> </w:t>
      </w:r>
      <w:r w:rsidR="00A14373">
        <w:rPr>
          <w:rFonts w:hint="eastAsia"/>
        </w:rPr>
        <w:t>是伪随机函数。</w:t>
      </w:r>
      <w:r w:rsidR="00E41BE5">
        <w:rPr>
          <w:rFonts w:hint="eastAsia"/>
        </w:rPr>
        <w:t>这样</w:t>
      </w:r>
      <w:r w:rsidR="00CA42C4">
        <w:rPr>
          <w:rFonts w:hint="eastAsia"/>
        </w:rPr>
        <w:t>通过</w:t>
      </w:r>
      <w:r w:rsidR="00E41BE5">
        <w:rPr>
          <w:rFonts w:hint="eastAsia"/>
        </w:rPr>
        <w:t xml:space="preserve"> </w:t>
      </w:r>
      <m:oMath>
        <m:r>
          <w:rPr>
            <w:rFonts w:ascii="Cambria Math" w:hAnsi="Cambria Math"/>
          </w:rPr>
          <m:t>XSet</m:t>
        </m:r>
      </m:oMath>
      <w:r w:rsidR="00653846">
        <w:rPr>
          <w:rFonts w:hint="eastAsia"/>
        </w:rPr>
        <w:t>，我们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w:r w:rsidR="003F3BDC">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oMath>
      <w:r w:rsidR="001D3885">
        <w:rPr>
          <w:rFonts w:hint="eastAsia"/>
        </w:rPr>
        <w:t xml:space="preserve"> </w:t>
      </w:r>
      <w:r w:rsidR="00566BEF">
        <w:rPr>
          <w:rFonts w:hint="eastAsia"/>
        </w:rPr>
        <w:t>是否匹配</w:t>
      </w:r>
      <w:r w:rsidR="009A691B">
        <w:rPr>
          <w:rFonts w:hint="eastAsia"/>
        </w:rPr>
        <w:t>，只需</w:t>
      </w:r>
      <w:r w:rsidR="003348DA">
        <w:rPr>
          <w:rFonts w:hint="eastAsia"/>
        </w:rPr>
        <w:t>验证</w:t>
      </w:r>
      <w:r w:rsidR="00C12768">
        <w:rPr>
          <w:rFonts w:hint="eastAsia"/>
        </w:rPr>
        <w:t xml:space="preserve"> </w:t>
      </w:r>
      <m:oMath>
        <m:r>
          <w:rPr>
            <w:rFonts w:ascii="Cambria Math" w:hAnsi="Cambria Math"/>
          </w:rPr>
          <m:t>f(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XSet</m:t>
        </m:r>
      </m:oMath>
      <w:r w:rsidR="00C12768">
        <w:t xml:space="preserve"> </w:t>
      </w:r>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6" w:name="_Ref132055200"/>
      <w:bookmarkStart w:id="27" w:name="_Toc132364731"/>
      <w:r>
        <w:rPr>
          <w:rFonts w:hint="eastAsia"/>
        </w:rPr>
        <w:t>协议具体</w:t>
      </w:r>
      <w:r w:rsidR="00AA5F39">
        <w:rPr>
          <w:rFonts w:hint="eastAsia"/>
        </w:rPr>
        <w:t>流程</w:t>
      </w:r>
      <w:bookmarkEnd w:id="26"/>
      <w:bookmarkEnd w:id="27"/>
    </w:p>
    <w:p w14:paraId="0D6DDA1A" w14:textId="170399FE" w:rsidR="00EA58D8" w:rsidRDefault="00C2541D" w:rsidP="00B50CCC">
      <w:r>
        <w:tab/>
      </w:r>
      <w:r w:rsidR="00EA0C9A">
        <w:t>JXT</w:t>
      </w:r>
      <w:r w:rsidR="00EA58D8">
        <w:rPr>
          <w:rFonts w:hint="eastAsia"/>
        </w:rPr>
        <w:t>协议总共包含两</w:t>
      </w:r>
      <w:r w:rsidR="00C10C11">
        <w:rPr>
          <w:rFonts w:hint="eastAsia"/>
        </w:rPr>
        <w:t>个算法</w:t>
      </w:r>
      <w:r w:rsidR="00EA58D8">
        <w:rPr>
          <w:rFonts w:hint="eastAsia"/>
        </w:rPr>
        <w:t>，分别是</w:t>
      </w:r>
      <w:r w:rsidR="007B5687">
        <w:rPr>
          <w:rFonts w:hint="eastAsia"/>
        </w:rPr>
        <w:t xml:space="preserve"> </w:t>
      </w:r>
      <m:oMath>
        <m:r>
          <w:rPr>
            <w:rFonts w:ascii="Cambria Math" w:hAnsi="Cambria Math"/>
          </w:rPr>
          <m:t>EDBSetup</m:t>
        </m:r>
      </m:oMath>
      <w:r w:rsidR="007B5687">
        <w:rPr>
          <w:rFonts w:hint="eastAsia"/>
        </w:rPr>
        <w:t xml:space="preserve"> </w:t>
      </w:r>
      <w:r w:rsidR="00EA58D8">
        <w:rPr>
          <w:rFonts w:hint="eastAsia"/>
        </w:rPr>
        <w:t>和</w:t>
      </w:r>
      <w:r w:rsidR="007B5687">
        <w:rPr>
          <w:rFonts w:hint="eastAsia"/>
        </w:rPr>
        <w:t xml:space="preserve"> </w:t>
      </w:r>
      <m:oMath>
        <m:r>
          <w:rPr>
            <w:rFonts w:ascii="Cambria Math" w:hAnsi="Cambria Math"/>
          </w:rPr>
          <m:t>Search</m:t>
        </m:r>
      </m:oMath>
      <w:r w:rsidR="00834536">
        <w:rPr>
          <w:rFonts w:hint="eastAsia"/>
        </w:rPr>
        <w:t>，</w:t>
      </w:r>
      <w:r w:rsidR="00A55D8D">
        <w:rPr>
          <w:rFonts w:hint="eastAsia"/>
        </w:rPr>
        <w:t>下面我们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24206A12" w:rsidR="00326E62" w:rsidRDefault="004E28D6" w:rsidP="00D163AA">
      <w:pPr>
        <w:pStyle w:val="4"/>
        <w:spacing w:before="156" w:after="156"/>
      </w:pPr>
      <w:r>
        <w:rPr>
          <w:rFonts w:hint="eastAsia"/>
        </w:rPr>
        <w:t>初级</w:t>
      </w:r>
      <w:r>
        <w:rPr>
          <w:rFonts w:hint="eastAsia"/>
        </w:rPr>
        <w:t>J</w:t>
      </w:r>
      <w:r>
        <w:t>XT</w:t>
      </w:r>
      <w:r>
        <w:rPr>
          <w:rFonts w:hint="eastAsia"/>
        </w:rPr>
        <w:t>协议</w:t>
      </w:r>
      <w:r w:rsidR="005E0E85">
        <w:rPr>
          <w:rFonts w:hint="eastAsia"/>
        </w:rPr>
        <w:t>构造</w:t>
      </w:r>
    </w:p>
    <w:p w14:paraId="45341A5C" w14:textId="3BDA69DE"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EDB</m:t>
        </m:r>
      </m:oMath>
      <w:r w:rsidR="00F76B3C">
        <w:rPr>
          <w:rFonts w:hint="eastAsia"/>
        </w:rPr>
        <w:t>和</w:t>
      </w:r>
      <w:r w:rsidR="005B7442">
        <w:rPr>
          <w:rFonts w:hint="eastAsia"/>
        </w:rPr>
        <w:t>一组密钥</w:t>
      </w:r>
      <w:r w:rsidR="002C08D2">
        <w:rPr>
          <w:rFonts w:hint="eastAsia"/>
        </w:rPr>
        <w:t>，</w:t>
      </w:r>
      <m:oMath>
        <m:r>
          <w:rPr>
            <w:rFonts w:ascii="Cambria Math" w:hAnsi="Cambria Math"/>
          </w:rPr>
          <m:t>EDB</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EDBSetup</m:t>
        </m:r>
      </m:oMath>
      <w:r w:rsidR="001D3885">
        <w:rPr>
          <w:rFonts w:hint="eastAsia"/>
        </w:rPr>
        <w:t xml:space="preserve"> </w:t>
      </w:r>
      <w:r w:rsidR="009C4D32">
        <w:rPr>
          <w:rFonts w:hint="eastAsia"/>
        </w:rPr>
        <w:t>中，</w:t>
      </w:r>
      <w:r w:rsidR="00D842B9">
        <w:rPr>
          <w:rFonts w:hint="eastAsia"/>
        </w:rPr>
        <w:t>对于每张表，数据提供者首先</w:t>
      </w:r>
      <w:r w:rsidR="00236ACE">
        <w:rPr>
          <w:rFonts w:hint="eastAsia"/>
        </w:rPr>
        <w:t>建立其对应的</w:t>
      </w:r>
      <w:r w:rsidR="00B44F23">
        <w:rPr>
          <w:rFonts w:hint="eastAsia"/>
        </w:rPr>
        <w:t xml:space="preserve"> </w:t>
      </w:r>
      <m:oMath>
        <m:r>
          <w:rPr>
            <w:rFonts w:ascii="Cambria Math" w:hAnsi="Cambria Math"/>
          </w:rPr>
          <m:t>XSet</m:t>
        </m:r>
      </m:oMath>
      <w:r w:rsidR="00236ACE">
        <w:rPr>
          <w:rFonts w:hint="eastAsia"/>
        </w:rPr>
        <w:t>，即将每条记录</w:t>
      </w:r>
      <w:r w:rsidR="00807741">
        <w:rPr>
          <w:rFonts w:hint="eastAsia"/>
        </w:rPr>
        <w:t>的</w:t>
      </w:r>
      <w:r w:rsidR="009B39BC">
        <w:rPr>
          <w:rFonts w:hint="eastAsia"/>
        </w:rPr>
        <w:t>标识符</w:t>
      </w:r>
      <w:r w:rsidR="00AF3A35">
        <w:rPr>
          <w:rFonts w:hint="eastAsia"/>
        </w:rPr>
        <w:t xml:space="preserve"> </w:t>
      </w:r>
      <m:oMath>
        <m:r>
          <w:rPr>
            <w:rFonts w:ascii="Cambria Math" w:hAnsi="Cambria Math"/>
          </w:rPr>
          <m:t>ind</m:t>
        </m:r>
      </m:oMath>
      <w:r w:rsidR="00AF3A35">
        <w:rPr>
          <w:rFonts w:hint="eastAsia"/>
        </w:rPr>
        <w:t xml:space="preserve"> </w:t>
      </w:r>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w:r w:rsidR="00A30768">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T]</m:t>
            </m:r>
          </m:sub>
        </m:sSub>
      </m:oMath>
      <w:r w:rsidR="00A30768">
        <w:rPr>
          <w:rFonts w:hint="eastAsia"/>
        </w:rPr>
        <w:t xml:space="preserve"> </w:t>
      </w:r>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3C36D3">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D14945">
        <w:t xml:space="preserve"> </w:t>
      </w:r>
      <w:r w:rsidR="004C7F1B">
        <w:rPr>
          <w:rFonts w:hint="eastAsia"/>
        </w:rPr>
        <w:t>和</w:t>
      </w:r>
      <w:r w:rsidR="008139F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8139F9">
        <w:rPr>
          <w:rFonts w:hint="eastAsia"/>
        </w:rPr>
        <w:t xml:space="preserve"> </w:t>
      </w:r>
      <w:r w:rsidR="004C7F1B">
        <w:rPr>
          <w:rFonts w:hint="eastAsia"/>
        </w:rPr>
        <w:t>分别是</w:t>
      </w:r>
      <w:r w:rsidR="00A41EC0">
        <w:rPr>
          <w:rFonts w:hint="eastAsia"/>
        </w:rPr>
        <w:t xml:space="preserve"> </w:t>
      </w:r>
      <m:oMath>
        <m:r>
          <w:rPr>
            <w:rFonts w:ascii="Cambria Math" w:hAnsi="Cambria Math"/>
          </w:rPr>
          <m:t>ind</m:t>
        </m:r>
      </m:oMath>
      <w:r w:rsidR="001D3885">
        <w:rPr>
          <w:rFonts w:hint="eastAsia"/>
        </w:rPr>
        <w:t xml:space="preserve"> </w:t>
      </w:r>
      <w:r w:rsidR="004C7F1B">
        <w:rPr>
          <w:rFonts w:hint="eastAsia"/>
        </w:rPr>
        <w:t>和</w:t>
      </w:r>
      <w:r w:rsidR="00CE091F">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00CE091F">
        <w:rPr>
          <w:rFonts w:hint="eastAsia"/>
        </w:rPr>
        <w:t xml:space="preserve"> </w:t>
      </w:r>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lastRenderedPageBreak/>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F91E71">
        <w:rPr>
          <w:rFonts w:hint="eastAsia"/>
        </w:rPr>
        <w:t xml:space="preserve"> </w:t>
      </w:r>
      <m:oMath>
        <m:r>
          <w:rPr>
            <w:rFonts w:ascii="Cambria Math" w:hAnsi="Cambria Math"/>
          </w:rPr>
          <m:t>w</m:t>
        </m:r>
      </m:oMath>
      <w:r w:rsidR="00A70F71">
        <w:rPr>
          <w:rFonts w:hint="eastAsia"/>
        </w:rPr>
        <w:t xml:space="preserve"> </w:t>
      </w:r>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rPr>
          <m:t>[w]</m:t>
        </m:r>
      </m:oMath>
      <w:r w:rsidR="008E1B03">
        <w:t xml:space="preserve"> </w:t>
      </w:r>
      <w:r w:rsidR="00807DA0">
        <w:rPr>
          <w:rFonts w:hint="eastAsia"/>
        </w:rPr>
        <w:t>由</w:t>
      </w:r>
      <w:r w:rsidR="008E1B03">
        <w:rPr>
          <w:rFonts w:hint="eastAsia"/>
        </w:rPr>
        <w:t>搜索</w:t>
      </w:r>
      <w:r w:rsidR="0036347A">
        <w:rPr>
          <w:rFonts w:hint="eastAsia"/>
        </w:rPr>
        <w:t>凭证</w:t>
      </w:r>
      <w:r w:rsidR="0036347A">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1D3885">
        <w:rPr>
          <w:rFonts w:hint="eastAsia"/>
        </w:rPr>
        <w:t xml:space="preserve"> </w:t>
      </w:r>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3C36D3">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oMath>
      <w:r w:rsidR="001D3885">
        <w:rPr>
          <w:rFonts w:hint="eastAsia"/>
        </w:rPr>
        <w:t xml:space="preserve"> </w:t>
      </w:r>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F36952" w:rsidP="00401F53">
      <w:pPr>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7E866C34"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w:r>
        <w:rPr>
          <w:rFonts w:hint="eastAsia"/>
        </w:rPr>
        <w:t xml:space="preserve"> </w:t>
      </w:r>
      <m:oMath>
        <m:r>
          <w:rPr>
            <w:rFonts w:ascii="Cambria Math" w:hAnsi="Cambria Math"/>
          </w:rPr>
          <m:t>ind</m:t>
        </m:r>
      </m:oMath>
      <w:r w:rsidR="009F37F2">
        <w:rPr>
          <w:rFonts w:hint="eastAsia"/>
        </w:rPr>
        <w:t>，而</w:t>
      </w:r>
      <w:r w:rsidR="001405D5">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9F37F2">
        <w:rPr>
          <w:rFonts w:hint="eastAsia"/>
        </w:rPr>
        <w:t>和</w:t>
      </w:r>
      <w:r w:rsidR="001405D5">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1405D5">
        <w:rPr>
          <w:rFonts w:hint="eastAsia"/>
        </w:rPr>
        <w:t xml:space="preserve"> </w:t>
      </w:r>
      <w:r w:rsidR="009F37F2">
        <w:rPr>
          <w:rFonts w:hint="eastAsia"/>
        </w:rPr>
        <w:t>的含义就像前面所提到的那样，用于</w:t>
      </w:r>
      <w:r w:rsidR="00C53EE8">
        <w:rPr>
          <w:rFonts w:hint="eastAsia"/>
        </w:rPr>
        <w:t>后续的</w:t>
      </w:r>
      <w:r w:rsidR="00D76ACD">
        <w:rPr>
          <w:rFonts w:hint="eastAsia"/>
        </w:rPr>
        <w:t xml:space="preserve"> </w:t>
      </w:r>
      <m:oMath>
        <m:r>
          <w:rPr>
            <w:rFonts w:ascii="Cambria Math" w:hAnsi="Cambria Math"/>
          </w:rPr>
          <m:t>β</m:t>
        </m:r>
      </m:oMath>
      <w:r w:rsidR="001D3885">
        <w:rPr>
          <w:rFonts w:hint="eastAsia"/>
        </w:rPr>
        <w:t xml:space="preserve"> </w:t>
      </w:r>
      <w:r w:rsidR="00C70DB8">
        <w:rPr>
          <w:rFonts w:hint="eastAsia"/>
        </w:rPr>
        <w:t>查询</w:t>
      </w:r>
      <w:r w:rsidR="00C62786">
        <w:rPr>
          <w:rFonts w:hint="eastAsia"/>
        </w:rPr>
        <w:t>。</w:t>
      </w:r>
    </w:p>
    <w:p w14:paraId="28E89EC0" w14:textId="3D71F3B3" w:rsidR="00AB3252" w:rsidRDefault="00941B29" w:rsidP="00564436">
      <w:pPr>
        <w:ind w:firstLineChars="200" w:firstLine="480"/>
      </w:pPr>
      <m:oMath>
        <m:r>
          <w:rPr>
            <w:rFonts w:ascii="Cambria Math" w:hAnsi="Cambria Math"/>
          </w:rPr>
          <m:t>Search</m:t>
        </m:r>
      </m:oMath>
      <w:r w:rsidR="00847908">
        <w:rPr>
          <w:rFonts w:hint="eastAsia"/>
        </w:rPr>
        <w:t xml:space="preserve"> </w:t>
      </w:r>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w:r w:rsidR="00DC7C53">
        <w:rPr>
          <w:rFonts w:hint="eastAsia"/>
        </w:rPr>
        <w:t xml:space="preserve"> </w:t>
      </w:r>
      <m:oMath>
        <m:r>
          <w:rPr>
            <w:rFonts w:ascii="Cambria Math" w:hAnsi="Cambria Math"/>
          </w:rPr>
          <m:t>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w:r w:rsidR="001D388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w:r w:rsidR="00CA4EFA">
        <w:rPr>
          <w:rFonts w:hint="eastAsia"/>
        </w:rPr>
        <w:t xml:space="preserve"> </w:t>
      </w:r>
      <m:oMath>
        <m:r>
          <w:rPr>
            <w:rFonts w:ascii="Cambria Math" w:hAnsi="Cambria Math"/>
          </w:rPr>
          <m:t>α</m:t>
        </m:r>
      </m:oMath>
      <w:r w:rsidR="001D3885">
        <w:rPr>
          <w:rFonts w:hint="eastAsia"/>
        </w:rPr>
        <w:t xml:space="preserve"> </w:t>
      </w:r>
      <w:r w:rsidR="001A0402">
        <w:rPr>
          <w:rFonts w:hint="eastAsia"/>
        </w:rPr>
        <w:t>查询</w:t>
      </w:r>
      <w:r w:rsidR="005D0342">
        <w:rPr>
          <w:rFonts w:hint="eastAsia"/>
        </w:rPr>
        <w:t>，</w:t>
      </w:r>
      <w:r w:rsidR="00B63B64">
        <w:rPr>
          <w:rFonts w:hint="eastAsia"/>
        </w:rPr>
        <w:t>客户端</w:t>
      </w:r>
      <w:r w:rsidR="00AC6626">
        <w:rPr>
          <w:rFonts w:hint="eastAsia"/>
        </w:rPr>
        <w:t>计算出</w:t>
      </w:r>
      <w:r w:rsidR="0032527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w:r w:rsidR="001D3885">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oMath>
      <w:r w:rsidR="001D3885">
        <w:rPr>
          <w:rFonts w:hint="eastAsia"/>
        </w:rPr>
        <w:t xml:space="preserve"> </w:t>
      </w:r>
      <w:r w:rsidR="00442072">
        <w:rPr>
          <w:rFonts w:hint="eastAsia"/>
        </w:rPr>
        <w:t>检索得到</w:t>
      </w:r>
      <w:r w:rsidR="005F49C3">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w:r w:rsidR="00497F2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97F20">
        <w:rPr>
          <w:rFonts w:hint="eastAsia"/>
        </w:rPr>
        <w:t xml:space="preserve"> </w:t>
      </w:r>
      <w:r w:rsidR="0066035F">
        <w:rPr>
          <w:rFonts w:hint="eastAsia"/>
        </w:rPr>
        <w:t>的记录对应的</w:t>
      </w:r>
      <w:r w:rsidR="0066035F">
        <w:rPr>
          <w:rFonts w:hint="eastAsia"/>
        </w:rPr>
        <w:t>Join</w:t>
      </w:r>
      <w:r w:rsidR="0066035F">
        <w:rPr>
          <w:rFonts w:hint="eastAsia"/>
        </w:rPr>
        <w:t>属性集</w:t>
      </w:r>
      <w:r w:rsidR="00256FF4">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256FF4">
        <w:rPr>
          <w:rFonts w:hint="eastAsia"/>
        </w:rPr>
        <w:t xml:space="preserve"> </w:t>
      </w:r>
      <w:r w:rsidR="0066035F">
        <w:rPr>
          <w:rFonts w:hint="eastAsia"/>
        </w:rPr>
        <w:t>。</w:t>
      </w:r>
      <w:r w:rsidR="00082E19">
        <w:rPr>
          <w:rFonts w:hint="eastAsia"/>
        </w:rPr>
        <w:t>然后</w:t>
      </w:r>
      <w:r w:rsidR="00D81229">
        <w:rPr>
          <w:rFonts w:hint="eastAsia"/>
        </w:rPr>
        <w:t>就是</w:t>
      </w:r>
      <w:r w:rsidR="001D3885">
        <w:rPr>
          <w:rFonts w:hint="eastAsia"/>
        </w:rPr>
        <w:t xml:space="preserve"> </w:t>
      </w:r>
      <m:oMath>
        <m:r>
          <w:rPr>
            <w:rFonts w:ascii="Cambria Math" w:hAnsi="Cambria Math"/>
          </w:rPr>
          <m:t>β</m:t>
        </m:r>
      </m:oMath>
      <w:r w:rsidR="001D3885">
        <w:rPr>
          <w:rFonts w:hint="eastAsia"/>
        </w:rPr>
        <w:t xml:space="preserve"> </w:t>
      </w:r>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w:r w:rsidR="00FF324C">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oMath>
      <w:r w:rsidR="00FF324C">
        <w:rPr>
          <w:rFonts w:hint="eastAsia"/>
        </w:rPr>
        <w:t xml:space="preserve"> </w:t>
      </w:r>
      <w:r w:rsidR="00F24820">
        <w:rPr>
          <w:rFonts w:hint="eastAsia"/>
        </w:rPr>
        <w:t>并发送给服务端，服务端用其检索出</w:t>
      </w:r>
      <w:r w:rsidR="008750F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w:r w:rsidR="001D3885">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w:r w:rsidR="00700588">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A91949">
        <w:rPr>
          <w:rFonts w:hint="eastAsia"/>
        </w:rPr>
        <w:t>。</w:t>
      </w:r>
      <w:r w:rsidR="00F9423B">
        <w:rPr>
          <w:rFonts w:hint="eastAsia"/>
        </w:rPr>
        <w:t>接着</w:t>
      </w:r>
      <w:r w:rsidR="006D2096">
        <w:rPr>
          <w:rFonts w:hint="eastAsia"/>
        </w:rPr>
        <w:t>服务端遍历</w:t>
      </w:r>
      <w:r w:rsidR="006E6E4C">
        <w:rPr>
          <w:rFonts w:hint="eastAsia"/>
        </w:rPr>
        <w:t>每一组</w:t>
      </w:r>
      <w:r w:rsidR="00BC197F">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w:r w:rsidR="00B85804">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w:r w:rsidR="0006743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67432">
        <w:rPr>
          <w:rFonts w:hint="eastAsia"/>
        </w:rPr>
        <w:t xml:space="preserve"> </w:t>
      </w:r>
      <w:r w:rsidR="00E13901">
        <w:rPr>
          <w:rFonts w:hint="eastAsia"/>
        </w:rPr>
        <w:t>中的记录</w:t>
      </w:r>
      <w:r w:rsidR="00C771A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1D3885">
        <w:rPr>
          <w:rFonts w:hint="eastAsia"/>
        </w:rPr>
        <w:t xml:space="preserve"> </w:t>
      </w:r>
      <w:r w:rsidR="00E13901">
        <w:rPr>
          <w:rFonts w:hint="eastAsia"/>
        </w:rPr>
        <w:t>和</w:t>
      </w:r>
      <w:r w:rsidR="00C771A8">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C771A8">
        <w:rPr>
          <w:rFonts w:hint="eastAsia"/>
        </w:rPr>
        <w:t xml:space="preserve"> </w:t>
      </w:r>
      <w:r w:rsidR="00E13901">
        <w:rPr>
          <w:rFonts w:hint="eastAsia"/>
        </w:rPr>
        <w:t>中的</w:t>
      </w:r>
      <w:r w:rsidR="007D64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1D3885">
        <w:rPr>
          <w:rFonts w:hint="eastAsia"/>
        </w:rPr>
        <w:t xml:space="preserve"> </w:t>
      </w:r>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w:r w:rsidR="00E13901">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73308C">
        <w:rPr>
          <w:rFonts w:hint="eastAsia"/>
        </w:rPr>
        <w:t xml:space="preserve"> </w:t>
      </w:r>
      <w:r w:rsidR="00FE7757">
        <w:rPr>
          <w:rFonts w:hint="eastAsia"/>
        </w:rPr>
        <w:t>给客户端，客户端进一步解密得到一对查询结果</w:t>
      </w:r>
      <w:r w:rsidR="00FE775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20444A69" w:rsidR="00F01D78" w:rsidRDefault="00F01D78" w:rsidP="00D163AA">
      <w:pPr>
        <w:pStyle w:val="4"/>
        <w:spacing w:before="156" w:after="156"/>
      </w:pPr>
      <w:r>
        <w:rPr>
          <w:rFonts w:hint="eastAsia"/>
        </w:rPr>
        <w:t>最终的</w:t>
      </w:r>
      <w:r>
        <w:rPr>
          <w:rFonts w:hint="eastAsia"/>
        </w:rPr>
        <w:t>J</w:t>
      </w:r>
      <w:r>
        <w:t>XT</w:t>
      </w:r>
      <w:r>
        <w:rPr>
          <w:rFonts w:hint="eastAsia"/>
        </w:rPr>
        <w:t>协议</w:t>
      </w:r>
      <w:r w:rsidR="00C13EC0">
        <w:rPr>
          <w:rFonts w:hint="eastAsia"/>
        </w:rPr>
        <w:t>构造</w:t>
      </w:r>
    </w:p>
    <w:p w14:paraId="344483E5" w14:textId="7BE77899" w:rsidR="00695B5F" w:rsidRPr="00C55FCB"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的构造</w:t>
      </w:r>
      <w:r>
        <w:rPr>
          <w:rFonts w:hint="eastAsia"/>
        </w:rPr>
        <w:t>是不安全的</w:t>
      </w:r>
      <w:r w:rsidR="0072414F">
        <w:rPr>
          <w:rFonts w:hint="eastAsia"/>
        </w:rPr>
        <w:t>。</w:t>
      </w:r>
      <w:r w:rsidR="00525DCA">
        <w:rPr>
          <w:rFonts w:hint="eastAsia"/>
        </w:rPr>
        <w:t>一方面，</w:t>
      </w:r>
      <m:oMath>
        <m:r>
          <w:rPr>
            <w:rFonts w:ascii="Cambria Math" w:hAnsi="Cambria Math"/>
          </w:rPr>
          <m:t>TSet</m:t>
        </m:r>
      </m:oMath>
      <w:r w:rsidR="0073308C">
        <w:rPr>
          <w:rFonts w:hint="eastAsia"/>
        </w:rPr>
        <w:t xml:space="preserve"> </w:t>
      </w:r>
      <w:r w:rsidR="00525DCA">
        <w:rPr>
          <w:rFonts w:hint="eastAsia"/>
        </w:rPr>
        <w:t>的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w:r w:rsidR="0050240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w:r w:rsidR="00E741C5">
        <w:rPr>
          <w:rFonts w:hint="eastAsia"/>
        </w:rPr>
        <w:t xml:space="preserve"> </w:t>
      </w:r>
      <m:oMath>
        <m:r>
          <w:rPr>
            <w:rFonts w:ascii="Cambria Math" w:hAnsi="Cambria Math"/>
          </w:rPr>
          <m:t>Search</m:t>
        </m:r>
      </m:oMath>
      <w:r w:rsidR="00E741C5">
        <w:rPr>
          <w:rFonts w:hint="eastAsia"/>
        </w:rPr>
        <w:t xml:space="preserve"> </w:t>
      </w:r>
      <w:r w:rsidR="00304490">
        <w:rPr>
          <w:rFonts w:hint="eastAsia"/>
        </w:rPr>
        <w:t>过程中也</w:t>
      </w:r>
      <w:r w:rsidR="005E5B60">
        <w:rPr>
          <w:rFonts w:hint="eastAsia"/>
        </w:rPr>
        <w:t>向服务端</w:t>
      </w:r>
      <w:r w:rsidR="00304490">
        <w:rPr>
          <w:rFonts w:hint="eastAsia"/>
        </w:rPr>
        <w:t>暴露了</w:t>
      </w:r>
      <w:r w:rsidR="00A43DCF">
        <w:rPr>
          <w:rFonts w:hint="eastAsia"/>
        </w:rPr>
        <w:t xml:space="preserve"> </w:t>
      </w:r>
      <m:oMath>
        <m:r>
          <w:rPr>
            <w:rFonts w:ascii="Cambria Math" w:hAnsi="Cambria Math"/>
          </w:rPr>
          <m:t>XSet[j]</m:t>
        </m:r>
      </m:oMath>
      <w:r w:rsidR="00A43DCF">
        <w:rPr>
          <w:rFonts w:hint="eastAsia"/>
        </w:rPr>
        <w:t xml:space="preserve"> </w:t>
      </w:r>
      <w:r w:rsidR="00057D06">
        <w:rPr>
          <w:rFonts w:hint="eastAsia"/>
        </w:rPr>
        <w:t>中的元素。</w:t>
      </w:r>
      <w:r w:rsidR="003D3E4E">
        <w:rPr>
          <w:rFonts w:hint="eastAsia"/>
        </w:rPr>
        <w:t>为了解决此安全性问题，我们需要对原协议进行一些修改。</w:t>
      </w:r>
      <w:r w:rsidR="00483482">
        <w:rPr>
          <w:rFonts w:hint="eastAsia"/>
        </w:rPr>
        <w:t>首先</w:t>
      </w:r>
      <w:r w:rsidR="00FA0966">
        <w:rPr>
          <w:rFonts w:hint="eastAsia"/>
        </w:rPr>
        <w:t>在</w:t>
      </w:r>
      <w:r w:rsidR="00A843CF">
        <w:rPr>
          <w:rFonts w:hint="eastAsia"/>
        </w:rPr>
        <w:t xml:space="preserve"> </w:t>
      </w:r>
      <m:oMath>
        <m:r>
          <w:rPr>
            <w:rFonts w:ascii="Cambria Math" w:hAnsi="Cambria Math"/>
          </w:rPr>
          <m:t>EDBSetup</m:t>
        </m:r>
      </m:oMath>
      <w:r w:rsidR="00FA0966">
        <w:rPr>
          <w:rFonts w:hint="eastAsia"/>
        </w:rPr>
        <w:t>过程中</w:t>
      </w:r>
      <w:r w:rsidR="00483482">
        <w:rPr>
          <w:rFonts w:hint="eastAsia"/>
        </w:rPr>
        <w:t>我们</w:t>
      </w:r>
      <w:r w:rsidR="000977EA">
        <w:rPr>
          <w:rFonts w:hint="eastAsia"/>
        </w:rPr>
        <w:t>给</w:t>
      </w:r>
      <w:r w:rsidR="00814379">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w:r w:rsidR="0081437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814379">
        <w:rPr>
          <w:rFonts w:hint="eastAsia"/>
        </w:rPr>
        <w:t>加上掩码</w:t>
      </w:r>
      <w:r w:rsidR="00BE7B90">
        <w:rPr>
          <w:rFonts w:hint="eastAsia"/>
        </w:rPr>
        <w:t>，</w:t>
      </w:r>
      <w:r w:rsidR="00201659">
        <w:rPr>
          <w:rFonts w:hint="eastAsia"/>
        </w:rPr>
        <w:t>在</w:t>
      </w:r>
      <w:r w:rsidR="008459F9">
        <w:rPr>
          <w:rFonts w:hint="eastAsia"/>
        </w:rPr>
        <w:t xml:space="preserve"> </w:t>
      </w:r>
      <m:oMath>
        <m:r>
          <w:rPr>
            <w:rFonts w:ascii="Cambria Math" w:hAnsi="Cambria Math"/>
          </w:rPr>
          <m:t>TSet</m:t>
        </m:r>
      </m:oMath>
      <w:r w:rsidR="008459F9">
        <w:rPr>
          <w:rFonts w:hint="eastAsia"/>
        </w:rPr>
        <w:t xml:space="preserve"> </w:t>
      </w:r>
      <w:r w:rsidR="00201659">
        <w:rPr>
          <w:rFonts w:hint="eastAsia"/>
        </w:rPr>
        <w:t>中存储</w:t>
      </w:r>
      <w:r w:rsidR="00BC2601">
        <w:rPr>
          <w:rFonts w:hint="eastAsia"/>
        </w:rPr>
        <w:t>掩码后的值</w:t>
      </w:r>
      <w:r w:rsidR="00A665B1">
        <w:rPr>
          <w:rFonts w:hint="eastAsia"/>
        </w:rPr>
        <w:t>，</w:t>
      </w:r>
      <w:r w:rsidR="00A11CA3">
        <w:rPr>
          <w:rFonts w:hint="eastAsia"/>
        </w:rPr>
        <w:t>此时</w:t>
      </w:r>
      <w:r w:rsidR="008459F9">
        <w:rPr>
          <w:rFonts w:hint="eastAsia"/>
        </w:rPr>
        <w:t xml:space="preserve"> </w:t>
      </w:r>
      <m:oMath>
        <m:r>
          <w:rPr>
            <w:rFonts w:ascii="Cambria Math" w:hAnsi="Cambria Math"/>
          </w:rPr>
          <m:t>TSet</m:t>
        </m:r>
      </m:oMath>
      <w:r w:rsidR="00A11CA3">
        <w:rPr>
          <w:rFonts w:hint="eastAsia"/>
        </w:rPr>
        <w:t>中每个单元表示为</w:t>
      </w:r>
      <w:r w:rsidR="008459F9">
        <w:rPr>
          <w:rFonts w:hint="eastAsia"/>
        </w:rPr>
        <w:t>：</w:t>
      </w:r>
    </w:p>
    <w:p w14:paraId="50CCC5EF" w14:textId="5939555B" w:rsidR="00C55FCB" w:rsidRPr="00695B5F" w:rsidRDefault="00F36952" w:rsidP="00695B5F">
      <w:pPr>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3A7048DF" w:rsidR="002125FF" w:rsidRDefault="00EA30FA" w:rsidP="008459F9">
      <w:r>
        <w:rPr>
          <w:rFonts w:hint="eastAsia"/>
        </w:rPr>
        <w:t>其次</w:t>
      </w:r>
      <w:r w:rsidR="00FA0966">
        <w:rPr>
          <w:rFonts w:hint="eastAsia"/>
        </w:rPr>
        <w:t>在</w:t>
      </w:r>
      <w:r w:rsidR="00312E68">
        <w:rPr>
          <w:rFonts w:hint="eastAsia"/>
        </w:rPr>
        <w:t xml:space="preserve"> </w:t>
      </w:r>
      <m:oMath>
        <m:r>
          <w:rPr>
            <w:rFonts w:ascii="Cambria Math" w:hAnsi="Cambria Math"/>
          </w:rPr>
          <m:t>Search</m:t>
        </m:r>
      </m:oMath>
      <w:r w:rsidR="00312E68">
        <w:t xml:space="preserve"> </w:t>
      </w:r>
      <w:r w:rsidR="00FA0966">
        <w:rPr>
          <w:rFonts w:hint="eastAsia"/>
        </w:rPr>
        <w:t>中，</w:t>
      </w:r>
      <w:r w:rsidR="000117ED">
        <w:rPr>
          <w:rFonts w:hint="eastAsia"/>
        </w:rPr>
        <w:t>我们使用</w:t>
      </w:r>
      <w:r w:rsidR="005E18C8">
        <w:rPr>
          <w:rFonts w:hint="eastAsia"/>
        </w:rPr>
        <w:t>掩码后的</w:t>
      </w:r>
      <w:r w:rsidR="00FE24A0">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FE24A0">
        <w:rPr>
          <w:rFonts w:hint="eastAsia"/>
        </w:rPr>
        <w:t xml:space="preserve"> </w:t>
      </w:r>
      <w:r w:rsidR="00FE24A0">
        <w:rPr>
          <w:rFonts w:hint="eastAsia"/>
        </w:rPr>
        <w:t>和</w:t>
      </w:r>
      <w:r w:rsidR="00FE24A0">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FE24A0">
        <w:t xml:space="preserve"> </w:t>
      </w:r>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795988">
        <w:rPr>
          <w:rFonts w:hint="eastAsia"/>
        </w:rPr>
        <w:t xml:space="preserve"> </w:t>
      </w:r>
      <w:r w:rsidR="00795988">
        <w:rPr>
          <w:rFonts w:hint="eastAsia"/>
        </w:rPr>
        <w:t>并进行验证</w:t>
      </w:r>
      <w:r w:rsidR="002074A8">
        <w:rPr>
          <w:rFonts w:hint="eastAsia"/>
        </w:rPr>
        <w:t>，</w:t>
      </w:r>
      <w:r w:rsidR="00474ABF">
        <w:rPr>
          <w:rFonts w:hint="eastAsia"/>
        </w:rPr>
        <w:t>这对掩码的设计提出了要求。</w:t>
      </w:r>
    </w:p>
    <w:p w14:paraId="27FCA5DB" w14:textId="44372940" w:rsidR="003042DB" w:rsidRDefault="00582BA3" w:rsidP="00582BA3">
      <w:r>
        <w:lastRenderedPageBreak/>
        <w:tab/>
      </w:r>
      <w:r w:rsidR="00607C92">
        <w:rPr>
          <w:rFonts w:hint="eastAsia"/>
        </w:rPr>
        <w:t>改进过后的</w:t>
      </w:r>
      <w:r w:rsidR="0010528F">
        <w:rPr>
          <w:rFonts w:hint="eastAsia"/>
        </w:rPr>
        <w:t xml:space="preserve"> </w:t>
      </w:r>
      <m:oMath>
        <m:r>
          <w:rPr>
            <w:rFonts w:ascii="Cambria Math" w:hAnsi="Cambria Math"/>
          </w:rPr>
          <m:t>TSet</m:t>
        </m:r>
      </m:oMath>
      <w:r w:rsidR="0010528F">
        <w:t xml:space="preserve"> </w:t>
      </w:r>
      <w:r w:rsidR="001F6C97">
        <w:rPr>
          <w:rFonts w:hint="eastAsia"/>
        </w:rPr>
        <w:t>中</w:t>
      </w:r>
      <w:r w:rsidR="001D4B1E">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1D4B1E">
        <w:rPr>
          <w:rFonts w:hint="eastAsia"/>
        </w:rPr>
        <w:t xml:space="preserve"> </w:t>
      </w:r>
      <w:r w:rsidR="006C2B61">
        <w:rPr>
          <w:rFonts w:hint="eastAsia"/>
        </w:rPr>
        <w:t>每个单元</w:t>
      </w:r>
      <w:r w:rsidR="00C56FAC">
        <w:rPr>
          <w:rFonts w:hint="eastAsia"/>
        </w:rPr>
        <w:t>内容为</w:t>
      </w:r>
      <w:r w:rsidR="004D3A38">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1C6B840E" w14:textId="124C0051" w:rsidR="003042DB" w:rsidRPr="003042DB" w:rsidRDefault="00F36952" w:rsidP="00BD12F5">
      <w:pPr>
        <w:ind w:firstLineChars="200" w:firstLine="480"/>
        <w:rPr>
          <w:i/>
        </w:rPr>
      </w:pPr>
      <m:oMathPara>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hint="eastAsia"/>
            </w:rPr>
            <m:t>,</m:t>
          </m:r>
        </m:oMath>
      </m:oMathPara>
    </w:p>
    <w:p w14:paraId="2FC4CED7" w14:textId="2FE66B91" w:rsidR="00D8204D" w:rsidRPr="00D8204D" w:rsidRDefault="00F36952" w:rsidP="00D8204D">
      <w:pPr>
        <w:ind w:firstLineChars="200" w:firstLine="480"/>
        <w:jc w:val="center"/>
        <w:rPr>
          <w:i/>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rPr>
                  </m:ctrlPr>
                </m:dPr>
                <m:e>
                  <m:r>
                    <m:rPr>
                      <m:sty m:val="p"/>
                    </m:rPr>
                    <w:rPr>
                      <w:rFonts w:ascii="Cambria Math" w:hAnsi="Cambria Math"/>
                    </w:rPr>
                    <m:t>2.15</m:t>
                  </m:r>
                </m:e>
              </m:d>
              <m:ctrlPr>
                <w:rPr>
                  <w:rFonts w:ascii="Cambria Math" w:hAnsi="Cambria Math"/>
                  <w:i/>
                </w:rPr>
              </m:ctrlPr>
            </m:e>
          </m:eqArr>
        </m:oMath>
      </m:oMathPara>
    </w:p>
    <w:p w14:paraId="665140A4" w14:textId="650B991F" w:rsidR="006B4E25" w:rsidRDefault="006F3ED8" w:rsidP="003042DB">
      <w:pPr>
        <w:ind w:firstLineChars="200" w:firstLine="480"/>
      </w:pPr>
      <w:r>
        <w:rPr>
          <w:rFonts w:hint="eastAsia"/>
        </w:rPr>
        <w:t>这里</w:t>
      </w:r>
      <w:r w:rsidR="006B4E25">
        <w:rPr>
          <w:rFonts w:hint="eastAsia"/>
        </w:rPr>
        <w:t>针对</w:t>
      </w:r>
      <w:r w:rsidR="001A39F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A39FE">
        <w:rPr>
          <w:rFonts w:hint="eastAsia"/>
        </w:rPr>
        <w:t xml:space="preserve"> </w:t>
      </w:r>
      <w:r w:rsidR="001A39FE">
        <w:rPr>
          <w:rFonts w:hint="eastAsia"/>
        </w:rPr>
        <w:t>和</w:t>
      </w:r>
      <w:r w:rsidR="001A39F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1A39FE">
        <w:rPr>
          <w:rFonts w:hint="eastAsia"/>
        </w:rPr>
        <w:t>有两组</w:t>
      </w:r>
      <w:r w:rsidR="007E0C1B">
        <w:rPr>
          <w:rFonts w:hint="eastAsia"/>
        </w:rPr>
        <w:t>掩码值，分别为</w:t>
      </w:r>
      <w:r w:rsidR="007E0C1B">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oMath>
      <w:r w:rsidR="007E0C1B">
        <w:rPr>
          <w:rFonts w:hint="eastAsia"/>
        </w:rPr>
        <w:t xml:space="preserve"> </w:t>
      </w:r>
      <w:r w:rsidR="007E0C1B">
        <w:rPr>
          <w:rFonts w:hint="eastAsia"/>
        </w:rPr>
        <w:t>和</w:t>
      </w:r>
      <w:r w:rsidR="00705B3A">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w:r w:rsidR="00581A09">
        <w:rPr>
          <w:rFonts w:hint="eastAsia"/>
        </w:rPr>
        <w:t xml:space="preserve"> </w:t>
      </w:r>
      <m:oMath>
        <m:r>
          <w:rPr>
            <w:rFonts w:ascii="Cambria Math" w:hAnsi="Cambria Math"/>
          </w:rPr>
          <m:t>w</m:t>
        </m:r>
      </m:oMath>
      <w:r w:rsidR="0073308C">
        <w:rPr>
          <w:rFonts w:hint="eastAsia"/>
        </w:rPr>
        <w:t xml:space="preserve"> </w:t>
      </w:r>
      <w:r w:rsidR="00581A09">
        <w:rPr>
          <w:rFonts w:hint="eastAsia"/>
        </w:rPr>
        <w:t>的伪随机函数值，唯一的区别就是使用了不同的密钥</w:t>
      </w:r>
      <w:r w:rsidR="00C6074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过程中加入了</w:t>
      </w:r>
      <w:r w:rsidR="005278F1">
        <w:rPr>
          <w:rFonts w:hint="eastAsia"/>
        </w:rPr>
        <w:t>计数值</w:t>
      </w:r>
      <w:r w:rsidR="004E58C5">
        <w:rPr>
          <w:rFonts w:hint="eastAsia"/>
        </w:rPr>
        <w:t xml:space="preserve"> </w:t>
      </w:r>
      <m:oMath>
        <m:r>
          <w:rPr>
            <w:rFonts w:ascii="Cambria Math" w:hAnsi="Cambria Math"/>
          </w:rPr>
          <m:t>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E85F4E">
        <w:rPr>
          <w:rFonts w:hint="eastAsia"/>
        </w:rPr>
        <w:t xml:space="preserve"> </w:t>
      </w:r>
      <w:r w:rsidR="00E85F4E">
        <w:rPr>
          <w:rFonts w:hint="eastAsia"/>
        </w:rPr>
        <w:t>中每个单元都有一个对应的</w:t>
      </w:r>
      <w:r w:rsidR="00753BCB">
        <w:rPr>
          <w:rFonts w:hint="eastAsia"/>
        </w:rPr>
        <w:t xml:space="preserve"> </w:t>
      </w:r>
      <m:oMath>
        <m:r>
          <w:rPr>
            <w:rFonts w:ascii="Cambria Math" w:hAnsi="Cambria Math"/>
          </w:rPr>
          <m:t>cnt</m:t>
        </m:r>
      </m:oMath>
      <w:r w:rsidR="0073308C">
        <w:rPr>
          <w:rFonts w:hint="eastAsia"/>
        </w:rPr>
        <w:t xml:space="preserve"> </w:t>
      </w:r>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E85F4E">
        <w:rPr>
          <w:rFonts w:hint="eastAsia"/>
        </w:rPr>
        <w:t xml:space="preserve"> </w:t>
      </w:r>
      <w:r w:rsidR="00E85F4E">
        <w:rPr>
          <w:rFonts w:hint="eastAsia"/>
        </w:rPr>
        <w:t>存在的意义是使得</w:t>
      </w:r>
      <w:r w:rsidR="003B51D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3B51DA">
        <w:rPr>
          <w:rFonts w:hint="eastAsia"/>
        </w:rPr>
        <w:t xml:space="preserve"> </w:t>
      </w:r>
      <w:r w:rsidR="003B51DA">
        <w:rPr>
          <w:rFonts w:hint="eastAsia"/>
        </w:rPr>
        <w:t>中不同单元的掩码值不相同。</w:t>
      </w:r>
    </w:p>
    <w:p w14:paraId="4CA113BB" w14:textId="0DCDAFFA" w:rsidR="00AF7FAA" w:rsidRDefault="007E39F8" w:rsidP="00B16A19">
      <w:pPr>
        <w:ind w:firstLine="420"/>
        <w:jc w:val="center"/>
      </w:pPr>
      <w:r>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B35FDC">
        <w:rPr>
          <w:rFonts w:hint="eastAsia"/>
        </w:rPr>
        <w:t>t</w:t>
      </w:r>
      <w:r w:rsidR="00B35FDC">
        <w:t>oken</w:t>
      </w:r>
      <w:r w:rsidR="00C263A7">
        <w:rPr>
          <w:rFonts w:hint="eastAsia"/>
        </w:rPr>
        <w:t>：</w:t>
      </w:r>
    </w:p>
    <w:p w14:paraId="4631C3B9" w14:textId="7997C71C" w:rsidR="00B16A19" w:rsidRDefault="007E39F8" w:rsidP="00F34736">
      <w:pPr>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sidR="00B16A19">
        <w:rPr>
          <w:rFonts w:hint="eastAsia"/>
        </w:rPr>
        <w:t>,</w:t>
      </w:r>
    </w:p>
    <w:p w14:paraId="3EED18EF" w14:textId="2BE2F17E" w:rsidR="00C10962" w:rsidRPr="00C10962" w:rsidRDefault="00F36952" w:rsidP="00C10962">
      <w:pPr>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7FD7DD27" w:rsidR="00C15516" w:rsidRDefault="00545E79" w:rsidP="00B16A19">
      <w:r>
        <w:rPr>
          <w:rFonts w:hint="eastAsia"/>
        </w:rPr>
        <w:t>其中</w:t>
      </w:r>
      <w:r w:rsidR="00FB0D52">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C263A7">
        <w:rPr>
          <w:rFonts w:hint="eastAsia"/>
        </w:rPr>
        <w:t>t</w:t>
      </w:r>
      <w:r w:rsidR="00C263A7">
        <w:t>oken</w:t>
      </w:r>
      <w:r w:rsidR="00C263A7">
        <w:rPr>
          <w:rFonts w:hint="eastAsia"/>
        </w:rPr>
        <w:t>就可以在</w:t>
      </w:r>
      <w:r w:rsidR="003C339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F839D3">
        <w:rPr>
          <w:rFonts w:hint="eastAsia"/>
        </w:rPr>
        <w:t xml:space="preserve"> </w:t>
      </w:r>
      <w:r w:rsidR="00F839D3">
        <w:rPr>
          <w:rFonts w:hint="eastAsia"/>
        </w:rPr>
        <w:t>和</w:t>
      </w:r>
      <w:r w:rsidR="00F839D3">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F839D3">
        <w:rPr>
          <w:rFonts w:hint="eastAsia"/>
        </w:rPr>
        <w:t>被掩盖的情况下仍然计算出正确的</w:t>
      </w:r>
      <w:r w:rsidR="00306514">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务端</w:t>
      </w:r>
      <w:r w:rsidR="00EB73A0">
        <w:rPr>
          <w:rFonts w:hint="eastAsia"/>
        </w:rPr>
        <w:t>用两个计数器</w:t>
      </w:r>
      <w:r w:rsidR="007330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oMath>
      <w:r w:rsidR="0073308C">
        <w:rPr>
          <w:rFonts w:hint="eastAsia"/>
        </w:rPr>
        <w:t xml:space="preserve"> </w:t>
      </w:r>
      <w:r w:rsidR="00EB73A0">
        <w:rPr>
          <w:rFonts w:hint="eastAsia"/>
        </w:rPr>
        <w:t>分别</w:t>
      </w:r>
      <w:r w:rsidR="006B7B9B">
        <w:rPr>
          <w:rFonts w:hint="eastAsia"/>
        </w:rPr>
        <w:t>遍历</w:t>
      </w:r>
      <w:r w:rsidR="00DC6D5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E14D99">
        <w:t xml:space="preserve"> </w:t>
      </w:r>
      <w:r w:rsidR="00DC5ACC">
        <w:rPr>
          <w:rFonts w:hint="eastAsia"/>
        </w:rPr>
        <w:t>和</w:t>
      </w:r>
      <w:r w:rsidR="00DC5ACC">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w:r w:rsidR="00773E3D">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72DE20BB" w14:textId="5029D0FC" w:rsidR="00C15516" w:rsidRPr="00C15516" w:rsidRDefault="00112637" w:rsidP="00B16A19">
      <m:oMathPara>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m:oMathPara>
    </w:p>
    <w:p w14:paraId="03EFF7E2" w14:textId="600CB023" w:rsidR="00B320A6" w:rsidRPr="00B320A6" w:rsidRDefault="00F36952" w:rsidP="00B320A6">
      <w:pPr>
        <w:jc w:val="center"/>
      </w:pPr>
      <m:oMathPara>
        <m:oMath>
          <m:eqArr>
            <m:eqArrPr>
              <m:maxDist m:val="1"/>
              <m:ctrlPr>
                <w:rPr>
                  <w:rFonts w:ascii="Cambria Math" w:hAnsi="Cambria Math"/>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r>
                <w:rPr>
                  <w:rFonts w:ascii="Cambria Math" w:hAnsi="Cambria Math"/>
                </w:rPr>
                <m:t>#</m:t>
              </m:r>
              <m:d>
                <m:dPr>
                  <m:ctrlPr>
                    <w:rPr>
                      <w:rFonts w:ascii="Cambria Math" w:hAnsi="Cambria Math"/>
                    </w:rPr>
                  </m:ctrlPr>
                </m:dPr>
                <m:e>
                  <m:r>
                    <m:rPr>
                      <m:sty m:val="p"/>
                    </m:rPr>
                    <w:rPr>
                      <w:rFonts w:ascii="Cambria Math" w:hAnsi="Cambria Math"/>
                    </w:rPr>
                    <m:t>2.17</m:t>
                  </m:r>
                </m:e>
              </m:d>
              <m:ctrlPr>
                <w:rPr>
                  <w:rFonts w:ascii="Cambria Math" w:hAnsi="Cambria Math"/>
                  <w:i/>
                </w:rPr>
              </m:ctrlPr>
            </m:e>
          </m:eqArr>
        </m:oMath>
      </m:oMathPara>
    </w:p>
    <w:p w14:paraId="3806D9BA" w14:textId="27D2F90A" w:rsidR="00305134" w:rsidRDefault="00F73D02" w:rsidP="00B16A19">
      <w:r>
        <w:rPr>
          <w:rFonts w:hint="eastAsia"/>
        </w:rPr>
        <w:t>最后计算</w:t>
      </w:r>
      <w:r w:rsidR="001A133B">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A133B">
        <w:t xml:space="preserve"> </w:t>
      </w:r>
      <w:r w:rsidR="001A133B">
        <w:rPr>
          <w:rFonts w:hint="eastAsia"/>
        </w:rPr>
        <w:t>是否属于</w:t>
      </w:r>
      <w:r w:rsidR="0073308C">
        <w:rPr>
          <w:rFonts w:hint="eastAsia"/>
        </w:rPr>
        <w:t xml:space="preserve"> </w:t>
      </w:r>
      <m:oMath>
        <m:r>
          <w:rPr>
            <w:rFonts w:ascii="Cambria Math" w:hAnsi="Cambria Math"/>
          </w:rPr>
          <m:t>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1F72972A" w14:textId="70484D7B" w:rsidR="00BF344B" w:rsidRPr="00BF344B" w:rsidRDefault="00305134" w:rsidP="00305134">
      <w:pPr>
        <w:widowControl/>
        <w:wordWrap/>
        <w:spacing w:line="240" w:lineRule="auto"/>
        <w:jc w:val="left"/>
      </w:pPr>
      <w:r>
        <w:br w:type="page"/>
      </w:r>
    </w:p>
    <w:p w14:paraId="545E0E0B" w14:textId="00FD7A18" w:rsidR="007C37AE" w:rsidRPr="007C37AE" w:rsidRDefault="007C37AE" w:rsidP="00394BFB">
      <w:pPr>
        <w:pStyle w:val="1"/>
        <w:spacing w:before="249" w:after="156"/>
      </w:pPr>
      <w:bookmarkStart w:id="28" w:name="_Toc132364732"/>
      <w:r>
        <w:lastRenderedPageBreak/>
        <w:t>MC-JXT</w:t>
      </w:r>
      <w:r>
        <w:rPr>
          <w:rFonts w:hint="eastAsia"/>
        </w:rPr>
        <w:t>协议设计</w:t>
      </w:r>
      <w:bookmarkEnd w:id="28"/>
    </w:p>
    <w:p w14:paraId="5FEDAAC2" w14:textId="790D1C5C" w:rsidR="00E83809" w:rsidRDefault="00271E1A" w:rsidP="00015790">
      <w:pPr>
        <w:ind w:firstLine="420"/>
      </w:pPr>
      <w:r>
        <w:rPr>
          <w:rFonts w:hint="eastAsia"/>
        </w:rPr>
        <w:t>本文</w:t>
      </w:r>
      <w:r w:rsidR="00611D17">
        <w:rPr>
          <w:rFonts w:hint="eastAsia"/>
        </w:rPr>
        <w:t>对</w:t>
      </w:r>
      <w:r w:rsidR="00611D17">
        <w:rPr>
          <w:rFonts w:hint="eastAsia"/>
        </w:rPr>
        <w:t>J</w:t>
      </w:r>
      <w:r w:rsidR="00611D17">
        <w:t>XT</w:t>
      </w:r>
      <w:r w:rsidR="00611D17">
        <w:rPr>
          <w:rFonts w:hint="eastAsia"/>
        </w:rPr>
        <w:t>协议进行了多用户</w:t>
      </w:r>
      <w:r w:rsidR="00305134">
        <w:rPr>
          <w:rFonts w:hint="eastAsia"/>
        </w:rPr>
        <w:t>场景</w:t>
      </w:r>
      <w:r w:rsidR="00611D17">
        <w:rPr>
          <w:rFonts w:hint="eastAsia"/>
        </w:rPr>
        <w:t>拓展，</w:t>
      </w:r>
      <w:r w:rsidR="00A24054">
        <w:rPr>
          <w:rFonts w:hint="eastAsia"/>
        </w:rPr>
        <w:t>提出了</w:t>
      </w:r>
      <w:r w:rsidR="00A24054" w:rsidRPr="009A503B">
        <w:rPr>
          <w:rFonts w:hint="eastAsia"/>
        </w:rPr>
        <w:t>多用户场景下支持</w:t>
      </w:r>
      <w:r w:rsidR="00A24054" w:rsidRPr="009A503B">
        <w:t>Join</w:t>
      </w:r>
      <w:r w:rsidR="00A24054" w:rsidRPr="009A503B">
        <w:rPr>
          <w:rFonts w:hint="eastAsia"/>
        </w:rPr>
        <w:t>查询的</w:t>
      </w:r>
      <w:r w:rsidR="00C26C22">
        <w:rPr>
          <w:rFonts w:hint="eastAsia"/>
        </w:rPr>
        <w:t>对称可搜索加密</w:t>
      </w:r>
      <w:r w:rsidR="00A24054" w:rsidRPr="009A503B">
        <w:rPr>
          <w:rFonts w:hint="eastAsia"/>
        </w:rPr>
        <w:t>方案</w:t>
      </w:r>
      <w:r w:rsidR="00A24054">
        <w:rPr>
          <w:rFonts w:hint="eastAsia"/>
        </w:rPr>
        <w:t>M</w:t>
      </w:r>
      <w:r w:rsidR="00A24054">
        <w:t>C-JXT</w:t>
      </w:r>
      <w:r w:rsidR="00A24054">
        <w:rPr>
          <w:rFonts w:hint="eastAsia"/>
        </w:rPr>
        <w:t>。</w:t>
      </w:r>
      <w:r w:rsidR="004C2E1B">
        <w:rPr>
          <w:rFonts w:hint="eastAsia"/>
        </w:rPr>
        <w:t>M</w:t>
      </w:r>
      <w:r w:rsidR="004C2E1B">
        <w:t>C-JXT</w:t>
      </w:r>
      <w:r w:rsidR="004C2E1B">
        <w:rPr>
          <w:rFonts w:hint="eastAsia"/>
        </w:rPr>
        <w:t>保持了</w:t>
      </w:r>
      <w:r w:rsidR="004C2E1B">
        <w:rPr>
          <w:rFonts w:hint="eastAsia"/>
        </w:rPr>
        <w:t>J</w:t>
      </w:r>
      <w:r w:rsidR="004C2E1B">
        <w:t>XT</w:t>
      </w:r>
      <w:r w:rsidR="004C2E1B">
        <w:rPr>
          <w:rFonts w:hint="eastAsia"/>
        </w:rPr>
        <w:t>高效实现</w:t>
      </w:r>
      <w:r w:rsidR="004C2E1B">
        <w:rPr>
          <w:rFonts w:hint="eastAsia"/>
        </w:rPr>
        <w:t>Join</w:t>
      </w:r>
      <w:r w:rsidR="004C2E1B">
        <w:rPr>
          <w:rFonts w:hint="eastAsia"/>
        </w:rPr>
        <w:t>查询的特性，同时</w:t>
      </w:r>
      <w:r w:rsidR="00297DFC">
        <w:rPr>
          <w:rFonts w:hint="eastAsia"/>
        </w:rPr>
        <w:t>可以支持多个客户端向服务端提供数据</w:t>
      </w:r>
      <w:r w:rsidR="00E500C2">
        <w:rPr>
          <w:rFonts w:hint="eastAsia"/>
        </w:rPr>
        <w:t>和</w:t>
      </w:r>
      <w:r w:rsidR="00A73504">
        <w:rPr>
          <w:rFonts w:hint="eastAsia"/>
        </w:rPr>
        <w:t>发起数据检索请求</w:t>
      </w:r>
      <w:r w:rsidR="00726245">
        <w:rPr>
          <w:rFonts w:hint="eastAsia"/>
        </w:rPr>
        <w:t>，</w:t>
      </w:r>
      <w:r w:rsidR="00CF159B">
        <w:rPr>
          <w:rFonts w:hint="eastAsia"/>
        </w:rPr>
        <w:t>提升</w:t>
      </w:r>
      <w:r w:rsidR="001A5C67">
        <w:rPr>
          <w:rFonts w:hint="eastAsia"/>
        </w:rPr>
        <w:t>了</w:t>
      </w:r>
      <w:r w:rsidR="001A5C67" w:rsidRPr="009A503B">
        <w:rPr>
          <w:rFonts w:hint="eastAsia"/>
        </w:rPr>
        <w:t>可搜索加密在数据共享场景下的应用价值</w:t>
      </w:r>
      <w:r w:rsidR="00C175CC">
        <w:rPr>
          <w:rFonts w:hint="eastAsia"/>
        </w:rPr>
        <w:t>。</w:t>
      </w:r>
    </w:p>
    <w:p w14:paraId="1F8C298F" w14:textId="074B93E1" w:rsidR="007D24B9" w:rsidRDefault="0035127D" w:rsidP="0045383E">
      <w:pPr>
        <w:pStyle w:val="2"/>
        <w:spacing w:before="156" w:after="156"/>
      </w:pPr>
      <w:bookmarkStart w:id="29" w:name="_Toc132364733"/>
      <w:r w:rsidRPr="00167DF7">
        <w:rPr>
          <w:rFonts w:hint="eastAsia"/>
        </w:rPr>
        <w:t>多用户</w:t>
      </w:r>
      <w:r w:rsidR="00C26C22">
        <w:rPr>
          <w:rFonts w:hint="eastAsia"/>
        </w:rPr>
        <w:t>对称可搜索加密</w:t>
      </w:r>
      <w:r w:rsidR="00BA23E9">
        <w:rPr>
          <w:rFonts w:hint="eastAsia"/>
        </w:rPr>
        <w:t>定义</w:t>
      </w:r>
      <w:bookmarkEnd w:id="29"/>
    </w:p>
    <w:p w14:paraId="1AD7182C" w14:textId="125102A2" w:rsidR="001F7C39" w:rsidRDefault="00D02D25" w:rsidP="008A2E24">
      <w:pPr>
        <w:ind w:firstLine="420"/>
      </w:pPr>
      <w:r>
        <w:rPr>
          <w:rFonts w:hint="eastAsia"/>
        </w:rPr>
        <w:t>不同于单用户场景中</w:t>
      </w:r>
      <w:r w:rsidR="00F73213">
        <w:rPr>
          <w:rFonts w:hint="eastAsia"/>
        </w:rPr>
        <w:t>客户端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w:r w:rsidR="00A654DE">
        <w:rPr>
          <w:rFonts w:hint="eastAsia"/>
        </w:rPr>
        <w:t xml:space="preserve"> </w:t>
      </w:r>
      <m:oMath>
        <m:r>
          <m:rPr>
            <m:scr m:val="script"/>
          </m:rPr>
          <w:rPr>
            <w:rFonts w:ascii="Cambria Math" w:hAnsi="Cambria Math"/>
          </w:rPr>
          <m:t>D</m:t>
        </m:r>
      </m:oMath>
      <w:r w:rsidR="00A654DE">
        <w:rPr>
          <w:rFonts w:hint="eastAsia"/>
        </w:rPr>
        <w:t xml:space="preserve"> </w:t>
      </w:r>
      <w:r w:rsidR="00923C19" w:rsidRPr="00167DF7">
        <w:rPr>
          <w:rFonts w:hint="eastAsia"/>
        </w:rPr>
        <w:t>和数据检索者</w:t>
      </w:r>
      <w:r w:rsidR="00C65FF8">
        <w:rPr>
          <w:rFonts w:hint="eastAsia"/>
        </w:rPr>
        <w:t xml:space="preserve"> </w:t>
      </w:r>
      <m:oMath>
        <m:r>
          <m:rPr>
            <m:scr m:val="script"/>
          </m:rPr>
          <w:rPr>
            <w:rFonts w:ascii="Cambria Math" w:hAnsi="Cambria Math"/>
          </w:rPr>
          <m:t xml:space="preserve">C </m:t>
        </m:r>
      </m:oMath>
      <w:r w:rsidR="00923C19" w:rsidRPr="00167DF7">
        <w:rPr>
          <w:rFonts w:hint="eastAsia"/>
        </w:rPr>
        <w:t>两种角色</w:t>
      </w:r>
      <w:r w:rsidR="009653E0">
        <w:rPr>
          <w:rFonts w:hint="eastAsia"/>
        </w:rPr>
        <w:t>。</w:t>
      </w:r>
      <m:oMath>
        <m:r>
          <m:rPr>
            <m:scr m:val="script"/>
          </m:rPr>
          <w:rPr>
            <w:rFonts w:ascii="Cambria Math" w:hAnsi="Cambria Math"/>
          </w:rPr>
          <m:t xml:space="preserve"> D</m:t>
        </m:r>
      </m:oMath>
      <w:r w:rsidR="0073308C">
        <w:rPr>
          <w:rFonts w:hint="eastAsia"/>
        </w:rPr>
        <w:t xml:space="preserve"> </w:t>
      </w:r>
      <w:r w:rsidR="002C28F4">
        <w:rPr>
          <w:rFonts w:hint="eastAsia"/>
        </w:rPr>
        <w:t>持有</w:t>
      </w:r>
      <w:r w:rsidR="00973051">
        <w:rPr>
          <w:rFonts w:hint="eastAsia"/>
        </w:rPr>
        <w:t>明文数据库</w:t>
      </w:r>
      <w:r w:rsidR="00973051">
        <w:rPr>
          <w:rFonts w:hint="eastAsia"/>
        </w:rPr>
        <w:t xml:space="preserve"> </w:t>
      </w:r>
      <m:oMath>
        <m:r>
          <w:rPr>
            <w:rFonts w:ascii="Cambria Math" w:hAnsi="Cambria Math"/>
          </w:rPr>
          <m:t>DB</m:t>
        </m:r>
      </m:oMath>
      <w:r w:rsidR="00973051">
        <w:rPr>
          <w:rFonts w:hint="eastAsia"/>
        </w:rPr>
        <w:t xml:space="preserve"> </w:t>
      </w:r>
      <w:r w:rsidR="0004171B">
        <w:rPr>
          <w:rFonts w:hint="eastAsia"/>
        </w:rPr>
        <w:t>以及</w:t>
      </w:r>
      <w:r w:rsidR="002C6EC5">
        <w:rPr>
          <w:rFonts w:hint="eastAsia"/>
        </w:rPr>
        <w:t>其自己指定的查询</w:t>
      </w:r>
      <w:r w:rsidR="006565EA">
        <w:rPr>
          <w:rFonts w:hint="eastAsia"/>
        </w:rPr>
        <w:t>政策</w:t>
      </w:r>
      <w:r w:rsidR="002C28F4">
        <w:rPr>
          <w:rFonts w:hint="eastAsia"/>
        </w:rPr>
        <w:t xml:space="preserve"> </w:t>
      </w:r>
      <m:oMath>
        <m:r>
          <w:rPr>
            <w:rFonts w:ascii="Cambria Math" w:hAnsi="Cambria Math"/>
          </w:rPr>
          <m:t>P</m:t>
        </m:r>
      </m:oMath>
      <w:r w:rsidR="002C28F4">
        <w:rPr>
          <w:rFonts w:hint="eastAsia"/>
        </w:rPr>
        <w:t>；服务端</w:t>
      </w:r>
      <w:r w:rsidR="00E60BB4">
        <w:rPr>
          <w:rFonts w:hint="eastAsia"/>
        </w:rPr>
        <w:t xml:space="preserve"> </w:t>
      </w:r>
      <m:oMath>
        <m:r>
          <m:rPr>
            <m:scr m:val="script"/>
          </m:rPr>
          <w:rPr>
            <w:rFonts w:ascii="Cambria Math" w:hAnsi="Cambria Math"/>
          </w:rPr>
          <m:t xml:space="preserve">S </m:t>
        </m:r>
      </m:oMath>
      <w:r w:rsidR="002C28F4">
        <w:rPr>
          <w:rFonts w:hint="eastAsia"/>
        </w:rPr>
        <w:t>存放着供检索的密态数据库</w:t>
      </w:r>
      <w:r w:rsidR="002C28F4">
        <w:rPr>
          <w:rFonts w:hint="eastAsia"/>
        </w:rPr>
        <w:t xml:space="preserve"> </w:t>
      </w:r>
      <m:oMath>
        <m:r>
          <w:rPr>
            <w:rFonts w:ascii="Cambria Math" w:hAnsi="Cambria Math"/>
          </w:rPr>
          <m:t>EDB</m:t>
        </m:r>
      </m:oMath>
      <w:r w:rsidR="002C28F4">
        <w:rPr>
          <w:rFonts w:hint="eastAsia"/>
        </w:rPr>
        <w:t>；</w:t>
      </w:r>
      <m:oMath>
        <m:r>
          <m:rPr>
            <m:scr m:val="script"/>
          </m:rPr>
          <w:rPr>
            <w:rFonts w:ascii="Cambria Math" w:hAnsi="Cambria Math"/>
          </w:rPr>
          <m:t>C</m:t>
        </m:r>
      </m:oMath>
      <w:r w:rsidR="001B3F31">
        <w:rPr>
          <w:rFonts w:hint="eastAsia"/>
        </w:rPr>
        <w:t xml:space="preserve"> </w:t>
      </w:r>
      <w:r w:rsidR="00533D87">
        <w:rPr>
          <w:rFonts w:hint="eastAsia"/>
        </w:rPr>
        <w:t>可以发起</w:t>
      </w:r>
      <w:r w:rsidR="00792833">
        <w:rPr>
          <w:rFonts w:hint="eastAsia"/>
        </w:rPr>
        <w:t>数据库</w:t>
      </w:r>
      <w:r w:rsidR="00533D87">
        <w:rPr>
          <w:rFonts w:hint="eastAsia"/>
        </w:rPr>
        <w:t>查询</w:t>
      </w:r>
      <w:r w:rsidR="00533D87">
        <w:rPr>
          <w:rFonts w:hint="eastAsia"/>
        </w:rPr>
        <w:t xml:space="preserve"> </w:t>
      </w:r>
      <m:oMath>
        <m:r>
          <w:rPr>
            <w:rFonts w:ascii="Cambria Math" w:hAnsi="Cambria Math"/>
          </w:rPr>
          <m:t>q</m:t>
        </m:r>
      </m:oMath>
      <w:r w:rsidR="00792833">
        <w:rPr>
          <w:rFonts w:hint="eastAsia"/>
        </w:rPr>
        <w:t>，并得到</w:t>
      </w:r>
      <w:r w:rsidR="00DD5555">
        <w:rPr>
          <w:rFonts w:hint="eastAsia"/>
        </w:rPr>
        <w:t>相应的查询结果</w:t>
      </w:r>
      <w:r w:rsidR="00DD5555">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34B19">
        <w:rPr>
          <w:rFonts w:hint="eastAsia"/>
        </w:rPr>
        <w:t>，具体过程为：</w:t>
      </w:r>
      <m:oMath>
        <m:r>
          <m:rPr>
            <m:scr m:val="script"/>
          </m:rPr>
          <w:rPr>
            <w:rFonts w:ascii="Cambria Math" w:hAnsi="Cambria Math"/>
          </w:rPr>
          <m:t>C</m:t>
        </m:r>
      </m:oMath>
      <w:r w:rsidR="0073308C">
        <w:rPr>
          <w:rFonts w:hint="eastAsia"/>
        </w:rPr>
        <w:t xml:space="preserve"> </w:t>
      </w:r>
      <w:r w:rsidR="00DD5555">
        <w:rPr>
          <w:rFonts w:hint="eastAsia"/>
        </w:rPr>
        <w:t>先将</w:t>
      </w:r>
      <w:r w:rsidR="00DD5555">
        <w:rPr>
          <w:rFonts w:hint="eastAsia"/>
        </w:rPr>
        <w:t xml:space="preserve"> </w:t>
      </w:r>
      <m:oMath>
        <m:r>
          <w:rPr>
            <w:rFonts w:ascii="Cambria Math" w:hAnsi="Cambria Math"/>
          </w:rPr>
          <m:t>q</m:t>
        </m:r>
      </m:oMath>
      <w:r w:rsidR="00DD5555">
        <w:rPr>
          <w:rFonts w:hint="eastAsia"/>
        </w:rPr>
        <w:t xml:space="preserve"> </w:t>
      </w:r>
      <w:r w:rsidR="00DD5555">
        <w:rPr>
          <w:rFonts w:hint="eastAsia"/>
        </w:rPr>
        <w:t>发送给</w:t>
      </w:r>
      <w:r w:rsidR="00DD5555">
        <w:rPr>
          <w:rFonts w:hint="eastAsia"/>
        </w:rPr>
        <w:t xml:space="preserve"> </w:t>
      </w:r>
      <m:oMath>
        <m:r>
          <m:rPr>
            <m:scr m:val="script"/>
          </m:rPr>
          <w:rPr>
            <w:rFonts w:ascii="Cambria Math" w:hAnsi="Cambria Math"/>
          </w:rPr>
          <m:t>D</m:t>
        </m:r>
      </m:oMath>
      <w:r w:rsidR="0073308C">
        <w:rPr>
          <w:rFonts w:hint="eastAsia"/>
        </w:rPr>
        <w:t xml:space="preserve"> </w:t>
      </w:r>
      <w:r w:rsidR="00DD5555">
        <w:rPr>
          <w:rFonts w:hint="eastAsia"/>
        </w:rPr>
        <w:t>进行审查，如果查询满足</w:t>
      </w:r>
      <w:r w:rsidR="00DD5555">
        <w:rPr>
          <w:rFonts w:hint="eastAsia"/>
        </w:rPr>
        <w:t xml:space="preserve"> </w:t>
      </w:r>
      <m:oMath>
        <m:r>
          <w:rPr>
            <w:rFonts w:ascii="Cambria Math" w:hAnsi="Cambria Math"/>
          </w:rPr>
          <m:t xml:space="preserve">P </m:t>
        </m:r>
      </m:oMath>
      <w:r w:rsidR="00DD5555">
        <w:rPr>
          <w:rFonts w:hint="eastAsia"/>
        </w:rPr>
        <w:t>，则</w:t>
      </w:r>
      <w:r w:rsidR="00DD5555">
        <w:rPr>
          <w:rFonts w:hint="eastAsia"/>
        </w:rPr>
        <w:t xml:space="preserve"> </w:t>
      </w:r>
      <m:oMath>
        <m:r>
          <m:rPr>
            <m:scr m:val="script"/>
          </m:rPr>
          <w:rPr>
            <w:rFonts w:ascii="Cambria Math" w:hAnsi="Cambria Math"/>
          </w:rPr>
          <m:t>D</m:t>
        </m:r>
      </m:oMath>
      <w:r w:rsidR="00DD5555">
        <w:rPr>
          <w:rFonts w:hint="eastAsia"/>
        </w:rPr>
        <w:t xml:space="preserve"> </w:t>
      </w:r>
      <w:r w:rsidR="00DD5555">
        <w:rPr>
          <w:rFonts w:hint="eastAsia"/>
        </w:rPr>
        <w:t>将与</w:t>
      </w:r>
      <w:r w:rsidR="00DD5555">
        <w:rPr>
          <w:rFonts w:hint="eastAsia"/>
        </w:rPr>
        <w:t xml:space="preserve"> </w:t>
      </w:r>
      <m:oMath>
        <m:r>
          <w:rPr>
            <w:rFonts w:ascii="Cambria Math" w:hAnsi="Cambria Math"/>
          </w:rPr>
          <m:t>q</m:t>
        </m:r>
      </m:oMath>
      <w:r w:rsidR="00DD5555">
        <w:rPr>
          <w:rFonts w:hint="eastAsia"/>
        </w:rPr>
        <w:t xml:space="preserve"> </w:t>
      </w:r>
      <w:r w:rsidR="00DD5555">
        <w:rPr>
          <w:rFonts w:hint="eastAsia"/>
        </w:rPr>
        <w:t>对应的搜索凭证分发给</w:t>
      </w:r>
      <w:r w:rsidR="00C1570E">
        <w:rPr>
          <w:rFonts w:hint="eastAsia"/>
        </w:rPr>
        <w:t xml:space="preserve"> </w:t>
      </w:r>
      <m:oMath>
        <m:r>
          <m:rPr>
            <m:scr m:val="script"/>
          </m:rPr>
          <w:rPr>
            <w:rFonts w:ascii="Cambria Math" w:hAnsi="Cambria Math"/>
          </w:rPr>
          <m:t>C</m:t>
        </m:r>
      </m:oMath>
      <w:r w:rsidR="00DD5555">
        <w:rPr>
          <w:rFonts w:hint="eastAsia"/>
        </w:rPr>
        <w:t>，然后</w:t>
      </w:r>
      <w:r w:rsidR="00DD5555">
        <w:rPr>
          <w:rFonts w:hint="eastAsia"/>
        </w:rPr>
        <w:t xml:space="preserve"> </w:t>
      </w:r>
      <m:oMath>
        <m:r>
          <m:rPr>
            <m:scr m:val="script"/>
          </m:rPr>
          <w:rPr>
            <w:rFonts w:ascii="Cambria Math" w:hAnsi="Cambria Math"/>
          </w:rPr>
          <m:t>C</m:t>
        </m:r>
      </m:oMath>
      <w:r w:rsidR="0073308C">
        <w:rPr>
          <w:rFonts w:hint="eastAsia"/>
        </w:rPr>
        <w:t xml:space="preserve"> </w:t>
      </w:r>
      <w:r w:rsidR="00DD5555">
        <w:rPr>
          <w:rFonts w:hint="eastAsia"/>
        </w:rPr>
        <w:t>就可以使用搜索凭证</w:t>
      </w:r>
      <w:r w:rsidR="00FC19C9">
        <w:rPr>
          <w:rFonts w:hint="eastAsia"/>
        </w:rPr>
        <w:t>与服务端进行交互，并最终获取到</w:t>
      </w:r>
      <w:r w:rsidR="00F90D18">
        <w:rPr>
          <w:rFonts w:hint="eastAsia"/>
        </w:rPr>
        <w:t>查询结果</w:t>
      </w:r>
      <w:r w:rsidR="00485988">
        <w:rPr>
          <w:rFonts w:hint="eastAsia"/>
        </w:rPr>
        <w:t>，如果查询不满足</w:t>
      </w:r>
      <w:r w:rsidR="00485988">
        <w:rPr>
          <w:rFonts w:hint="eastAsia"/>
        </w:rPr>
        <w:t xml:space="preserve"> </w:t>
      </w:r>
      <m:oMath>
        <m:r>
          <w:rPr>
            <w:rFonts w:ascii="Cambria Math" w:hAnsi="Cambria Math"/>
          </w:rPr>
          <m:t>P</m:t>
        </m:r>
      </m:oMath>
      <w:r w:rsidR="00485988">
        <w:rPr>
          <w:rFonts w:hint="eastAsia"/>
        </w:rPr>
        <w:t xml:space="preserve"> </w:t>
      </w:r>
      <w:r w:rsidR="00485988">
        <w:rPr>
          <w:rFonts w:hint="eastAsia"/>
        </w:rPr>
        <w:t>，则</w:t>
      </w:r>
      <w:r w:rsidR="000B50B3">
        <w:rPr>
          <w:rFonts w:hint="eastAsia"/>
        </w:rPr>
        <w:t xml:space="preserve"> </w:t>
      </w:r>
      <m:oMath>
        <m:r>
          <m:rPr>
            <m:scr m:val="script"/>
          </m:rPr>
          <w:rPr>
            <w:rFonts w:ascii="Cambria Math" w:hAnsi="Cambria Math"/>
          </w:rPr>
          <m:t xml:space="preserve">D </m:t>
        </m:r>
      </m:oMath>
      <w:r w:rsidR="000B50B3">
        <w:rPr>
          <w:rFonts w:hint="eastAsia"/>
        </w:rPr>
        <w:t>告知</w:t>
      </w:r>
      <w:r w:rsidR="00C1570E">
        <w:rPr>
          <w:rFonts w:hint="eastAsia"/>
        </w:rPr>
        <w:t xml:space="preserve"> </w:t>
      </w:r>
      <m:oMath>
        <m:r>
          <m:rPr>
            <m:scr m:val="script"/>
          </m:rPr>
          <w:rPr>
            <w:rFonts w:ascii="Cambria Math" w:hAnsi="Cambria Math"/>
          </w:rPr>
          <m:t>Q</m:t>
        </m:r>
      </m:oMath>
      <w:r w:rsidR="0073308C">
        <w:rPr>
          <w:rFonts w:hint="eastAsia"/>
        </w:rPr>
        <w:t xml:space="preserve"> </w:t>
      </w:r>
      <w:r w:rsidR="000B50B3">
        <w:rPr>
          <w:rFonts w:hint="eastAsia"/>
        </w:rPr>
        <w:t>查询失败，协议终止。</w:t>
      </w:r>
    </w:p>
    <w:p w14:paraId="79E00181" w14:textId="1AC05CB0" w:rsidR="00D336AB" w:rsidRDefault="00393504" w:rsidP="00D336AB">
      <w:pPr>
        <w:keepNext/>
        <w:wordWrap/>
        <w:spacing w:line="240" w:lineRule="auto"/>
        <w:jc w:val="center"/>
      </w:pPr>
      <w:r w:rsidRPr="00393504">
        <w:rPr>
          <w:noProof/>
        </w:rPr>
        <w:drawing>
          <wp:inline distT="0" distB="0" distL="0" distR="0" wp14:anchorId="60B09AE9" wp14:editId="2684BAA9">
            <wp:extent cx="5274310" cy="410718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4107180"/>
                    </a:xfrm>
                    <a:prstGeom prst="rect">
                      <a:avLst/>
                    </a:prstGeom>
                  </pic:spPr>
                </pic:pic>
              </a:graphicData>
            </a:graphic>
          </wp:inline>
        </w:drawing>
      </w:r>
    </w:p>
    <w:p w14:paraId="17FD4913" w14:textId="76968AF5" w:rsidR="0070721E" w:rsidRDefault="00D336AB" w:rsidP="002F3A60">
      <w:pPr>
        <w:pStyle w:val="af3"/>
      </w:pPr>
      <w:bookmarkStart w:id="30" w:name="_Ref13223734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3</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30"/>
      <w:r>
        <w:t xml:space="preserve"> </w:t>
      </w:r>
      <w:r>
        <w:rPr>
          <w:rFonts w:hint="eastAsia"/>
        </w:rPr>
        <w:t>多用户对称可搜索加密</w:t>
      </w:r>
    </w:p>
    <w:p w14:paraId="6D322B7D" w14:textId="2A997AF7" w:rsidR="0070721E" w:rsidRDefault="0070721E" w:rsidP="0070721E">
      <w:pPr>
        <w:ind w:firstLine="420"/>
      </w:pPr>
      <w:r>
        <w:rPr>
          <w:rFonts w:hint="eastAsia"/>
        </w:rPr>
        <w:lastRenderedPageBreak/>
        <w:t>总而言之，多用户场景下</w:t>
      </w:r>
      <w:r>
        <w:rPr>
          <w:rFonts w:hint="eastAsia"/>
        </w:rPr>
        <w:t xml:space="preserve"> </w:t>
      </w:r>
      <m:oMath>
        <m:r>
          <m:rPr>
            <m:scr m:val="script"/>
          </m:rPr>
          <w:rPr>
            <w:rFonts w:ascii="Cambria Math" w:hAnsi="Cambria Math"/>
          </w:rPr>
          <m:t>D</m:t>
        </m:r>
      </m:oMath>
      <w:r>
        <w:rPr>
          <w:rFonts w:hint="eastAsia"/>
        </w:rPr>
        <w:t xml:space="preserve"> </w:t>
      </w:r>
      <w:r>
        <w:rPr>
          <w:rFonts w:hint="eastAsia"/>
        </w:rPr>
        <w:t>把自己数据的查询权外包给了第三方实体</w:t>
      </w:r>
      <w:r>
        <w:rPr>
          <w:rFonts w:hint="eastAsia"/>
        </w:rPr>
        <w:t xml:space="preserve"> </w:t>
      </w:r>
      <m:oMath>
        <m:r>
          <m:rPr>
            <m:scr m:val="script"/>
          </m:rPr>
          <w:rPr>
            <w:rFonts w:ascii="Cambria Math" w:hAnsi="Cambria Math"/>
          </w:rPr>
          <m:t>C</m:t>
        </m:r>
      </m:oMath>
      <w:r>
        <w:rPr>
          <w:rFonts w:hint="eastAsia"/>
        </w:rPr>
        <w:t>，并要求</w:t>
      </w:r>
      <w:r>
        <w:rPr>
          <w:rFonts w:hint="eastAsia"/>
        </w:rPr>
        <w:t xml:space="preserve"> </w:t>
      </w:r>
      <m:oMath>
        <m:r>
          <m:rPr>
            <m:scr m:val="script"/>
          </m:rPr>
          <w:rPr>
            <w:rFonts w:ascii="Cambria Math" w:hAnsi="Cambria Math"/>
          </w:rPr>
          <m:t>C</m:t>
        </m:r>
      </m:oMath>
      <w:r w:rsidR="0073308C">
        <w:rPr>
          <w:rFonts w:hint="eastAsia"/>
        </w:rPr>
        <w:t xml:space="preserve"> </w:t>
      </w:r>
      <w:r>
        <w:rPr>
          <w:rFonts w:hint="eastAsia"/>
        </w:rPr>
        <w:t>在从自己这里获得搜索凭证之后才能进行查询。</w:t>
      </w:r>
      <w:r>
        <w:rPr>
          <w:rFonts w:hint="eastAsia"/>
        </w:rPr>
        <w:t xml:space="preserve"> </w:t>
      </w:r>
      <w:r>
        <w:rPr>
          <w:rFonts w:hint="eastAsia"/>
        </w:rPr>
        <w:t>对于以上过程，</w:t>
      </w:r>
      <m:oMath>
        <m:r>
          <m:rPr>
            <m:scr m:val="script"/>
          </m:rPr>
          <w:rPr>
            <w:rFonts w:ascii="Cambria Math" w:hAnsi="Cambria Math"/>
          </w:rPr>
          <m:t>D</m:t>
        </m:r>
      </m:oMath>
      <w:r>
        <w:rPr>
          <w:rFonts w:hint="eastAsia"/>
        </w:rPr>
        <w:t xml:space="preserve"> </w:t>
      </w:r>
      <w:r>
        <w:rPr>
          <w:rFonts w:hint="eastAsia"/>
        </w:rPr>
        <w:t>的安全性要求有两个，一方面是希望密钥数据库本身以及其检索过程尽可能地不泄露信息给</w:t>
      </w:r>
      <w:r w:rsidR="0073308C">
        <w:rPr>
          <w:rFonts w:hint="eastAsia"/>
        </w:rPr>
        <w:t xml:space="preserve"> </w:t>
      </w:r>
      <m:oMath>
        <m:r>
          <m:rPr>
            <m:scr m:val="script"/>
          </m:rPr>
          <w:rPr>
            <w:rFonts w:ascii="Cambria Math" w:hAnsi="Cambria Math"/>
          </w:rPr>
          <m:t>S</m:t>
        </m:r>
      </m:oMath>
      <w:r>
        <w:rPr>
          <w:rFonts w:hint="eastAsia"/>
        </w:rPr>
        <w:t>，另一方面希望</w:t>
      </w:r>
      <w:r>
        <w:rPr>
          <w:rFonts w:hint="eastAsia"/>
        </w:rPr>
        <w:t xml:space="preserve"> </w:t>
      </w:r>
      <m:oMath>
        <m:r>
          <m:rPr>
            <m:scr m:val="script"/>
          </m:rPr>
          <w:rPr>
            <w:rFonts w:ascii="Cambria Math" w:hAnsi="Cambria Math"/>
          </w:rPr>
          <m:t>C</m:t>
        </m:r>
      </m:oMath>
      <w:r>
        <w:rPr>
          <w:rFonts w:hint="eastAsia"/>
        </w:rPr>
        <w:t xml:space="preserve"> </w:t>
      </w:r>
      <w:r>
        <w:rPr>
          <w:rFonts w:hint="eastAsia"/>
        </w:rPr>
        <w:t>只能发起它实现规定的查询。以上所描述的场景在数据共享方面有着很高的应用价值，用户希望把自己的数据上传到云服务器分享给其他用户，但不希望云服务器和其他数据使用者了解到超出规定的信息。</w:t>
      </w:r>
    </w:p>
    <w:p w14:paraId="54AC3320" w14:textId="563903A8" w:rsidR="0070721E" w:rsidRPr="0070721E" w:rsidRDefault="0070721E" w:rsidP="0070721E">
      <w:pPr>
        <w:wordWrap/>
      </w:pPr>
      <w:r>
        <w:tab/>
      </w:r>
      <w:r>
        <w:rPr>
          <w:rFonts w:hint="eastAsia"/>
        </w:rPr>
        <w:t>M</w:t>
      </w:r>
      <w:r>
        <w:t>C-SSE</w:t>
      </w:r>
      <w:r>
        <w:rPr>
          <w:rFonts w:hint="eastAsia"/>
        </w:rPr>
        <w:t>包含</w:t>
      </w:r>
      <w:r>
        <w:rPr>
          <w:rFonts w:hint="eastAsia"/>
        </w:rPr>
        <w:t xml:space="preserve"> </w:t>
      </w:r>
      <m:oMath>
        <m:r>
          <w:rPr>
            <w:rFonts w:ascii="Cambria Math" w:hAnsi="Cambria Math"/>
          </w:rPr>
          <m:t>EDBSetup,GenToken,Search</m:t>
        </m:r>
      </m:oMath>
      <w:r w:rsidR="0073308C">
        <w:rPr>
          <w:rFonts w:hint="eastAsia"/>
        </w:rPr>
        <w:t xml:space="preserve"> </w:t>
      </w:r>
      <w:r>
        <w:rPr>
          <w:rFonts w:hint="eastAsia"/>
        </w:rPr>
        <w:t>三个算法。首先</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运行</w:t>
      </w:r>
      <m:oMath>
        <m:r>
          <w:rPr>
            <w:rFonts w:ascii="Cambria Math" w:hAnsi="Cambria Math"/>
          </w:rPr>
          <m:t>EDBSetup</m:t>
        </m:r>
      </m:oMath>
      <w:r>
        <w:rPr>
          <w:rFonts w:hint="eastAsia"/>
        </w:rPr>
        <w:t xml:space="preserve"> </w:t>
      </w:r>
      <w:r>
        <w:rPr>
          <w:rFonts w:hint="eastAsia"/>
        </w:rPr>
        <w:t>生成</w:t>
      </w:r>
      <w:r>
        <w:rPr>
          <w:rFonts w:hint="eastAsia"/>
        </w:rPr>
        <w:t xml:space="preserve"> </w:t>
      </w:r>
      <m:oMath>
        <m:r>
          <w:rPr>
            <w:rFonts w:ascii="Cambria Math" w:hAnsi="Cambria Math"/>
          </w:rPr>
          <m:t>EDB</m:t>
        </m:r>
      </m:oMath>
      <w:r>
        <w:rPr>
          <w:rFonts w:hint="eastAsia"/>
        </w:rPr>
        <w:t xml:space="preserve"> </w:t>
      </w:r>
      <w:r>
        <w:rPr>
          <w:rFonts w:hint="eastAsia"/>
        </w:rPr>
        <w:t>和密钥</w:t>
      </w:r>
      <w:r>
        <w:rPr>
          <w:rFonts w:hint="eastAsia"/>
        </w:rPr>
        <w:t xml:space="preserve"> </w:t>
      </w:r>
      <m:oMath>
        <m:r>
          <w:rPr>
            <w:rFonts w:ascii="Cambria Math" w:hAnsi="Cambria Math"/>
          </w:rPr>
          <m:t>K</m:t>
        </m:r>
      </m:oMath>
      <w:r>
        <w:rPr>
          <w:rFonts w:hint="eastAsia"/>
        </w:rPr>
        <w:t>；接着以</w:t>
      </w:r>
      <w:r>
        <w:rPr>
          <w:rFonts w:hint="eastAsia"/>
        </w:rPr>
        <w:t xml:space="preserve"> </w:t>
      </w:r>
      <m:oMath>
        <m:r>
          <m:rPr>
            <m:scr m:val="script"/>
          </m:rPr>
          <w:rPr>
            <w:rFonts w:ascii="Cambria Math" w:hAnsi="Cambria Math"/>
          </w:rPr>
          <m:t>C</m:t>
        </m:r>
      </m:oMath>
      <w:r>
        <w:rPr>
          <w:rFonts w:hint="eastAsia"/>
        </w:rPr>
        <w:t xml:space="preserve"> </w:t>
      </w:r>
      <w:r>
        <w:rPr>
          <w:rFonts w:hint="eastAsia"/>
        </w:rPr>
        <w:t>发送来的查询</w:t>
      </w:r>
      <w:r>
        <w:rPr>
          <w:rFonts w:hint="eastAsia"/>
        </w:rPr>
        <w:t xml:space="preserve"> </w:t>
      </w:r>
      <m:oMath>
        <m:r>
          <w:rPr>
            <w:rFonts w:ascii="Cambria Math" w:hAnsi="Cambria Math"/>
          </w:rPr>
          <m:t>q</m:t>
        </m:r>
      </m:oMath>
      <w:r>
        <w:rPr>
          <w:rFonts w:hint="eastAsia"/>
        </w:rPr>
        <w:t xml:space="preserve"> </w:t>
      </w:r>
      <w:r>
        <w:rPr>
          <w:rFonts w:hint="eastAsia"/>
        </w:rPr>
        <w:t>和密钥</w:t>
      </w:r>
      <w:r>
        <w:rPr>
          <w:rFonts w:hint="eastAsia"/>
        </w:rPr>
        <w:t xml:space="preserve"> </w:t>
      </w:r>
      <m:oMath>
        <m:r>
          <w:rPr>
            <w:rFonts w:ascii="Cambria Math" w:hAnsi="Cambria Math"/>
          </w:rPr>
          <m:t>K</m:t>
        </m:r>
      </m:oMath>
      <w:r w:rsidR="0073308C">
        <w:rPr>
          <w:rFonts w:hint="eastAsia"/>
        </w:rPr>
        <w:t xml:space="preserve"> </w:t>
      </w:r>
      <w:r>
        <w:rPr>
          <w:rFonts w:hint="eastAsia"/>
        </w:rPr>
        <w:t>作为参数运行</w:t>
      </w:r>
      <w:r>
        <w:rPr>
          <w:rFonts w:hint="eastAsia"/>
        </w:rPr>
        <w:t xml:space="preserve"> </w:t>
      </w:r>
      <m:oMath>
        <m:r>
          <w:rPr>
            <w:rFonts w:ascii="Cambria Math" w:hAnsi="Cambria Math"/>
          </w:rPr>
          <m:t>GenToken</m:t>
        </m:r>
      </m:oMath>
      <w:r w:rsidR="0073308C">
        <w:rPr>
          <w:rFonts w:hint="eastAsia"/>
        </w:rPr>
        <w:t xml:space="preserve"> </w:t>
      </w:r>
      <w:r>
        <w:rPr>
          <w:rFonts w:hint="eastAsia"/>
        </w:rPr>
        <w:t>算法，并产生搜索凭证</w:t>
      </w:r>
      <w:r>
        <w:rPr>
          <w:rFonts w:hint="eastAsia"/>
        </w:rPr>
        <w:t xml:space="preserve"> </w:t>
      </w:r>
      <m:oMath>
        <m:r>
          <w:rPr>
            <w:rFonts w:ascii="Cambria Math" w:hAnsi="Cambria Math"/>
          </w:rPr>
          <m:t>token</m:t>
        </m:r>
      </m:oMath>
      <w:r>
        <w:rPr>
          <w:rFonts w:hint="eastAsia"/>
        </w:rPr>
        <w:t>；然后</w:t>
      </w:r>
      <w:r>
        <w:rPr>
          <w:rFonts w:hint="eastAsia"/>
        </w:rPr>
        <w:t xml:space="preserve"> </w:t>
      </w:r>
      <m:oMath>
        <m:r>
          <m:rPr>
            <m:scr m:val="script"/>
          </m:rPr>
          <w:rPr>
            <w:rFonts w:ascii="Cambria Math" w:hAnsi="Cambria Math"/>
          </w:rPr>
          <m:t xml:space="preserve">C </m:t>
        </m:r>
      </m:oMath>
      <w:r>
        <w:rPr>
          <w:rFonts w:hint="eastAsia"/>
        </w:rPr>
        <w:t>和</w:t>
      </w:r>
      <w:r>
        <w:rPr>
          <w:rFonts w:hint="eastAsia"/>
        </w:rPr>
        <w:t xml:space="preserve"> </w:t>
      </w:r>
      <m:oMath>
        <m:r>
          <m:rPr>
            <m:scr m:val="script"/>
          </m:rPr>
          <w:rPr>
            <w:rFonts w:ascii="Cambria Math" w:hAnsi="Cambria Math"/>
          </w:rPr>
          <m:t>S</m:t>
        </m:r>
      </m:oMath>
      <w:r w:rsidR="0073308C">
        <w:rPr>
          <w:rFonts w:hint="eastAsia"/>
        </w:rPr>
        <w:t xml:space="preserve"> </w:t>
      </w:r>
      <w:r>
        <w:rPr>
          <w:rFonts w:hint="eastAsia"/>
        </w:rPr>
        <w:t>共同运行</w:t>
      </w:r>
      <w:r>
        <w:rPr>
          <w:rFonts w:hint="eastAsia"/>
        </w:rPr>
        <w:t xml:space="preserve"> </w:t>
      </w:r>
      <m:oMath>
        <m:r>
          <w:rPr>
            <w:rFonts w:ascii="Cambria Math" w:hAnsi="Cambria Math"/>
          </w:rPr>
          <m:t>Search</m:t>
        </m:r>
      </m:oMath>
      <w:r>
        <w:rPr>
          <w:rFonts w:hint="eastAsia"/>
        </w:rPr>
        <w:t xml:space="preserve"> </w:t>
      </w:r>
      <w:r>
        <w:rPr>
          <w:rFonts w:hint="eastAsia"/>
        </w:rPr>
        <w:t>协议，</w:t>
      </w:r>
      <m:oMath>
        <m:r>
          <m:rPr>
            <m:scr m:val="script"/>
          </m:rPr>
          <w:rPr>
            <w:rFonts w:ascii="Cambria Math" w:hAnsi="Cambria Math"/>
          </w:rPr>
          <m:t>S</m:t>
        </m:r>
      </m:oMath>
      <w:r w:rsidR="0073308C">
        <w:rPr>
          <w:rFonts w:hint="eastAsia"/>
        </w:rPr>
        <w:t xml:space="preserve"> </w:t>
      </w:r>
      <w:r>
        <w:rPr>
          <w:rFonts w:hint="eastAsia"/>
        </w:rPr>
        <w:t>输入</w:t>
      </w:r>
      <w:r>
        <w:rPr>
          <w:rFonts w:hint="eastAsia"/>
        </w:rPr>
        <w:t xml:space="preserve"> </w:t>
      </w:r>
      <m:oMath>
        <m:r>
          <w:rPr>
            <w:rFonts w:ascii="Cambria Math" w:hAnsi="Cambria Math"/>
          </w:rPr>
          <m:t>EDB</m:t>
        </m:r>
      </m:oMath>
      <w:r>
        <w:rPr>
          <w:rFonts w:hint="eastAsia"/>
        </w:rPr>
        <w:t>，</w:t>
      </w:r>
      <m:oMath>
        <m:r>
          <m:rPr>
            <m:scr m:val="script"/>
          </m:rPr>
          <w:rPr>
            <w:rFonts w:ascii="Cambria Math" w:hAnsi="Cambria Math"/>
          </w:rPr>
          <m:t>C</m:t>
        </m:r>
      </m:oMath>
      <w:r w:rsidR="0073308C">
        <w:rPr>
          <w:rFonts w:hint="eastAsia"/>
        </w:rPr>
        <w:t xml:space="preserve"> </w:t>
      </w:r>
      <w:r>
        <w:rPr>
          <w:rFonts w:hint="eastAsia"/>
        </w:rPr>
        <w:t>输入</w:t>
      </w:r>
      <w:r>
        <w:rPr>
          <w:rFonts w:hint="eastAsia"/>
        </w:rPr>
        <w:t xml:space="preserve"> </w:t>
      </w:r>
      <m:oMath>
        <m:r>
          <w:rPr>
            <w:rFonts w:ascii="Cambria Math" w:hAnsi="Cambria Math"/>
          </w:rPr>
          <m:t>token</m:t>
        </m:r>
      </m:oMath>
      <w:r>
        <w:rPr>
          <w:rFonts w:hint="eastAsia"/>
        </w:rPr>
        <w:t>，</w:t>
      </w:r>
      <m:oMath>
        <m:r>
          <m:rPr>
            <m:scr m:val="script"/>
          </m:rPr>
          <w:rPr>
            <w:rFonts w:ascii="Cambria Math" w:hAnsi="Cambria Math"/>
          </w:rPr>
          <m:t xml:space="preserve">S </m:t>
        </m:r>
      </m:oMath>
      <w:r>
        <w:rPr>
          <w:rFonts w:hint="eastAsia"/>
        </w:rPr>
        <w:t>验证</w:t>
      </w:r>
      <w:r>
        <w:rPr>
          <w:rFonts w:hint="eastAsia"/>
        </w:rPr>
        <w:t xml:space="preserve"> </w:t>
      </w:r>
      <m:oMath>
        <m:r>
          <w:rPr>
            <w:rFonts w:ascii="Cambria Math" w:hAnsi="Cambria Math"/>
          </w:rPr>
          <m:t>token</m:t>
        </m:r>
      </m:oMath>
      <w:r w:rsidR="0073308C">
        <w:rPr>
          <w:rFonts w:hint="eastAsia"/>
        </w:rPr>
        <w:t xml:space="preserve"> </w:t>
      </w:r>
      <w:r>
        <w:rPr>
          <w:rFonts w:hint="eastAsia"/>
        </w:rPr>
        <w:t>是否由</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签发，如果是则继续进行查询，最终</w:t>
      </w:r>
      <w:r w:rsidR="0073308C">
        <w:rPr>
          <w:rFonts w:hint="eastAsia"/>
        </w:rPr>
        <w:t xml:space="preserve"> </w:t>
      </w:r>
      <m:oMath>
        <m:r>
          <m:rPr>
            <m:scr m:val="script"/>
          </m:rPr>
          <w:rPr>
            <w:rFonts w:ascii="Cambria Math" w:hAnsi="Cambria Math"/>
          </w:rPr>
          <m:t>C</m:t>
        </m:r>
      </m:oMath>
      <w:r w:rsidR="0073308C">
        <w:rPr>
          <w:rFonts w:hint="eastAsia"/>
        </w:rPr>
        <w:t xml:space="preserve"> </w:t>
      </w:r>
      <w:r>
        <w:rPr>
          <w:rFonts w:hint="eastAsia"/>
        </w:rPr>
        <w:t>输出查询结果，</w:t>
      </w:r>
      <m:oMath>
        <m:r>
          <m:rPr>
            <m:scr m:val="script"/>
          </m:rPr>
          <w:rPr>
            <w:rFonts w:ascii="Cambria Math" w:hAnsi="Cambria Math"/>
          </w:rPr>
          <m:t>S</m:t>
        </m:r>
      </m:oMath>
      <w:r w:rsidR="0073308C">
        <w:rPr>
          <w:rFonts w:hint="eastAsia"/>
        </w:rPr>
        <w:t xml:space="preserve"> </w:t>
      </w:r>
      <w:r>
        <w:rPr>
          <w:rFonts w:hint="eastAsia"/>
        </w:rPr>
        <w:t>不输出任何信息，否则协议终止，具体结构</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3C36D3">
        <w:rPr>
          <w:rFonts w:hint="eastAsia"/>
        </w:rPr>
        <w:t>图</w:t>
      </w:r>
      <w:r w:rsidR="003C36D3">
        <w:rPr>
          <w:rFonts w:hint="eastAsia"/>
        </w:rPr>
        <w:t xml:space="preserve"> </w:t>
      </w:r>
      <w:r w:rsidR="003C36D3">
        <w:rPr>
          <w:noProof/>
        </w:rPr>
        <w:t>3</w:t>
      </w:r>
      <w:r w:rsidR="003C36D3">
        <w:noBreakHyphen/>
      </w:r>
      <w:r w:rsidR="003C36D3">
        <w:rPr>
          <w:noProof/>
        </w:rPr>
        <w:t>1</w:t>
      </w:r>
      <w:r w:rsidR="00F90762">
        <w:fldChar w:fldCharType="end"/>
      </w:r>
      <w:r w:rsidR="000E048B">
        <w:rPr>
          <w:rFonts w:hint="eastAsia"/>
        </w:rPr>
        <w:t>。</w:t>
      </w:r>
    </w:p>
    <w:p w14:paraId="798804EA" w14:textId="41CDE8FA" w:rsidR="008A7A37" w:rsidRPr="00451048" w:rsidRDefault="00F83C09" w:rsidP="00451048">
      <w:pPr>
        <w:pStyle w:val="2"/>
        <w:spacing w:before="156" w:after="156"/>
      </w:pPr>
      <w:bookmarkStart w:id="31" w:name="_Ref132186583"/>
      <w:bookmarkStart w:id="32" w:name="_Toc132364734"/>
      <w:r w:rsidRPr="00451048">
        <w:t>MC-JXT</w:t>
      </w:r>
      <w:r w:rsidRPr="00451048">
        <w:rPr>
          <w:rFonts w:hint="eastAsia"/>
        </w:rPr>
        <w:t>协议</w:t>
      </w:r>
      <w:r w:rsidR="000967FC">
        <w:rPr>
          <w:rFonts w:hint="eastAsia"/>
        </w:rPr>
        <w:t>构造</w:t>
      </w:r>
      <w:bookmarkEnd w:id="31"/>
      <w:bookmarkEnd w:id="32"/>
    </w:p>
    <w:p w14:paraId="5ACA9E9B" w14:textId="444B12F6" w:rsidR="00DF0E2B"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EB0229">
        <w:rPr>
          <w:rFonts w:hint="eastAsia"/>
        </w:rPr>
        <w:t>是对</w:t>
      </w:r>
      <w:r w:rsidR="00CB3CF5">
        <w:fldChar w:fldCharType="begin"/>
      </w:r>
      <w:r w:rsidR="00CB3CF5">
        <w:instrText xml:space="preserve"> </w:instrText>
      </w:r>
      <w:r w:rsidR="00CB3CF5">
        <w:rPr>
          <w:rFonts w:hint="eastAsia"/>
        </w:rPr>
        <w:instrText>REF _Ref132055200 \r \h</w:instrText>
      </w:r>
      <w:r w:rsidR="00CB3CF5">
        <w:instrText xml:space="preserve"> </w:instrText>
      </w:r>
      <w:r w:rsidR="00CB3CF5">
        <w:fldChar w:fldCharType="separate"/>
      </w:r>
      <w:r w:rsidR="003C36D3">
        <w:t>2.3.3</w:t>
      </w:r>
      <w:r w:rsidR="00CB3CF5">
        <w:fldChar w:fldCharType="end"/>
      </w:r>
      <w:r w:rsidR="00EB0229">
        <w:rPr>
          <w:rFonts w:hint="eastAsia"/>
        </w:rPr>
        <w:t>中介绍的</w:t>
      </w:r>
      <w:r w:rsidR="00EB0229">
        <w:rPr>
          <w:rFonts w:hint="eastAsia"/>
        </w:rPr>
        <w:t>J</w:t>
      </w:r>
      <w:r w:rsidR="00EB0229">
        <w:t>XT</w:t>
      </w:r>
      <w:r w:rsidR="00EB0229">
        <w:rPr>
          <w:rFonts w:hint="eastAsia"/>
        </w:rPr>
        <w:t>协议的多用户扩展，协议</w:t>
      </w:r>
      <w:r w:rsidR="00AA19B3">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w:r w:rsidR="008F6D00">
        <w:rPr>
          <w:rFonts w:hint="eastAsia"/>
        </w:rPr>
        <w:t xml:space="preserve"> </w:t>
      </w:r>
      <m:oMath>
        <m:r>
          <w:rPr>
            <w:rFonts w:ascii="Cambria Math" w:hAnsi="Cambria Math"/>
          </w:rPr>
          <m:t>EDBSetup,  GenToken,  Search</m:t>
        </m:r>
      </m:oMath>
      <w:r w:rsidR="008F6D00">
        <w:rPr>
          <w:rFonts w:hint="eastAsia"/>
        </w:rPr>
        <w:t xml:space="preserve"> </w:t>
      </w:r>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3C36D3">
        <w:rPr>
          <w:rFonts w:hint="eastAsia"/>
        </w:rPr>
        <w:t>图</w:t>
      </w:r>
      <w:r w:rsidR="003C36D3">
        <w:rPr>
          <w:rFonts w:hint="eastAsia"/>
        </w:rPr>
        <w:t xml:space="preserve"> </w:t>
      </w:r>
      <w:r w:rsidR="003C36D3">
        <w:rPr>
          <w:noProof/>
        </w:rPr>
        <w:t>3</w:t>
      </w:r>
      <w:r w:rsidR="003C36D3">
        <w:noBreakHyphen/>
      </w:r>
      <w:r w:rsidR="003C36D3">
        <w:rPr>
          <w:noProof/>
        </w:rPr>
        <w:t>2</w:t>
      </w:r>
      <w:r w:rsidR="00465A69">
        <w:fldChar w:fldCharType="end"/>
      </w:r>
      <w:r w:rsidR="0078120C">
        <w:rPr>
          <w:rFonts w:hint="eastAsia"/>
        </w:rPr>
        <w:t>。</w:t>
      </w:r>
    </w:p>
    <w:p w14:paraId="0209CD90" w14:textId="053B9206" w:rsidR="00067512" w:rsidRDefault="00067512" w:rsidP="00D163AA">
      <w:pPr>
        <w:pStyle w:val="3"/>
        <w:spacing w:before="156" w:after="156"/>
      </w:pPr>
      <w:bookmarkStart w:id="33" w:name="_Ref132239276"/>
      <w:bookmarkStart w:id="34" w:name="_Toc132364735"/>
      <w:r>
        <w:t>MC-JXT——</w:t>
      </w:r>
      <m:oMath>
        <m:r>
          <w:rPr>
            <w:rFonts w:ascii="Cambria Math" w:hAnsi="Cambria Math"/>
          </w:rPr>
          <m:t>EDBSetup</m:t>
        </m:r>
      </m:oMath>
      <w:r>
        <w:rPr>
          <w:rFonts w:hint="eastAsia"/>
        </w:rPr>
        <w:t>算法</w:t>
      </w:r>
      <w:bookmarkEnd w:id="33"/>
      <w:bookmarkEnd w:id="34"/>
    </w:p>
    <w:p w14:paraId="76A95B5C" w14:textId="3F364BD8" w:rsidR="00A5554D" w:rsidRDefault="009A01C2" w:rsidP="00E65252">
      <w:r>
        <w:tab/>
        <w:t>MC-JXT</w:t>
      </w:r>
      <w:r>
        <w:rPr>
          <w:rFonts w:hint="eastAsia"/>
        </w:rPr>
        <w:t>协议的</w:t>
      </w:r>
      <w:r w:rsidR="000B3519">
        <w:rPr>
          <w:rFonts w:hint="eastAsia"/>
        </w:rPr>
        <w:t xml:space="preserve"> </w:t>
      </w:r>
      <m:oMath>
        <m:r>
          <w:rPr>
            <w:rFonts w:ascii="Cambria Math" w:hAnsi="Cambria Math"/>
          </w:rPr>
          <m:t>EDBSetup</m:t>
        </m:r>
      </m:oMath>
      <w:r w:rsidR="000E6A24">
        <w:rPr>
          <w:rFonts w:hint="eastAsia"/>
        </w:rPr>
        <w:t xml:space="preserve"> </w:t>
      </w:r>
      <w:r>
        <w:rPr>
          <w:rFonts w:hint="eastAsia"/>
        </w:rPr>
        <w:t>算法同</w:t>
      </w:r>
      <w:r>
        <w:rPr>
          <w:rFonts w:hint="eastAsia"/>
        </w:rPr>
        <w:t>J</w:t>
      </w:r>
      <w:r>
        <w:t>XT</w:t>
      </w:r>
      <w:r>
        <w:rPr>
          <w:rFonts w:hint="eastAsia"/>
        </w:rPr>
        <w:t>协议</w:t>
      </w:r>
      <w:r w:rsidR="00C64AE5">
        <w:rPr>
          <w:rFonts w:hint="eastAsia"/>
        </w:rPr>
        <w:t>大致相同</w:t>
      </w:r>
      <w:r w:rsidR="00367929">
        <w:rPr>
          <w:rFonts w:hint="eastAsia"/>
        </w:rPr>
        <w:t>，</w:t>
      </w:r>
      <w:r w:rsidR="003E51FE">
        <w:rPr>
          <w:rFonts w:hint="eastAsia"/>
        </w:rPr>
        <w:t>作</w:t>
      </w:r>
      <w:r w:rsidR="00DD2B88">
        <w:rPr>
          <w:rFonts w:hint="eastAsia"/>
        </w:rPr>
        <w:t>修改的地方</w:t>
      </w:r>
      <w:r w:rsidR="00367929">
        <w:rPr>
          <w:rFonts w:hint="eastAsia"/>
        </w:rPr>
        <w:t>主要有两处</w:t>
      </w:r>
      <w:r w:rsidR="00DD2B88">
        <w:rPr>
          <w:rFonts w:hint="eastAsia"/>
        </w:rPr>
        <w:t>。</w:t>
      </w:r>
      <w:r w:rsidR="007D2E54">
        <w:rPr>
          <w:rFonts w:hint="eastAsia"/>
        </w:rPr>
        <w:t>首先</w:t>
      </w:r>
      <w:r w:rsidR="00DD2B88">
        <w:rPr>
          <w:rFonts w:hint="eastAsia"/>
        </w:rPr>
        <w:t>是</w:t>
      </w:r>
      <w:r w:rsidR="00322F1A">
        <w:rPr>
          <w:rFonts w:hint="eastAsia"/>
        </w:rPr>
        <w:t>生成</w:t>
      </w:r>
      <w:r w:rsidR="00681AF3">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681AF3">
        <w:rPr>
          <w:rFonts w:hint="eastAsia"/>
        </w:rPr>
        <w:t xml:space="preserve"> </w:t>
      </w:r>
      <w:r w:rsidR="00681AF3">
        <w:rPr>
          <w:rFonts w:hint="eastAsia"/>
        </w:rPr>
        <w:t>和</w:t>
      </w:r>
      <w:r w:rsidR="00681AF3">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681AF3">
        <w:rPr>
          <w:rFonts w:hint="eastAsia"/>
        </w:rPr>
        <w:t xml:space="preserve"> </w:t>
      </w:r>
      <w:r w:rsidR="00681AF3">
        <w:rPr>
          <w:rFonts w:hint="eastAsia"/>
        </w:rPr>
        <w:t>所采用的掩码</w:t>
      </w:r>
      <w:r w:rsidR="00C83A4C">
        <w:rPr>
          <w:rFonts w:hint="eastAsia"/>
        </w:rPr>
        <w:t>为了</w:t>
      </w:r>
      <w:r w:rsidR="007D2E54">
        <w:rPr>
          <w:rFonts w:hint="eastAsia"/>
        </w:rPr>
        <w:t>适应多用户可搜索加密场景而做出了改变；其次是</w:t>
      </w:r>
      <w:r w:rsidR="00584ABC">
        <w:rPr>
          <w:rFonts w:hint="eastAsia"/>
        </w:rPr>
        <w:t>算法输出的</w:t>
      </w:r>
      <w:r w:rsidR="002D7518">
        <w:rPr>
          <w:rFonts w:hint="eastAsia"/>
        </w:rPr>
        <w:t>密钥组增加了</w:t>
      </w:r>
      <w:r w:rsidR="00C709D6">
        <w:rPr>
          <w:rFonts w:hint="eastAsia"/>
        </w:rPr>
        <w:t>密钥</w:t>
      </w:r>
      <w:r w:rsidR="00C709D6">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0C7EED">
        <w:rPr>
          <w:rFonts w:hint="eastAsia"/>
        </w:rPr>
        <w:t>，此密钥由</w:t>
      </w:r>
      <w:r w:rsidR="000C7EED">
        <w:rPr>
          <w:rFonts w:hint="eastAsia"/>
        </w:rPr>
        <w:t xml:space="preserve"> </w:t>
      </w:r>
      <m:oMath>
        <m:r>
          <m:rPr>
            <m:scr m:val="script"/>
          </m:rPr>
          <w:rPr>
            <w:rFonts w:ascii="Cambria Math" w:hAnsi="Cambria Math"/>
          </w:rPr>
          <m:t xml:space="preserve">D </m:t>
        </m:r>
      </m:oMath>
      <w:r w:rsidR="000C7EED">
        <w:rPr>
          <w:rFonts w:hint="eastAsia"/>
        </w:rPr>
        <w:t>和</w:t>
      </w:r>
      <w:r w:rsidR="00D94CC7">
        <w:rPr>
          <w:rFonts w:hint="eastAsia"/>
        </w:rPr>
        <w:t xml:space="preserve"> </w:t>
      </w:r>
      <m:oMath>
        <m:r>
          <m:rPr>
            <m:scr m:val="script"/>
          </m:rPr>
          <w:rPr>
            <w:rFonts w:ascii="Cambria Math" w:hAnsi="Cambria Math"/>
          </w:rPr>
          <m:t>S</m:t>
        </m:r>
      </m:oMath>
      <w:r w:rsidR="00D94CC7">
        <w:t xml:space="preserve"> </w:t>
      </w:r>
      <w:r w:rsidR="00D94CC7">
        <w:rPr>
          <w:rFonts w:hint="eastAsia"/>
        </w:rPr>
        <w:t>共享，用于让</w:t>
      </w:r>
      <w:r w:rsidR="00D94CC7">
        <w:rPr>
          <w:rFonts w:hint="eastAsia"/>
        </w:rPr>
        <w:t xml:space="preserve"> </w:t>
      </w:r>
      <m:oMath>
        <m:r>
          <m:rPr>
            <m:scr m:val="script"/>
          </m:rPr>
          <w:rPr>
            <w:rFonts w:ascii="Cambria Math" w:hAnsi="Cambria Math"/>
          </w:rPr>
          <m:t>S</m:t>
        </m:r>
      </m:oMath>
      <w:r w:rsidR="00D94CC7">
        <w:t xml:space="preserve"> </w:t>
      </w:r>
      <w:r w:rsidR="00D94CC7">
        <w:rPr>
          <w:rFonts w:hint="eastAsia"/>
        </w:rPr>
        <w:t>验证</w:t>
      </w:r>
      <w:r w:rsidR="00862C0A">
        <w:rPr>
          <w:rFonts w:hint="eastAsia"/>
        </w:rPr>
        <w:t xml:space="preserve"> </w:t>
      </w:r>
      <m:oMath>
        <m:r>
          <m:rPr>
            <m:scr m:val="script"/>
          </m:rPr>
          <w:rPr>
            <w:rFonts w:ascii="Cambria Math" w:hAnsi="Cambria Math"/>
          </w:rPr>
          <m:t>Q</m:t>
        </m:r>
      </m:oMath>
      <w:r w:rsidR="000B3519">
        <w:rPr>
          <w:rFonts w:hint="eastAsia"/>
        </w:rPr>
        <w:t xml:space="preserve"> </w:t>
      </w:r>
      <w:r w:rsidR="008F693E">
        <w:rPr>
          <w:rFonts w:hint="eastAsia"/>
        </w:rPr>
        <w:t>发送过来的</w:t>
      </w:r>
      <w:r w:rsidR="008F693E">
        <w:rPr>
          <w:rFonts w:hint="eastAsia"/>
        </w:rPr>
        <w:t xml:space="preserve"> </w:t>
      </w:r>
      <m:oMath>
        <m:r>
          <w:rPr>
            <w:rFonts w:ascii="Cambria Math" w:hAnsi="Cambria Math"/>
          </w:rPr>
          <m:t>token</m:t>
        </m:r>
      </m:oMath>
      <w:r w:rsidR="000B3519">
        <w:rPr>
          <w:rFonts w:hint="eastAsia"/>
        </w:rPr>
        <w:t xml:space="preserve"> </w:t>
      </w:r>
      <w:r w:rsidR="008F693E">
        <w:rPr>
          <w:rFonts w:hint="eastAsia"/>
        </w:rPr>
        <w:t>是否由</w:t>
      </w:r>
      <w:r w:rsidR="008F693E">
        <w:rPr>
          <w:rFonts w:hint="eastAsia"/>
        </w:rPr>
        <w:t xml:space="preserve"> </w:t>
      </w:r>
      <m:oMath>
        <m:r>
          <m:rPr>
            <m:scr m:val="script"/>
          </m:rPr>
          <w:rPr>
            <w:rFonts w:ascii="Cambria Math" w:hAnsi="Cambria Math"/>
          </w:rPr>
          <m:t>D</m:t>
        </m:r>
      </m:oMath>
      <w:r w:rsidR="000B3519">
        <w:rPr>
          <w:rFonts w:hint="eastAsia"/>
        </w:rPr>
        <w:t xml:space="preserve"> </w:t>
      </w:r>
      <w:r w:rsidR="008F693E">
        <w:rPr>
          <w:rFonts w:hint="eastAsia"/>
        </w:rPr>
        <w:t>签发。</w:t>
      </w:r>
    </w:p>
    <w:p w14:paraId="73499420" w14:textId="0A8937EC" w:rsidR="009807F2" w:rsidRDefault="00A5554D" w:rsidP="00942BFE">
      <w:pPr>
        <w:ind w:firstLine="420"/>
      </w:pPr>
      <w:r w:rsidRPr="00635596">
        <w:rPr>
          <w:rFonts w:hint="eastAsia"/>
        </w:rPr>
        <w:t>M</w:t>
      </w:r>
      <w:r w:rsidRPr="00635596">
        <w:t>C-JXT</w:t>
      </w:r>
      <w:r w:rsidRPr="00635596">
        <w:rPr>
          <w:rFonts w:hint="eastAsia"/>
        </w:rPr>
        <w:t>协议对数据库中的每张表建立对应的</w:t>
      </w:r>
      <w:r w:rsidR="00EB5CB4" w:rsidRPr="00635596">
        <w:rPr>
          <w:rFonts w:hint="eastAsia"/>
        </w:rPr>
        <w:t xml:space="preserve"> </w:t>
      </w:r>
      <m:oMath>
        <m:r>
          <w:rPr>
            <w:rFonts w:ascii="Cambria Math" w:hAnsi="Cambria Math"/>
          </w:rPr>
          <m:t>XSet</m:t>
        </m:r>
        <m:r>
          <m:rPr>
            <m:sty m:val="p"/>
          </m:rPr>
          <w:rPr>
            <w:rFonts w:ascii="Cambria Math" w:hAnsi="Cambria Math"/>
          </w:rPr>
          <m:t xml:space="preserve"> </m:t>
        </m:r>
      </m:oMath>
      <w:r w:rsidRPr="00635596">
        <w:rPr>
          <w:rFonts w:hint="eastAsia"/>
        </w:rPr>
        <w:t>结构和</w:t>
      </w:r>
      <w:r w:rsidR="00EB5CB4" w:rsidRPr="00635596">
        <w:rPr>
          <w:rFonts w:hint="eastAsia"/>
        </w:rPr>
        <w:t xml:space="preserve"> </w:t>
      </w:r>
      <m:oMath>
        <m:r>
          <w:rPr>
            <w:rFonts w:ascii="Cambria Math" w:hAnsi="Cambria Math"/>
          </w:rPr>
          <m:t>TSet</m:t>
        </m:r>
      </m:oMath>
      <w:r w:rsidR="00EB5CB4" w:rsidRPr="00635596">
        <w:rPr>
          <w:rFonts w:hint="eastAsia"/>
        </w:rPr>
        <w:t xml:space="preserve"> </w:t>
      </w:r>
      <w:r w:rsidRPr="00635596">
        <w:rPr>
          <w:rFonts w:hint="eastAsia"/>
        </w:rPr>
        <w:t>结构。我们</w:t>
      </w:r>
      <w:r w:rsidR="00323735" w:rsidRPr="00635596">
        <w:rPr>
          <w:rFonts w:hint="eastAsia"/>
        </w:rPr>
        <w:t>引用</w:t>
      </w:r>
      <w:r w:rsidR="005627E1">
        <w:rPr>
          <w:rFonts w:hint="eastAsia"/>
        </w:rPr>
        <w:t>前面</w:t>
      </w:r>
      <w:r w:rsidR="00323735" w:rsidRPr="00635596">
        <w:rPr>
          <w:rFonts w:hint="eastAsia"/>
        </w:rPr>
        <w:t>的数学定义，</w:t>
      </w:r>
      <w:r w:rsidRPr="00635596">
        <w:rPr>
          <w:rFonts w:hint="eastAsia"/>
        </w:rPr>
        <w:t>假设考虑的表为</w:t>
      </w:r>
      <w:r w:rsidRPr="00635596">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Pr="00635596">
        <w:rPr>
          <w:rFonts w:hint="eastAsia"/>
        </w:rPr>
        <w:t>，</w:t>
      </w:r>
      <w:r w:rsidR="002269CE" w:rsidRPr="00635596">
        <w:rPr>
          <w:rFonts w:hint="eastAsia"/>
        </w:rPr>
        <w:t>其</w:t>
      </w:r>
      <w:r w:rsidR="00A96144" w:rsidRPr="00635596">
        <w:rPr>
          <w:rFonts w:hint="eastAsia"/>
        </w:rPr>
        <w:t>关键词空间为</w:t>
      </w:r>
      <w:r w:rsidR="007049ED" w:rsidRPr="00635596">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00651299" w:rsidRPr="00635596">
        <w:rPr>
          <w:rFonts w:hint="eastAsia"/>
        </w:rPr>
        <w:t>，</w:t>
      </w:r>
      <w:r w:rsidRPr="00635596">
        <w:rPr>
          <w:rFonts w:hint="eastAsia"/>
        </w:rPr>
        <w:t>Join</w:t>
      </w:r>
      <w:r w:rsidRPr="00635596">
        <w:rPr>
          <w:rFonts w:hint="eastAsia"/>
        </w:rPr>
        <w:t>属性</w:t>
      </w:r>
      <w:r w:rsidR="006D2779" w:rsidRPr="00635596">
        <w:rPr>
          <w:rFonts w:hint="eastAsia"/>
        </w:rPr>
        <w:t>数目</w:t>
      </w:r>
      <w:r w:rsidR="0086046C" w:rsidRPr="00635596">
        <w:rPr>
          <w:rFonts w:hint="eastAsia"/>
        </w:rPr>
        <w:t>为</w:t>
      </w:r>
      <w:r w:rsidR="006340A1" w:rsidRPr="00635596">
        <w:rPr>
          <w:rFonts w:hint="eastAsia"/>
        </w:rPr>
        <w:t xml:space="preserve"> </w:t>
      </w:r>
      <m:oMath>
        <m:r>
          <w:rPr>
            <w:rFonts w:ascii="Cambria Math" w:hAnsi="Cambria Math"/>
          </w:rPr>
          <m:t>T</m:t>
        </m:r>
      </m:oMath>
      <w:r w:rsidR="00986378">
        <w:t xml:space="preserve"> , </w:t>
      </w:r>
      <w:r w:rsidR="00D8650F">
        <w:rPr>
          <w:rFonts w:hint="eastAsia"/>
        </w:rPr>
        <w:t>记录</w:t>
      </w:r>
      <w:r w:rsidR="00C712BB">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3D03C3">
        <w:rPr>
          <w:rFonts w:hint="eastAsia"/>
        </w:rPr>
        <w:t xml:space="preserve"> </w:t>
      </w:r>
      <w:r w:rsidR="00986378">
        <w:rPr>
          <w:rFonts w:hint="eastAsia"/>
        </w:rPr>
        <w:t>对应的</w:t>
      </w:r>
      <w:r w:rsidR="003F0338">
        <w:rPr>
          <w:rFonts w:hint="eastAsia"/>
        </w:rPr>
        <w:t>Join</w:t>
      </w:r>
      <w:r w:rsidR="003F0338">
        <w:rPr>
          <w:rFonts w:hint="eastAsia"/>
        </w:rPr>
        <w:t>关键词</w:t>
      </w:r>
      <w:r w:rsidR="001816BC">
        <w:rPr>
          <w:rFonts w:hint="eastAsia"/>
        </w:rPr>
        <w:t>集</w:t>
      </w:r>
      <w:r w:rsidR="00986378">
        <w:rPr>
          <w:rFonts w:hint="eastAsia"/>
        </w:rPr>
        <w:t>为</w:t>
      </w:r>
      <m:oMath>
        <m:sSubSup>
          <m:sSubSupPr>
            <m:ctrlPr>
              <w:rPr>
                <w:rFonts w:ascii="Cambria Math" w:hAnsi="Cambria Math"/>
              </w:rPr>
            </m:ctrlPr>
          </m:sSubSupPr>
          <m:e>
            <m:r>
              <w:rPr>
                <w:rFonts w:ascii="Cambria Math" w:hAnsi="Cambria Math"/>
              </w:rPr>
              <m:t>w</m:t>
            </m:r>
          </m:e>
          <m:sub>
            <m:r>
              <w:rPr>
                <w:rFonts w:ascii="Cambria Math" w:hAnsi="Cambria Math"/>
              </w:rPr>
              <m:t>join</m:t>
            </m:r>
            <m:r>
              <m:rPr>
                <m:sty m:val="p"/>
              </m:rPr>
              <w:rPr>
                <w:rFonts w:ascii="Cambria Math" w:hAnsi="Cambria Math"/>
              </w:rPr>
              <m:t>:</m:t>
            </m:r>
            <m:r>
              <w:rPr>
                <w:rFonts w:ascii="Cambria Math" w:hAnsi="Cambria Math"/>
              </w:rPr>
              <m:t>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m:rPr>
                <m:sty m:val="p"/>
              </m:rPr>
              <w:rPr>
                <w:rFonts w:ascii="Cambria Math" w:hAnsi="Cambria Math"/>
              </w:rPr>
              <m:t>}</m:t>
            </m:r>
          </m:e>
          <m:sub>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m:t>
            </m:r>
          </m:sub>
        </m:sSub>
        <m:r>
          <m:rPr>
            <m:sty m:val="p"/>
          </m:rPr>
          <w:rPr>
            <w:rFonts w:ascii="Cambria Math" w:hAnsi="Cambria Math"/>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942BF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3C36D3">
        <w:rPr>
          <w:rFonts w:hint="eastAsia"/>
        </w:rPr>
        <w:t>算法</w:t>
      </w:r>
      <w:r w:rsidR="003C36D3">
        <w:rPr>
          <w:rFonts w:hint="eastAsia"/>
        </w:rPr>
        <w:t xml:space="preserve"> </w:t>
      </w:r>
      <w:r w:rsidR="003C36D3">
        <w:rPr>
          <w:noProof/>
        </w:rPr>
        <w:t>1</w:t>
      </w:r>
      <w:r w:rsidR="009A45BA">
        <w:fldChar w:fldCharType="end"/>
      </w:r>
      <w:r w:rsidR="00957862">
        <w:rPr>
          <w:rFonts w:hint="eastAsia"/>
        </w:rPr>
        <w:t>所示</w:t>
      </w:r>
      <w:r w:rsidR="006657C6">
        <w:rPr>
          <w:rFonts w:hint="eastAsia"/>
        </w:rPr>
        <w:t>。</w:t>
      </w:r>
    </w:p>
    <w:p w14:paraId="6DF94833" w14:textId="77777777" w:rsidR="00830297" w:rsidRDefault="00FD5D88" w:rsidP="00830297">
      <w:pPr>
        <w:keepNext/>
        <w:spacing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71521" cy="5978874"/>
                    </a:xfrm>
                    <a:prstGeom prst="rect">
                      <a:avLst/>
                    </a:prstGeom>
                    <a:ln w="12700">
                      <a:solidFill>
                        <a:schemeClr val="tx1"/>
                      </a:solidFill>
                    </a:ln>
                  </pic:spPr>
                </pic:pic>
              </a:graphicData>
            </a:graphic>
          </wp:inline>
        </w:drawing>
      </w:r>
    </w:p>
    <w:p w14:paraId="154A810B" w14:textId="7BBCCA18" w:rsidR="009B47D2" w:rsidRPr="009807F2" w:rsidRDefault="00830297" w:rsidP="00830297">
      <w:pPr>
        <w:pStyle w:val="af3"/>
      </w:pPr>
      <w:bookmarkStart w:id="35"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3C36D3">
        <w:rPr>
          <w:noProof/>
        </w:rPr>
        <w:t>1</w:t>
      </w:r>
      <w:r w:rsidR="00291450">
        <w:fldChar w:fldCharType="end"/>
      </w:r>
      <w:bookmarkEnd w:id="35"/>
      <w:r>
        <w:t xml:space="preserve"> MC-JXT-EDBSet</w:t>
      </w:r>
      <w:r>
        <w:rPr>
          <w:rFonts w:hint="eastAsia"/>
        </w:rPr>
        <w:t>up</w:t>
      </w:r>
    </w:p>
    <w:p w14:paraId="47873338" w14:textId="46A8093F" w:rsidR="00881155" w:rsidRDefault="009B47D2" w:rsidP="009B47D2">
      <w:pPr>
        <w:pStyle w:val="4"/>
        <w:spacing w:before="156" w:after="156"/>
      </w:pPr>
      <m:oMath>
        <m:r>
          <w:rPr>
            <w:rFonts w:ascii="Cambria Math" w:hAnsi="Cambria Math"/>
          </w:rPr>
          <m:t xml:space="preserve">XSet </m:t>
        </m:r>
      </m:oMath>
      <w:r w:rsidR="00D157CA">
        <w:rPr>
          <w:rFonts w:hint="eastAsia"/>
        </w:rPr>
        <w:t>生成过程</w:t>
      </w:r>
    </w:p>
    <w:p w14:paraId="29C47691" w14:textId="5418E181" w:rsidR="00D157CA" w:rsidRDefault="00B270C2" w:rsidP="00517974">
      <w:r>
        <w:tab/>
      </w:r>
      <m:oMath>
        <m:r>
          <w:rPr>
            <w:rFonts w:ascii="Cambria Math" w:hAnsi="Cambria Math"/>
          </w:rPr>
          <m:t>XSet</m:t>
        </m:r>
      </m:oMath>
      <w:r w:rsidR="00942D97">
        <w:rPr>
          <w:rFonts w:hint="eastAsia"/>
        </w:rPr>
        <w:t xml:space="preserve"> </w:t>
      </w:r>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w:r w:rsidR="009B47D2">
        <w:rPr>
          <w:rFonts w:hint="eastAsia"/>
        </w:rPr>
        <w:t xml:space="preserve"> </w:t>
      </w:r>
      <m:oMath>
        <m:r>
          <w:rPr>
            <w:rFonts w:ascii="Cambria Math" w:hAnsi="Cambria Math"/>
          </w:rPr>
          <m:t>XSet</m:t>
        </m:r>
      </m:oMath>
      <w:r w:rsidR="000B3519">
        <w:rPr>
          <w:rFonts w:hint="eastAsia"/>
        </w:rPr>
        <w:t xml:space="preserve"> </w:t>
      </w:r>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w:r w:rsidR="0004025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10161C">
        <w:rPr>
          <w:rFonts w:hint="eastAsia"/>
        </w:rPr>
        <w:t>中的记录</w:t>
      </w:r>
      <w:r w:rsidR="0010161C">
        <w:rPr>
          <w:rFonts w:hint="eastAsia"/>
        </w:rPr>
        <w:t xml:space="preserve"> </w:t>
      </w:r>
      <m:oMath>
        <m:r>
          <w:rPr>
            <w:rFonts w:ascii="Cambria Math" w:hAnsi="Cambria Math"/>
          </w:rPr>
          <m:t>ind</m:t>
        </m:r>
      </m:oMath>
      <w:r w:rsidR="00BE3E32">
        <w:rPr>
          <w:rFonts w:hint="eastAsia"/>
        </w:rPr>
        <w:t>，</w:t>
      </w:r>
      <m:oMath>
        <m:r>
          <w:rPr>
            <w:rFonts w:ascii="Cambria Math" w:hAnsi="Cambria Math"/>
          </w:rPr>
          <m:t>EDBSetup</m:t>
        </m:r>
      </m:oMath>
      <w:r w:rsidR="000B3519">
        <w:rPr>
          <w:rFonts w:hint="eastAsia"/>
        </w:rPr>
        <w:t xml:space="preserve"> </w:t>
      </w:r>
      <w:r w:rsidR="00262B35">
        <w:rPr>
          <w:rFonts w:hint="eastAsia"/>
        </w:rPr>
        <w:t>针对每个</w:t>
      </w:r>
      <w:r w:rsidR="002355C1">
        <w:rPr>
          <w:rFonts w:hint="eastAsia"/>
        </w:rPr>
        <w:t>Join</w:t>
      </w:r>
      <w:r w:rsidR="002355C1">
        <w:rPr>
          <w:rFonts w:hint="eastAsia"/>
        </w:rPr>
        <w:t>属性</w:t>
      </w:r>
      <w:r w:rsidR="002355C1">
        <w:rPr>
          <w:rFonts w:hint="eastAsia"/>
        </w:rPr>
        <w:t xml:space="preserve"> </w:t>
      </w:r>
      <m:oMath>
        <m:r>
          <w:rPr>
            <w:rFonts w:ascii="Cambria Math" w:hAnsi="Cambria Math"/>
          </w:rPr>
          <m:t>t∈[T]</m:t>
        </m:r>
      </m:oMath>
      <w:r w:rsidR="002355C1">
        <w:rPr>
          <w:rFonts w:hint="eastAsia"/>
        </w:rPr>
        <w:t>，计算下列值</w:t>
      </w:r>
      <w:r w:rsidR="002355C1">
        <w:rPr>
          <w:rFonts w:hint="eastAsia"/>
        </w:rPr>
        <w:t>:</w:t>
      </w:r>
    </w:p>
    <w:p w14:paraId="04C4B832" w14:textId="5BDF2DAF" w:rsidR="00555080" w:rsidRPr="00555080" w:rsidRDefault="00F36952" w:rsidP="00555080">
      <w:pPr>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14221575" w:rsidR="00ED749E" w:rsidRDefault="00F36952"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oMath>
      <w:r w:rsidR="00E74065">
        <w:t xml:space="preserve"> </w:t>
      </w:r>
      <w:r w:rsidR="00E74065">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703589">
        <w:rPr>
          <w:rFonts w:hint="eastAsia"/>
        </w:rPr>
        <w:t>上</w:t>
      </w:r>
      <w:r w:rsidR="000C402E">
        <w:rPr>
          <w:rFonts w:hint="eastAsia"/>
        </w:rPr>
        <w:t>随机选取</w:t>
      </w:r>
      <w:r w:rsidR="006B009F">
        <w:rPr>
          <w:rFonts w:hint="eastAsia"/>
        </w:rPr>
        <w:t>的密钥，</w:t>
      </w:r>
      <m:oMath>
        <m:r>
          <w:rPr>
            <w:rFonts w:ascii="Cambria Math" w:hAnsi="Cambria Math"/>
          </w:rPr>
          <m:t>F</m:t>
        </m:r>
      </m:oMath>
      <w:r w:rsidR="000B3519">
        <w:rPr>
          <w:rFonts w:hint="eastAsia"/>
        </w:rPr>
        <w:t xml:space="preserve"> </w:t>
      </w:r>
      <w:r w:rsidR="009A2FB7">
        <w:rPr>
          <w:rFonts w:hint="eastAsia"/>
        </w:rPr>
        <w:t>是</w:t>
      </w:r>
      <w:r w:rsidR="00DF126B">
        <w:rPr>
          <w:rFonts w:hint="eastAsia"/>
        </w:rPr>
        <w:t>选定的</w:t>
      </w:r>
      <w:r w:rsidR="009A2FB7">
        <w:rPr>
          <w:rFonts w:hint="eastAsia"/>
        </w:rPr>
        <w:t>伪随机函数。</w:t>
      </w:r>
      <w:r w:rsidR="00625D3F">
        <w:rPr>
          <w:rFonts w:hint="eastAsia"/>
        </w:rPr>
        <w:t>接着</w:t>
      </w:r>
      <m:oMath>
        <m:r>
          <w:rPr>
            <w:rFonts w:ascii="Cambria Math" w:hAnsi="Cambria Math"/>
          </w:rPr>
          <m:t>EDBSetup</m:t>
        </m:r>
      </m:oMath>
      <w:r w:rsidR="000B3519">
        <w:rPr>
          <w:rFonts w:hint="eastAsia"/>
        </w:rPr>
        <w:t xml:space="preserve"> </w:t>
      </w:r>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3855ED">
        <w:rPr>
          <w:rFonts w:hint="eastAsia"/>
        </w:rPr>
        <w:t>:</w:t>
      </w:r>
    </w:p>
    <w:p w14:paraId="56C826AF" w14:textId="614F184E" w:rsidR="00B15120" w:rsidRPr="00B15120" w:rsidRDefault="00F36952" w:rsidP="00B15120">
      <w:pPr>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428E5B6A"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w:r w:rsidR="002209E9">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oMath>
      <w:r w:rsidR="002209E9">
        <w:rPr>
          <w:rFonts w:hint="eastAsia"/>
        </w:rPr>
        <w:t xml:space="preserve"> </w:t>
      </w:r>
      <w:r w:rsidR="00791C13">
        <w:rPr>
          <w:rFonts w:hint="eastAsia"/>
        </w:rPr>
        <w:t>加入到</w:t>
      </w:r>
      <w:r w:rsidR="005772A5">
        <w:rPr>
          <w:rFonts w:hint="eastAsia"/>
        </w:rPr>
        <w:t xml:space="preserve"> </w:t>
      </w:r>
      <m:oMath>
        <m:r>
          <w:rPr>
            <w:rFonts w:ascii="Cambria Math" w:hAnsi="Cambria Math"/>
          </w:rPr>
          <m:t>XSet[i]</m:t>
        </m:r>
      </m:oMath>
      <w:r w:rsidR="00791C13">
        <w:rPr>
          <w:rFonts w:hint="eastAsia"/>
        </w:rPr>
        <w:t>。</w:t>
      </w:r>
    </w:p>
    <w:p w14:paraId="62E87FE8" w14:textId="77777777" w:rsidR="0078120C" w:rsidRDefault="0078120C" w:rsidP="0078120C">
      <w:pPr>
        <w:keepNext/>
        <w:spacing w:line="240" w:lineRule="auto"/>
      </w:pPr>
      <w:r w:rsidRPr="00297952">
        <w:rPr>
          <w:noProof/>
        </w:rPr>
        <w:drawing>
          <wp:inline distT="0" distB="0" distL="0" distR="0" wp14:anchorId="5AE099FB" wp14:editId="382EF8A7">
            <wp:extent cx="5274310" cy="3580130"/>
            <wp:effectExtent l="0" t="0" r="0" b="127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580130"/>
                    </a:xfrm>
                    <a:prstGeom prst="rect">
                      <a:avLst/>
                    </a:prstGeom>
                  </pic:spPr>
                </pic:pic>
              </a:graphicData>
            </a:graphic>
          </wp:inline>
        </w:drawing>
      </w:r>
    </w:p>
    <w:p w14:paraId="20EAE892" w14:textId="7F0BBC65" w:rsidR="0078120C" w:rsidRDefault="0078120C" w:rsidP="0078120C">
      <w:pPr>
        <w:pStyle w:val="af3"/>
      </w:pPr>
      <w:bookmarkStart w:id="36"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C36D3">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C36D3">
        <w:rPr>
          <w:noProof/>
        </w:rPr>
        <w:t>2</w:t>
      </w:r>
      <w:r>
        <w:fldChar w:fldCharType="end"/>
      </w:r>
      <w:bookmarkEnd w:id="36"/>
      <w:r>
        <w:t xml:space="preserve"> MC-JXT</w:t>
      </w:r>
      <w:r>
        <w:rPr>
          <w:rFonts w:hint="eastAsia"/>
        </w:rPr>
        <w:t>协议结构图</w:t>
      </w:r>
    </w:p>
    <w:p w14:paraId="2544A0F6" w14:textId="74FC486E" w:rsidR="00821539" w:rsidRDefault="0001246B" w:rsidP="00CF63FE">
      <w:pPr>
        <w:pStyle w:val="4"/>
        <w:spacing w:before="156" w:after="156"/>
      </w:pPr>
      <m:oMath>
        <m:r>
          <w:rPr>
            <w:rFonts w:ascii="Cambria Math" w:hAnsi="Cambria Math"/>
          </w:rPr>
          <m:t>TSet</m:t>
        </m:r>
      </m:oMath>
      <w:r w:rsidR="00090BF5">
        <w:rPr>
          <w:rFonts w:hint="eastAsia"/>
        </w:rPr>
        <w:t xml:space="preserve"> </w:t>
      </w:r>
      <w:r w:rsidR="00821539">
        <w:rPr>
          <w:rFonts w:hint="eastAsia"/>
        </w:rPr>
        <w:t>生成过程</w:t>
      </w:r>
    </w:p>
    <w:p w14:paraId="54ED2D38" w14:textId="62752D23" w:rsidR="006E53A4" w:rsidRDefault="00C5746B" w:rsidP="009A2655">
      <w:r>
        <w:tab/>
      </w:r>
      <w:r w:rsidR="00E70687">
        <w:rPr>
          <w:rFonts w:hint="eastAsia"/>
        </w:rPr>
        <w:t>对于每一个关键词</w:t>
      </w:r>
      <w:r w:rsidR="00377305">
        <w:rPr>
          <w:rFonts w:hint="eastAsia"/>
        </w:rPr>
        <w:t xml:space="preserve"> </w:t>
      </w:r>
      <m:oMath>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377305">
        <w:rPr>
          <w:rFonts w:hint="eastAsia"/>
        </w:rPr>
        <w:t xml:space="preserve"> </w:t>
      </w:r>
      <w:r w:rsidR="00377305">
        <w:rPr>
          <w:rFonts w:hint="eastAsia"/>
        </w:rPr>
        <w:t>存储</w:t>
      </w:r>
      <w:r w:rsidR="009E4380">
        <w:rPr>
          <w:rFonts w:hint="eastAsia"/>
        </w:rPr>
        <w:t>着</w:t>
      </w:r>
      <w:r w:rsidR="00CE4493">
        <w:rPr>
          <w:rFonts w:hint="eastAsia"/>
        </w:rPr>
        <w:t>经过加密的</w:t>
      </w:r>
      <w:r w:rsidR="00DF11C3">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DF11C3">
        <w:rPr>
          <w:rFonts w:hint="eastAsia"/>
        </w:rPr>
        <w:t>中包含</w:t>
      </w:r>
      <w:r w:rsidR="00DF11C3">
        <w:rPr>
          <w:rFonts w:hint="eastAsia"/>
        </w:rPr>
        <w:t xml:space="preserve"> </w:t>
      </w:r>
      <m:oMath>
        <m:r>
          <w:rPr>
            <w:rFonts w:ascii="Cambria Math" w:hAnsi="Cambria Math"/>
          </w:rPr>
          <m:t>w</m:t>
        </m:r>
      </m:oMath>
      <w:r w:rsidR="00DF11C3">
        <w:t xml:space="preserve"> </w:t>
      </w:r>
      <w:r w:rsidR="00DF11C3">
        <w:rPr>
          <w:rFonts w:hint="eastAsia"/>
        </w:rPr>
        <w:t>的记录标识符集合</w:t>
      </w:r>
      <w:r w:rsidR="009A2655">
        <w:rPr>
          <w:rFonts w:hint="eastAsia"/>
        </w:rPr>
        <w:t>以及相应的支持</w:t>
      </w:r>
      <w:r w:rsidR="00942BBB">
        <w:rPr>
          <w:rFonts w:hint="eastAsia"/>
        </w:rPr>
        <w:t>Join</w:t>
      </w:r>
      <w:r w:rsidR="00942BBB">
        <w:rPr>
          <w:rFonts w:hint="eastAsia"/>
        </w:rPr>
        <w:t>查询功能</w:t>
      </w:r>
      <w:r w:rsidR="009A2655">
        <w:rPr>
          <w:rFonts w:hint="eastAsia"/>
        </w:rPr>
        <w:t>的额外的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w:r w:rsidR="0085732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0B3519">
        <w:rPr>
          <w:rFonts w:hint="eastAsia"/>
        </w:rPr>
        <w:t xml:space="preserve"> </w:t>
      </w:r>
      <w:r w:rsidR="009E20F3">
        <w:rPr>
          <w:rFonts w:hint="eastAsia"/>
        </w:rPr>
        <w:t>的步骤如下</w:t>
      </w:r>
      <w:r w:rsidR="009E20F3">
        <w:rPr>
          <w:rFonts w:hint="eastAsia"/>
        </w:rPr>
        <w:t>:</w:t>
      </w:r>
    </w:p>
    <w:p w14:paraId="03C08453" w14:textId="6EBEB782" w:rsidR="009E20F3" w:rsidRDefault="00B96FBD" w:rsidP="009A2655">
      <w:r>
        <w:tab/>
      </w:r>
      <w:r>
        <w:rPr>
          <w:rFonts w:hint="eastAsia"/>
        </w:rPr>
        <w:t>（</w:t>
      </w:r>
      <w:r>
        <w:rPr>
          <w:rFonts w:hint="eastAsia"/>
        </w:rPr>
        <w:t>1</w:t>
      </w:r>
      <w:r>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F36952"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5823493" w:rsidR="00695638" w:rsidRDefault="00695638" w:rsidP="00695638">
      <w:r>
        <w:tab/>
      </w:r>
      <w:r>
        <w:rPr>
          <w:rFonts w:hint="eastAsia"/>
        </w:rPr>
        <w:t>此处</w:t>
      </w:r>
      <w:r w:rsidR="00E166FD">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E166FD">
        <w:t xml:space="preserve"> </w:t>
      </w:r>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w||0</m:t>
        </m:r>
      </m:oMath>
      <w:r w:rsidR="0038236A">
        <w:rPr>
          <w:rFonts w:hint="eastAsia"/>
        </w:rPr>
        <w:t xml:space="preserve"> </w:t>
      </w:r>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6C1C2CAA" w:rsidR="00B06B7D" w:rsidRPr="00731A70" w:rsidRDefault="006F144D" w:rsidP="00731A70">
      <w:pPr>
        <w:ind w:firstLine="420"/>
      </w:pPr>
      <w:r>
        <w:rPr>
          <w:rFonts w:hint="eastAsia"/>
        </w:rPr>
        <w:t>（</w:t>
      </w:r>
      <w:r>
        <w:rPr>
          <w:rFonts w:hint="eastAsia"/>
        </w:rPr>
        <w:t>2</w:t>
      </w:r>
      <w:r>
        <w:rPr>
          <w:rFonts w:hint="eastAsia"/>
        </w:rPr>
        <w:t>）</w:t>
      </w:r>
      <w:r w:rsidR="00F57A98">
        <w:rPr>
          <w:rFonts w:hint="eastAsia"/>
        </w:rPr>
        <w:t>对</w:t>
      </w:r>
      <w:r w:rsidR="00354864">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oMath>
      <w:r w:rsidR="000B3519">
        <w:rPr>
          <w:rFonts w:hint="eastAsia"/>
        </w:rPr>
        <w:t xml:space="preserve"> </w:t>
      </w:r>
      <w:r w:rsidR="00354864">
        <w:rPr>
          <w:rFonts w:hint="eastAsia"/>
        </w:rPr>
        <w:t>中的每一个元素</w:t>
      </w:r>
      <w:r w:rsidR="00AB39BE">
        <w:rPr>
          <w:rFonts w:hint="eastAsia"/>
        </w:rPr>
        <w:t>，设为</w:t>
      </w:r>
      <w:r w:rsidR="00C21DB4">
        <w:rPr>
          <w:rFonts w:hint="eastAsia"/>
        </w:rPr>
        <w:t xml:space="preserve"> </w:t>
      </w:r>
      <m:oMath>
        <m:r>
          <w:rPr>
            <w:rFonts w:ascii="Cambria Math" w:hAnsi="Cambria Math"/>
          </w:rPr>
          <m:t>ind</m:t>
        </m:r>
      </m:oMath>
      <w:r w:rsidR="005A6DFE">
        <w:rPr>
          <w:rFonts w:hint="eastAsia"/>
        </w:rPr>
        <w:t>，</w:t>
      </w:r>
      <w:r w:rsidR="00354864">
        <w:rPr>
          <w:rFonts w:hint="eastAsia"/>
        </w:rPr>
        <w:t>都赋予一个</w:t>
      </w:r>
      <w:r w:rsidR="00C67815">
        <w:rPr>
          <w:rFonts w:hint="eastAsia"/>
        </w:rPr>
        <w:t>不同的计数值</w:t>
      </w:r>
      <w:r w:rsidR="00CE27B7">
        <w:t xml:space="preserve"> </w:t>
      </w:r>
      <m:oMath>
        <m:r>
          <w:rPr>
            <w:rFonts w:ascii="Cambria Math" w:hAnsi="Cambria Math"/>
          </w:rPr>
          <m:t>cnt</m:t>
        </m:r>
        <m:r>
          <w:rPr>
            <w:rFonts w:ascii="Cambria Math"/>
          </w:rPr>
          <m:t xml:space="preserve"> </m:t>
        </m:r>
      </m:oMath>
      <w:r w:rsidR="00C67815">
        <w:rPr>
          <w:rFonts w:hint="eastAsia"/>
        </w:rPr>
        <w:t>，并</w:t>
      </w:r>
      <w:r w:rsidR="00F60545">
        <w:rPr>
          <w:rFonts w:hint="eastAsia"/>
        </w:rPr>
        <w:t>针</w:t>
      </w:r>
      <w:r w:rsidR="00B06B7D">
        <w:rPr>
          <w:rFonts w:hint="eastAsia"/>
        </w:rPr>
        <w:t>对</w:t>
      </w:r>
      <w:r w:rsidR="00C21DB4">
        <w:rPr>
          <w:rFonts w:hint="eastAsia"/>
        </w:rPr>
        <w:t xml:space="preserve"> </w:t>
      </w:r>
      <m:oMath>
        <m:r>
          <w:rPr>
            <w:rFonts w:ascii="Cambria Math" w:hAnsi="Cambria Math"/>
          </w:rPr>
          <m:t>ind</m:t>
        </m:r>
      </m:oMath>
      <w:r w:rsidR="000B3519">
        <w:rPr>
          <w:rFonts w:hint="eastAsia"/>
        </w:rPr>
        <w:t xml:space="preserve"> </w:t>
      </w:r>
      <w:r w:rsidR="00B06B7D">
        <w:rPr>
          <w:rFonts w:hint="eastAsia"/>
        </w:rPr>
        <w:t>计算另一对额外的掩码值</w:t>
      </w:r>
      <w:r w:rsidR="00B06B7D">
        <w:rPr>
          <w:rFonts w:hint="eastAsia"/>
        </w:rPr>
        <w:t>:</w:t>
      </w:r>
    </w:p>
    <w:p w14:paraId="09AF730F" w14:textId="3AAD1E1B" w:rsidR="00731A70" w:rsidRPr="00194EB3" w:rsidRDefault="00F36952" w:rsidP="00695638">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295F1E2E" w:rsidR="00194EB3" w:rsidRPr="00B06B7D" w:rsidRDefault="00194EB3" w:rsidP="00695638">
      <w:r>
        <w:rPr>
          <w:rFonts w:hint="eastAsia"/>
        </w:rPr>
        <w:t>此处</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t xml:space="preserve"> </w:t>
      </w:r>
      <w:r>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Pr>
          <w:rFonts w:hint="eastAsia"/>
        </w:rPr>
        <w:t>上随机选取的密钥</w:t>
      </w:r>
      <w:r w:rsidR="005C2B85">
        <w:rPr>
          <w:rFonts w:hint="eastAsia"/>
        </w:rPr>
        <w:t>。</w:t>
      </w:r>
    </w:p>
    <w:p w14:paraId="7ED508E7" w14:textId="105FA5C0" w:rsidR="009A2655" w:rsidRDefault="00BC14F1" w:rsidP="009A2655">
      <w:r>
        <w:tab/>
      </w:r>
      <w:r>
        <w:rPr>
          <w:rFonts w:hint="eastAsia"/>
        </w:rPr>
        <w:t>（</w:t>
      </w:r>
      <w:r>
        <w:rPr>
          <w:rFonts w:hint="eastAsia"/>
        </w:rPr>
        <w:t>3</w:t>
      </w:r>
      <w:r>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w:r w:rsidR="009F41B2">
        <w:rPr>
          <w:rFonts w:hint="eastAsia"/>
        </w:rPr>
        <w:t xml:space="preserve"> </w:t>
      </w:r>
      <m:oMath>
        <m:r>
          <w:rPr>
            <w:rFonts w:ascii="Cambria Math" w:hAnsi="Cambria Math"/>
          </w:rPr>
          <m:t>t∈[T]</m:t>
        </m:r>
      </m:oMath>
      <w:r w:rsidR="009F41B2">
        <w:rPr>
          <w:rFonts w:hint="eastAsia"/>
        </w:rPr>
        <w:t>，</w:t>
      </w:r>
      <w:r w:rsidR="001470D3">
        <w:rPr>
          <w:rFonts w:hint="eastAsia"/>
        </w:rPr>
        <w:t>算法</w:t>
      </w:r>
      <w:r w:rsidR="0092748F">
        <w:rPr>
          <w:rFonts w:hint="eastAsia"/>
        </w:rPr>
        <w:t>计算</w:t>
      </w:r>
      <w:r w:rsidR="00DE0857">
        <w:rPr>
          <w:rFonts w:hint="eastAsia"/>
        </w:rPr>
        <w:t xml:space="preserve"> </w:t>
      </w:r>
      <m:oMath>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5549FE36" w14:textId="3D9A1499" w:rsidR="00DE0857" w:rsidRPr="00785A70" w:rsidRDefault="00785A70" w:rsidP="009A2655">
      <m:oMathPara>
        <m:oMath>
          <m:r>
            <w:rPr>
              <w:rFonts w:ascii="Cambria Math" w:hAnsi="Cambria Math"/>
            </w:rPr>
            <w:lastRenderedPageBreak/>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oMath>
      </m:oMathPara>
    </w:p>
    <w:p w14:paraId="1A0E3D3E" w14:textId="2F50328A" w:rsidR="000E5ADF" w:rsidRPr="000E5ADF" w:rsidRDefault="00F36952"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68CC96E" w:rsidR="00E0146F" w:rsidRDefault="00BD1A3E" w:rsidP="009A2655">
      <w:r>
        <w:tab/>
      </w:r>
      <w:r w:rsidR="000511EC">
        <w:rPr>
          <w:rFonts w:hint="eastAsia"/>
        </w:rPr>
        <w:t>（</w:t>
      </w:r>
      <w:r w:rsidR="000511EC">
        <w:rPr>
          <w:rFonts w:hint="eastAsia"/>
        </w:rPr>
        <w:t>4</w:t>
      </w:r>
      <w:r w:rsidR="000511EC">
        <w:rPr>
          <w:rFonts w:hint="eastAsia"/>
        </w:rPr>
        <w:t>）</w:t>
      </w:r>
      <w:r w:rsidR="0008664C">
        <w:rPr>
          <w:rFonts w:hint="eastAsia"/>
        </w:rPr>
        <w:t>然后</w:t>
      </w:r>
      <w:r w:rsidR="000B3519">
        <w:rPr>
          <w:rFonts w:hint="eastAsia"/>
        </w:rPr>
        <w:t xml:space="preserve"> </w:t>
      </w:r>
      <m:oMath>
        <m:r>
          <w:rPr>
            <w:rFonts w:ascii="Cambria Math" w:hAnsi="Cambria Math"/>
          </w:rPr>
          <m:t>EDBSetup</m:t>
        </m:r>
      </m:oMath>
      <w:r w:rsidR="001A1BB3">
        <w:rPr>
          <w:rFonts w:hint="eastAsia"/>
        </w:rPr>
        <w:t xml:space="preserve"> </w:t>
      </w:r>
      <w:r w:rsidR="00782A7F">
        <w:rPr>
          <w:rFonts w:hint="eastAsia"/>
        </w:rPr>
        <w:t>计算</w:t>
      </w:r>
      <w:r w:rsidR="00782A7F">
        <w:rPr>
          <w:rFonts w:hint="eastAsia"/>
        </w:rPr>
        <w:t xml:space="preserve"> </w:t>
      </w:r>
      <m:oMath>
        <m:r>
          <w:rPr>
            <w:rFonts w:ascii="Cambria Math" w:hAnsi="Cambria Math"/>
          </w:rPr>
          <m:t>ind</m:t>
        </m:r>
      </m:oMath>
      <w:r w:rsidR="00782A7F">
        <w:rPr>
          <w:rFonts w:hint="eastAsia"/>
        </w:rPr>
        <w:t xml:space="preserve"> </w:t>
      </w:r>
      <w:r w:rsidR="00782A7F">
        <w:rPr>
          <w:rFonts w:hint="eastAsia"/>
        </w:rPr>
        <w:t>对应的加密记录标识符</w:t>
      </w:r>
      <w:r w:rsidR="00C21DB4">
        <w:rPr>
          <w:rFonts w:hint="eastAsia"/>
        </w:rPr>
        <w:t xml:space="preserve"> </w:t>
      </w:r>
      <m:oMath>
        <m:r>
          <w:rPr>
            <w:rFonts w:ascii="Cambria Math" w:hAnsi="Cambria Math"/>
          </w:rPr>
          <m:t>ct</m:t>
        </m:r>
      </m:oMath>
      <w:r w:rsidR="00513D89">
        <w:rPr>
          <w:rFonts w:hint="eastAsia"/>
        </w:rPr>
        <w:t>:</w:t>
      </w:r>
    </w:p>
    <w:p w14:paraId="6E55B706" w14:textId="695B47E7" w:rsidR="00C348EF" w:rsidRPr="00C348EF" w:rsidRDefault="00F36952"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3A14C600" w:rsidR="00463B1C" w:rsidRDefault="00463B1C" w:rsidP="009A2655">
      <w:r>
        <w:tab/>
      </w:r>
      <w:r w:rsidR="008F04E2">
        <w:rPr>
          <w:rFonts w:hint="eastAsia"/>
        </w:rPr>
        <w:t>此处</w:t>
      </w:r>
      <w:r w:rsidR="00FA39B8">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c</m:t>
            </m:r>
          </m:sub>
        </m:sSub>
      </m:oMath>
      <w:r w:rsidR="001F7F77">
        <w:t xml:space="preserve"> </w:t>
      </w:r>
      <w:r w:rsidR="00441F6C">
        <w:rPr>
          <w:rFonts w:hint="eastAsia"/>
        </w:rPr>
        <w:t>如同前面的密钥，</w:t>
      </w:r>
      <w:r w:rsidR="001F7F77">
        <w:rPr>
          <w:rFonts w:hint="eastAsia"/>
        </w:rPr>
        <w:t>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1F7F77">
        <w:rPr>
          <w:rFonts w:hint="eastAsia"/>
        </w:rPr>
        <w:t>上随机选取</w:t>
      </w:r>
      <w:r w:rsidR="00F62952">
        <w:rPr>
          <w:rFonts w:hint="eastAsia"/>
        </w:rPr>
        <w:t>。</w:t>
      </w:r>
    </w:p>
    <w:p w14:paraId="5B0376D5" w14:textId="0A725AF4" w:rsidR="00152A48" w:rsidRDefault="000511EC" w:rsidP="000511EC">
      <w:pPr>
        <w:ind w:firstLine="420"/>
      </w:pPr>
      <w:r>
        <w:rPr>
          <w:rFonts w:hint="eastAsia"/>
        </w:rPr>
        <w:t>（</w:t>
      </w:r>
      <w:r>
        <w:rPr>
          <w:rFonts w:hint="eastAsia"/>
        </w:rP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w:r w:rsidR="000B7164">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0B7164">
        <w:t xml:space="preserve"> </w:t>
      </w:r>
      <w:r w:rsidR="00616402">
        <w:rPr>
          <w:rFonts w:hint="eastAsia"/>
        </w:rPr>
        <w:t>加入</w:t>
      </w:r>
      <w:r w:rsidR="00B052B2">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CA1661">
        <w:rPr>
          <w:rFonts w:hint="eastAsia"/>
        </w:rPr>
        <w:t xml:space="preserve"> </w:t>
      </w:r>
      <w:r w:rsidR="00CA1661">
        <w:rPr>
          <w:rFonts w:hint="eastAsia"/>
        </w:rPr>
        <w:t>中。</w:t>
      </w:r>
    </w:p>
    <w:p w14:paraId="5E5AB1A8" w14:textId="1E3DA8FE" w:rsidR="0089320F" w:rsidRDefault="0089320F" w:rsidP="009A2655">
      <w:r>
        <w:tab/>
      </w:r>
      <w:r>
        <w:rPr>
          <w:rFonts w:hint="eastAsia"/>
        </w:rPr>
        <w:t>这里</w:t>
      </w:r>
      <w:r w:rsidR="004A1CBA">
        <w:rPr>
          <w:rFonts w:hint="eastAsia"/>
        </w:rPr>
        <w:t>计算掩码是不同于</w:t>
      </w:r>
      <w:r>
        <w:rPr>
          <w:rFonts w:hint="eastAsia"/>
        </w:rPr>
        <w:t>J</w:t>
      </w:r>
      <w:r>
        <w:t>XT</w:t>
      </w:r>
      <w:r>
        <w:rPr>
          <w:rFonts w:hint="eastAsia"/>
        </w:rPr>
        <w:t>改变的点在于，</w:t>
      </w:r>
      <w:r>
        <w:rPr>
          <w:rFonts w:hint="eastAsia"/>
        </w:rPr>
        <w:t>J</w:t>
      </w:r>
      <w:r>
        <w:t>XT</w:t>
      </w:r>
      <w:r>
        <w:rPr>
          <w:rFonts w:hint="eastAsia"/>
        </w:rPr>
        <w:t>中计算额外掩码值</w:t>
      </w:r>
      <w:r w:rsidR="009464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 xml:space="preserve"> </w:t>
      </w:r>
      <w:r w:rsidR="0094645F">
        <w:rPr>
          <w:rFonts w:hint="eastAsia"/>
        </w:rPr>
        <w:t>的方法</w:t>
      </w:r>
      <w:r w:rsidR="007A5636">
        <w:rPr>
          <w:rFonts w:hint="eastAsia"/>
        </w:rPr>
        <w:t>时使用的密钥和计算</w:t>
      </w:r>
      <w:r w:rsidR="007A563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oMath>
      <w:r w:rsidR="007A5636">
        <w:rPr>
          <w:rFonts w:hint="eastAsia"/>
        </w:rPr>
        <w:t xml:space="preserve"> </w:t>
      </w:r>
      <w:r w:rsidR="007A5636">
        <w:rPr>
          <w:rFonts w:hint="eastAsia"/>
        </w:rPr>
        <w:t>时的相同，都是</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GenToken</m:t>
        </m:r>
      </m:oMath>
      <w:r w:rsidR="00C41B66">
        <w:rPr>
          <w:rFonts w:hint="eastAsia"/>
        </w:rPr>
        <w:t xml:space="preserve"> </w:t>
      </w:r>
      <w:r w:rsidR="00CD18A0">
        <w:rPr>
          <w:rFonts w:hint="eastAsia"/>
        </w:rPr>
        <w:t>时</w:t>
      </w:r>
      <w:r w:rsidR="000B3519">
        <w:rPr>
          <w:rFonts w:hint="eastAsia"/>
        </w:rPr>
        <w:t xml:space="preserve"> </w:t>
      </w:r>
      <m:oMath>
        <m:r>
          <m:rPr>
            <m:scr m:val="script"/>
          </m:rPr>
          <w:rPr>
            <w:rFonts w:ascii="Cambria Math" w:hAnsi="Cambria Math"/>
          </w:rPr>
          <m:t>Q</m:t>
        </m:r>
      </m:oMath>
      <w:r w:rsidR="000B3519">
        <w:rPr>
          <w:rFonts w:hint="eastAsia"/>
        </w:rPr>
        <w:t xml:space="preserve"> </w:t>
      </w:r>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344DE">
        <w:rPr>
          <w:color w:val="FF0000"/>
        </w:rPr>
        <w:fldChar w:fldCharType="begin"/>
      </w:r>
      <w:r w:rsidR="00D344DE">
        <w:instrText xml:space="preserve"> </w:instrText>
      </w:r>
      <w:r w:rsidR="00D344DE">
        <w:rPr>
          <w:rFonts w:hint="eastAsia"/>
        </w:rPr>
        <w:instrText>REF _Ref132065633 \r \h</w:instrText>
      </w:r>
      <w:r w:rsidR="00D344DE">
        <w:instrText xml:space="preserve"> </w:instrText>
      </w:r>
      <w:r w:rsidR="00D344DE">
        <w:rPr>
          <w:color w:val="FF0000"/>
        </w:rPr>
      </w:r>
      <w:r w:rsidR="00D344DE">
        <w:rPr>
          <w:color w:val="FF0000"/>
        </w:rPr>
        <w:fldChar w:fldCharType="separate"/>
      </w:r>
      <w:r w:rsidR="003C36D3">
        <w:t>3.2.2.1</w:t>
      </w:r>
      <w:r w:rsidR="00D344DE">
        <w:rPr>
          <w:color w:val="FF0000"/>
        </w:rPr>
        <w:fldChar w:fldCharType="end"/>
      </w:r>
      <w:r w:rsidR="00A57F8E">
        <w:rPr>
          <w:rFonts w:hint="eastAsia"/>
        </w:rPr>
        <w:t>。</w:t>
      </w:r>
    </w:p>
    <w:p w14:paraId="0E8779DF" w14:textId="4F169956" w:rsidR="00742548" w:rsidRPr="008F030B" w:rsidRDefault="00561875" w:rsidP="009A2655">
      <w:r>
        <w:tab/>
      </w:r>
      <w:r w:rsidR="00586BAB">
        <w:rPr>
          <w:rFonts w:hint="eastAsia"/>
        </w:rPr>
        <w:t>以上就是</w:t>
      </w:r>
      <w:r w:rsidR="00D344DE">
        <w:rPr>
          <w:rFonts w:hint="eastAsia"/>
        </w:rPr>
        <w:t xml:space="preserve"> </w:t>
      </w:r>
      <m:oMath>
        <m:r>
          <w:rPr>
            <w:rFonts w:ascii="Cambria Math" w:hAnsi="Cambria Math"/>
          </w:rPr>
          <m:t>TSet</m:t>
        </m:r>
      </m:oMath>
      <w:r w:rsidR="000B3519">
        <w:rPr>
          <w:rFonts w:hint="eastAsia"/>
        </w:rPr>
        <w:t xml:space="preserve"> </w:t>
      </w:r>
      <w:r w:rsidR="00586BAB">
        <w:rPr>
          <w:rFonts w:hint="eastAsia"/>
        </w:rPr>
        <w:t>和</w:t>
      </w:r>
      <w:r w:rsidR="00D344DE">
        <w:rPr>
          <w:rFonts w:hint="eastAsia"/>
        </w:rPr>
        <w:t xml:space="preserve"> </w:t>
      </w:r>
      <m:oMath>
        <m:r>
          <w:rPr>
            <w:rFonts w:ascii="Cambria Math" w:hAnsi="Cambria Math"/>
          </w:rPr>
          <m:t>XSet</m:t>
        </m:r>
      </m:oMath>
      <w:r w:rsidR="000B3519">
        <w:rPr>
          <w:rFonts w:hint="eastAsia"/>
        </w:rPr>
        <w:t xml:space="preserve"> </w:t>
      </w:r>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w:r w:rsidR="00F42EA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w:r w:rsidR="0012385B">
        <w:rPr>
          <w:rFonts w:hint="eastAsia"/>
        </w:rPr>
        <w:t xml:space="preserve"> </w:t>
      </w:r>
      <m:oMath>
        <m:r>
          <w:rPr>
            <w:rFonts w:ascii="Cambria Math" w:hAnsi="Cambria Math"/>
          </w:rPr>
          <m:t>TSet</m:t>
        </m:r>
      </m:oMath>
      <w:r w:rsidR="00D65870">
        <w:rPr>
          <w:rFonts w:hint="eastAsia"/>
        </w:rPr>
        <w:t>、</w:t>
      </w:r>
      <m:oMath>
        <m:r>
          <w:rPr>
            <w:rFonts w:ascii="Cambria Math" w:hAnsi="Cambria Math"/>
          </w:rPr>
          <m:t>XSet</m:t>
        </m:r>
      </m:oMath>
      <w:r w:rsidR="000B3519">
        <w:rPr>
          <w:rFonts w:hint="eastAsia"/>
        </w:rPr>
        <w:t xml:space="preserve"> </w:t>
      </w:r>
      <w:r w:rsidR="00D65870">
        <w:rPr>
          <w:rFonts w:hint="eastAsia"/>
        </w:rPr>
        <w:t>以及其他密钥一同作为算法输出。</w:t>
      </w:r>
    </w:p>
    <w:p w14:paraId="391C90EE" w14:textId="5A92B979" w:rsidR="009672A0" w:rsidRPr="00234D77" w:rsidRDefault="00067512" w:rsidP="00234D77">
      <w:pPr>
        <w:pStyle w:val="3"/>
        <w:spacing w:before="156" w:after="156"/>
      </w:pPr>
      <w:bookmarkStart w:id="37" w:name="_Toc132364736"/>
      <w:r w:rsidRPr="00234D77">
        <w:t>MC-JXT——</w:t>
      </w:r>
      <m:oMath>
        <m:r>
          <w:rPr>
            <w:rFonts w:ascii="Cambria Math" w:hAnsi="Cambria Math"/>
          </w:rPr>
          <m:t>GenToken</m:t>
        </m:r>
      </m:oMath>
      <w:r w:rsidRPr="00234D77">
        <w:rPr>
          <w:rFonts w:hint="eastAsia"/>
        </w:rPr>
        <w:t>算法</w:t>
      </w:r>
      <w:bookmarkEnd w:id="37"/>
    </w:p>
    <w:p w14:paraId="6CAAB664" w14:textId="07CF8072" w:rsidR="001E67D6" w:rsidRDefault="00BD4312" w:rsidP="00496ADB">
      <w:r>
        <w:tab/>
      </w:r>
      <m:oMath>
        <m:r>
          <w:rPr>
            <w:rFonts w:ascii="Cambria Math" w:hAnsi="Cambria Math"/>
          </w:rPr>
          <m:t>GenToken</m:t>
        </m:r>
      </m:oMath>
      <w:r w:rsidR="000B3519">
        <w:rPr>
          <w:rFonts w:hint="eastAsia"/>
        </w:rPr>
        <w:t xml:space="preserve"> </w:t>
      </w:r>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B470DA" w:rsidRPr="00596BA8">
        <w:rPr>
          <w:rFonts w:hint="eastAsia"/>
        </w:rPr>
        <w:t>，其具体过程</w:t>
      </w:r>
      <w:r w:rsidR="005163D7" w:rsidRPr="00596BA8">
        <w:rPr>
          <w:rFonts w:hint="eastAsia"/>
        </w:rPr>
        <w:t>就是</w:t>
      </w:r>
      <w:r w:rsidR="004D32AC" w:rsidRPr="00596BA8">
        <w:rPr>
          <w:rFonts w:hint="eastAsia"/>
        </w:rPr>
        <w:t xml:space="preserve"> </w:t>
      </w:r>
      <m:oMath>
        <m:r>
          <m:rPr>
            <m:scr m:val="script"/>
          </m:rPr>
          <w:rPr>
            <w:rFonts w:ascii="Cambria Math" w:hAnsi="Cambria Math"/>
          </w:rPr>
          <m:t>C</m:t>
        </m:r>
      </m:oMath>
      <w:r w:rsidR="004D32AC" w:rsidRPr="00596BA8">
        <w:rPr>
          <w:rFonts w:hint="eastAsia"/>
        </w:rPr>
        <w:t xml:space="preserve"> </w:t>
      </w:r>
      <w:r w:rsidR="004D32AC" w:rsidRPr="00596BA8">
        <w:rPr>
          <w:rFonts w:hint="eastAsia"/>
        </w:rPr>
        <w:t>输入</w:t>
      </w:r>
      <w:r w:rsidR="004D32AC" w:rsidRPr="00596BA8">
        <w:rPr>
          <w:rFonts w:hint="eastAsia"/>
        </w:rPr>
        <w:t>Join</w:t>
      </w:r>
      <w:r w:rsidR="004D32AC" w:rsidRPr="00596BA8">
        <w:rPr>
          <w:rFonts w:hint="eastAsia"/>
        </w:rPr>
        <w:t>查询</w:t>
      </w:r>
      <w:r w:rsidR="004D32AC" w:rsidRPr="00596BA8">
        <w:rPr>
          <w:rFonts w:hint="eastAsia"/>
        </w:rPr>
        <w:t xml:space="preserve"> </w:t>
      </w:r>
      <m:oMath>
        <m:r>
          <w:rPr>
            <w:rFonts w:ascii="Cambria Math" w:hAnsi="Cambria Math"/>
          </w:rPr>
          <m:t>q</m:t>
        </m:r>
      </m:oMath>
      <w:r w:rsidR="004D32AC" w:rsidRPr="00596BA8">
        <w:rPr>
          <w:rFonts w:hint="eastAsia"/>
        </w:rPr>
        <w:t>，</w:t>
      </w:r>
      <m:oMath>
        <m:r>
          <m:rPr>
            <m:scr m:val="script"/>
          </m:rPr>
          <w:rPr>
            <w:rFonts w:ascii="Cambria Math" w:hAnsi="Cambria Math"/>
          </w:rPr>
          <m:t>D</m:t>
        </m:r>
      </m:oMath>
      <w:r w:rsidR="000B3519">
        <w:rPr>
          <w:rFonts w:hint="eastAsia"/>
        </w:rPr>
        <w:t xml:space="preserve"> </w:t>
      </w:r>
      <w:r w:rsidR="00D36644" w:rsidRPr="00596BA8">
        <w:rPr>
          <w:rFonts w:hint="eastAsia"/>
        </w:rPr>
        <w:t>输入查询审查政策</w:t>
      </w:r>
      <w:r w:rsidR="00D36644" w:rsidRPr="00596BA8">
        <w:rPr>
          <w:rFonts w:hint="eastAsia"/>
        </w:rPr>
        <w:t xml:space="preserve"> </w:t>
      </w:r>
      <m:oMath>
        <m:r>
          <w:rPr>
            <w:rFonts w:ascii="Cambria Math" w:hAnsi="Cambria Math"/>
          </w:rPr>
          <m:t>P</m:t>
        </m:r>
      </m:oMath>
      <w:r w:rsidR="00DB0615" w:rsidRPr="00596BA8">
        <w:rPr>
          <w:rFonts w:hint="eastAsia"/>
        </w:rPr>
        <w:t>，</w:t>
      </w:r>
      <m:oMath>
        <m:r>
          <m:rPr>
            <m:scr m:val="script"/>
          </m:rPr>
          <w:rPr>
            <w:rFonts w:ascii="Cambria Math" w:hAnsi="Cambria Math"/>
          </w:rPr>
          <m:t>Q</m:t>
        </m:r>
      </m:oMath>
      <w:r w:rsidR="000B3519">
        <w:rPr>
          <w:rFonts w:hint="eastAsia"/>
        </w:rPr>
        <w:t xml:space="preserve"> </w:t>
      </w:r>
      <w:r w:rsidR="004D32AC" w:rsidRPr="00596BA8">
        <w:rPr>
          <w:rFonts w:hint="eastAsia"/>
        </w:rPr>
        <w:t>将</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发送给</w:t>
      </w:r>
      <w:r w:rsidR="004D32AC" w:rsidRPr="00596BA8">
        <w:rPr>
          <w:rFonts w:hint="eastAsia"/>
        </w:rPr>
        <w:t xml:space="preserve"> </w:t>
      </w:r>
      <m:oMath>
        <m:r>
          <m:rPr>
            <m:scr m:val="script"/>
          </m:rPr>
          <w:rPr>
            <w:rFonts w:ascii="Cambria Math" w:hAnsi="Cambria Math"/>
          </w:rPr>
          <m:t>D</m:t>
        </m:r>
      </m:oMath>
      <w:r w:rsidR="000B3519">
        <w:rPr>
          <w:rFonts w:hint="eastAsia"/>
        </w:rPr>
        <w:t xml:space="preserve"> </w:t>
      </w:r>
      <w:r w:rsidR="004D32AC" w:rsidRPr="00596BA8">
        <w:rPr>
          <w:rFonts w:hint="eastAsia"/>
        </w:rPr>
        <w:t>进行审查，如果</w:t>
      </w:r>
      <w:r w:rsidR="0031790B" w:rsidRPr="00596BA8">
        <w:rPr>
          <w:rFonts w:hint="eastAsia"/>
        </w:rPr>
        <w:t xml:space="preserve"> </w:t>
      </w:r>
      <m:oMath>
        <m:r>
          <m:rPr>
            <m:scr m:val="script"/>
          </m:rPr>
          <w:rPr>
            <w:rFonts w:ascii="Cambria Math" w:hAnsi="Cambria Math"/>
          </w:rPr>
          <m:t>D</m:t>
        </m:r>
      </m:oMath>
      <w:r w:rsidR="000B3519">
        <w:rPr>
          <w:rFonts w:hint="eastAsia"/>
        </w:rPr>
        <w:t xml:space="preserve"> </w:t>
      </w:r>
      <w:r w:rsidR="0031790B" w:rsidRPr="00596BA8">
        <w:rPr>
          <w:rFonts w:hint="eastAsia"/>
        </w:rPr>
        <w:t>判断</w:t>
      </w:r>
      <w:r w:rsidR="0031790B" w:rsidRPr="00596BA8">
        <w:rPr>
          <w:rFonts w:hint="eastAsia"/>
        </w:rPr>
        <w:t xml:space="preserve"> </w:t>
      </w:r>
      <m:oMath>
        <m:r>
          <w:rPr>
            <w:rFonts w:ascii="Cambria Math" w:hAnsi="Cambria Math"/>
          </w:rPr>
          <m:t>q</m:t>
        </m:r>
      </m:oMath>
      <w:r w:rsidR="000B3519">
        <w:rPr>
          <w:rFonts w:hint="eastAsia"/>
        </w:rPr>
        <w:t xml:space="preserve"> </w:t>
      </w:r>
      <w:r w:rsidR="004D32AC" w:rsidRPr="00596BA8">
        <w:rPr>
          <w:rFonts w:hint="eastAsia"/>
        </w:rPr>
        <w:t>满足</w:t>
      </w:r>
      <w:r w:rsidR="004D32AC" w:rsidRPr="00596BA8">
        <w:rPr>
          <w:rFonts w:hint="eastAsia"/>
        </w:rPr>
        <w:t xml:space="preserve"> </w:t>
      </w:r>
      <m:oMath>
        <m:r>
          <w:rPr>
            <w:rFonts w:ascii="Cambria Math" w:hAnsi="Cambria Math"/>
          </w:rPr>
          <m:t>P</m:t>
        </m:r>
      </m:oMath>
      <w:r w:rsidR="004D32AC" w:rsidRPr="00596BA8">
        <w:rPr>
          <w:rFonts w:hint="eastAsia"/>
        </w:rPr>
        <w:t>，则将与</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对应的搜索凭证</w:t>
      </w:r>
      <w:r w:rsidR="001C47A7" w:rsidRPr="00596BA8">
        <w:rPr>
          <w:rFonts w:hint="eastAsia"/>
        </w:rPr>
        <w:t xml:space="preserve"> </w:t>
      </w:r>
      <m:oMath>
        <m:r>
          <w:rPr>
            <w:rFonts w:ascii="Cambria Math" w:hAnsi="Cambria Math"/>
          </w:rPr>
          <m:t>token</m:t>
        </m:r>
      </m:oMath>
      <w:r w:rsidR="001C47A7" w:rsidRPr="00596BA8">
        <w:rPr>
          <w:rFonts w:hint="eastAsia"/>
        </w:rPr>
        <w:t xml:space="preserve"> </w:t>
      </w:r>
      <w:r w:rsidR="004D32AC" w:rsidRPr="00596BA8">
        <w:rPr>
          <w:rFonts w:hint="eastAsia"/>
        </w:rPr>
        <w:t>分发给</w:t>
      </w:r>
      <w:r w:rsidR="004D32AC" w:rsidRPr="00596BA8">
        <w:rPr>
          <w:rFonts w:hint="eastAsia"/>
        </w:rPr>
        <w:t xml:space="preserve"> </w:t>
      </w:r>
      <m:oMath>
        <m:r>
          <m:rPr>
            <m:scr m:val="script"/>
          </m:rPr>
          <w:rPr>
            <w:rFonts w:ascii="Cambria Math" w:hAnsi="Cambria Math"/>
          </w:rPr>
          <m:t>C</m:t>
        </m:r>
      </m:oMath>
      <w:r w:rsidR="001C47A7" w:rsidRPr="00596BA8">
        <w:rPr>
          <w:rFonts w:hint="eastAsia"/>
        </w:rPr>
        <w:t>，否则终止协议。</w:t>
      </w:r>
      <w:r w:rsidR="00F95965" w:rsidRPr="00596BA8">
        <w:rPr>
          <w:rFonts w:hint="eastAsia"/>
        </w:rPr>
        <w:t>接着</w:t>
      </w:r>
      <w:r w:rsidR="001C47A7" w:rsidRPr="00596BA8">
        <w:rPr>
          <w:rFonts w:hint="eastAsia"/>
        </w:rPr>
        <w:t xml:space="preserve"> </w:t>
      </w:r>
      <m:oMath>
        <m:r>
          <m:rPr>
            <m:scr m:val="script"/>
          </m:rPr>
          <w:rPr>
            <w:rFonts w:ascii="Cambria Math" w:hAnsi="Cambria Math"/>
          </w:rPr>
          <m:t>C</m:t>
        </m:r>
      </m:oMath>
      <w:r w:rsidR="00F95965" w:rsidRPr="00596BA8">
        <w:rPr>
          <w:rFonts w:hint="eastAsia"/>
        </w:rPr>
        <w:t xml:space="preserve"> </w:t>
      </w:r>
      <w:r w:rsidR="00F95965" w:rsidRPr="00596BA8">
        <w:rPr>
          <w:rFonts w:hint="eastAsia"/>
        </w:rPr>
        <w:t>将搜索凭证发给</w:t>
      </w:r>
      <w:r w:rsidR="00F95965" w:rsidRPr="00596BA8">
        <w:rPr>
          <w:rFonts w:hint="eastAsia"/>
        </w:rPr>
        <w:t xml:space="preserve"> </w:t>
      </w:r>
      <m:oMath>
        <m:r>
          <m:rPr>
            <m:scr m:val="script"/>
          </m:rPr>
          <w:rPr>
            <w:rFonts w:ascii="Cambria Math" w:hAnsi="Cambria Math"/>
          </w:rPr>
          <m:t xml:space="preserve">S </m:t>
        </m:r>
      </m:oMath>
      <w:r w:rsidR="00F95965" w:rsidRPr="00596BA8">
        <w:rPr>
          <w:rFonts w:hint="eastAsia"/>
        </w:rPr>
        <w:t>，</w:t>
      </w:r>
      <m:oMath>
        <m:r>
          <m:rPr>
            <m:scr m:val="script"/>
          </m:rPr>
          <w:rPr>
            <w:rFonts w:ascii="Cambria Math" w:hAnsi="Cambria Math"/>
          </w:rPr>
          <m:t>S</m:t>
        </m:r>
      </m:oMath>
      <w:r w:rsidR="00F95965" w:rsidRPr="00596BA8">
        <w:rPr>
          <w:rFonts w:hint="eastAsia"/>
        </w:rPr>
        <w:t xml:space="preserve"> </w:t>
      </w:r>
      <w:r w:rsidR="00F95965" w:rsidRPr="00596BA8">
        <w:rPr>
          <w:rFonts w:hint="eastAsia"/>
        </w:rPr>
        <w:t>核对</w:t>
      </w:r>
      <w:r w:rsidR="00F95965" w:rsidRPr="00596BA8">
        <w:rPr>
          <w:rFonts w:hint="eastAsia"/>
        </w:rPr>
        <w:t xml:space="preserve"> </w:t>
      </w:r>
      <m:oMath>
        <m:r>
          <w:rPr>
            <w:rFonts w:ascii="Cambria Math" w:hAnsi="Cambria Math"/>
          </w:rPr>
          <m:t>token</m:t>
        </m:r>
      </m:oMath>
      <w:r w:rsidR="00F95965" w:rsidRPr="00596BA8">
        <w:t xml:space="preserve"> </w:t>
      </w:r>
      <w:r w:rsidR="00F95965" w:rsidRPr="00596BA8">
        <w:rPr>
          <w:rFonts w:hint="eastAsia"/>
        </w:rPr>
        <w:t>的合法性，如果确认</w:t>
      </w:r>
      <w:r w:rsidR="00F95965" w:rsidRPr="00596BA8">
        <w:rPr>
          <w:rFonts w:hint="eastAsia"/>
        </w:rPr>
        <w:t xml:space="preserve"> </w:t>
      </w:r>
      <m:oMath>
        <m:r>
          <w:rPr>
            <w:rFonts w:ascii="Cambria Math" w:hAnsi="Cambria Math"/>
          </w:rPr>
          <m:t>token</m:t>
        </m:r>
      </m:oMath>
      <w:r w:rsidR="00F95965" w:rsidRPr="00596BA8">
        <w:rPr>
          <w:rFonts w:hint="eastAsia"/>
        </w:rPr>
        <w:t>是由</w:t>
      </w:r>
      <w:r w:rsidR="00F95965" w:rsidRPr="00596BA8">
        <w:rPr>
          <w:rFonts w:hint="eastAsia"/>
        </w:rPr>
        <w:t xml:space="preserve"> </w:t>
      </w:r>
      <m:oMath>
        <m:r>
          <m:rPr>
            <m:scr m:val="script"/>
          </m:rPr>
          <w:rPr>
            <w:rFonts w:ascii="Cambria Math" w:hAnsi="Cambria Math"/>
          </w:rPr>
          <m:t xml:space="preserve">D </m:t>
        </m:r>
      </m:oMath>
      <w:r w:rsidR="00F95965" w:rsidRPr="00596BA8">
        <w:rPr>
          <w:rFonts w:hint="eastAsia"/>
        </w:rPr>
        <w:t>生成的，则用其进行查询并返回结果，否则终止协议。</w:t>
      </w:r>
      <w:r w:rsidR="000B3519">
        <w:rPr>
          <w:rFonts w:hint="eastAsia"/>
        </w:rPr>
        <w:t>具体</w:t>
      </w:r>
      <w:r w:rsidR="00D656D1" w:rsidRPr="00596BA8">
        <w:rPr>
          <w:rFonts w:hint="eastAsia"/>
        </w:rPr>
        <w:t>见</w:t>
      </w:r>
      <w:r w:rsidR="00F70A61">
        <w:fldChar w:fldCharType="begin"/>
      </w:r>
      <w:r w:rsidR="00F70A61">
        <w:instrText xml:space="preserve"> </w:instrText>
      </w:r>
      <w:r w:rsidR="00F70A61">
        <w:rPr>
          <w:rFonts w:hint="eastAsia"/>
        </w:rPr>
        <w:instrText>REF _Ref132100624 \h</w:instrText>
      </w:r>
      <w:r w:rsidR="00F70A61">
        <w:instrText xml:space="preserve"> </w:instrText>
      </w:r>
      <w:r w:rsidR="00F70A61">
        <w:fldChar w:fldCharType="separate"/>
      </w:r>
      <w:r w:rsidR="003C36D3">
        <w:rPr>
          <w:rFonts w:hint="eastAsia"/>
        </w:rPr>
        <w:t>算法</w:t>
      </w:r>
      <w:r w:rsidR="003C36D3">
        <w:rPr>
          <w:rFonts w:hint="eastAsia"/>
        </w:rPr>
        <w:t xml:space="preserve"> </w:t>
      </w:r>
      <w:r w:rsidR="003C36D3">
        <w:rPr>
          <w:noProof/>
        </w:rPr>
        <w:t>2</w:t>
      </w:r>
      <w:r w:rsidR="00F70A61">
        <w:fldChar w:fldCharType="end"/>
      </w:r>
      <w:r w:rsidR="00F70A61">
        <w:rPr>
          <w:rFonts w:hint="eastAsia"/>
        </w:rPr>
        <w:t>。</w:t>
      </w:r>
    </w:p>
    <w:p w14:paraId="66E9BDFB" w14:textId="3E460C83" w:rsidR="00C30A35" w:rsidRDefault="00C63DE1" w:rsidP="00F36601">
      <w:pPr>
        <w:keepNext/>
        <w:spacing w:beforeLines="50" w:before="156" w:line="240" w:lineRule="auto"/>
        <w:jc w:val="center"/>
      </w:pPr>
      <w:r w:rsidRPr="00C63DE1">
        <w:rPr>
          <w:noProof/>
        </w:rPr>
        <w:drawing>
          <wp:inline distT="0" distB="0" distL="0" distR="0" wp14:anchorId="205AD21C" wp14:editId="722AF28B">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9645" cy="2939642"/>
                    </a:xfrm>
                    <a:prstGeom prst="rect">
                      <a:avLst/>
                    </a:prstGeom>
                    <a:ln w="12700">
                      <a:solidFill>
                        <a:schemeClr val="tx1"/>
                      </a:solidFill>
                    </a:ln>
                  </pic:spPr>
                </pic:pic>
              </a:graphicData>
            </a:graphic>
          </wp:inline>
        </w:drawing>
      </w:r>
    </w:p>
    <w:p w14:paraId="7CFB91E7" w14:textId="7DA22077" w:rsidR="00695AB8" w:rsidRDefault="00C30A35" w:rsidP="00C30A35">
      <w:pPr>
        <w:pStyle w:val="af3"/>
      </w:pPr>
      <w:bookmarkStart w:id="38" w:name="_Ref132100624"/>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3C36D3">
        <w:rPr>
          <w:noProof/>
        </w:rPr>
        <w:t>2</w:t>
      </w:r>
      <w:r w:rsidR="00291450">
        <w:fldChar w:fldCharType="end"/>
      </w:r>
      <w:bookmarkEnd w:id="38"/>
      <w:r>
        <w:t xml:space="preserve"> MC-JXT-GenToken</w:t>
      </w:r>
    </w:p>
    <w:p w14:paraId="59CF6B73" w14:textId="00F58EE5" w:rsidR="001C47D0" w:rsidRDefault="00BB15F7" w:rsidP="00413D14">
      <w:r>
        <w:lastRenderedPageBreak/>
        <w:tab/>
      </w:r>
      <w:r w:rsidR="002223F4">
        <w:rPr>
          <w:rFonts w:hint="eastAsia"/>
        </w:rPr>
        <w:t>这里我们主要关注</w:t>
      </w:r>
      <w:r w:rsidR="008C1255">
        <w:rPr>
          <w:rFonts w:hint="eastAsia"/>
        </w:rPr>
        <w:t>两个问题</w:t>
      </w:r>
      <w:r w:rsidR="00AB34CC">
        <w:rPr>
          <w:rFonts w:hint="eastAsia"/>
        </w:rPr>
        <w:t>的解决</w:t>
      </w:r>
      <w:r w:rsidR="00DE7CE8">
        <w:rPr>
          <w:rFonts w:hint="eastAsia"/>
        </w:rPr>
        <w:t>。第一个问题是</w:t>
      </w:r>
      <w:r w:rsidR="00DE7CE8">
        <w:rPr>
          <w:rFonts w:hint="eastAsia"/>
        </w:rPr>
        <w:t xml:space="preserve"> </w:t>
      </w:r>
      <m:oMath>
        <m:r>
          <m:rPr>
            <m:scr m:val="script"/>
          </m:rPr>
          <w:rPr>
            <w:rFonts w:ascii="Cambria Math" w:hAnsi="Cambria Math"/>
          </w:rPr>
          <m:t>D</m:t>
        </m:r>
      </m:oMath>
      <w:r w:rsidR="00DE7CE8">
        <w:rPr>
          <w:rFonts w:hint="eastAsia"/>
        </w:rPr>
        <w:t xml:space="preserve"> </w:t>
      </w:r>
      <w:r w:rsidR="00DE7CE8">
        <w:rPr>
          <w:rFonts w:hint="eastAsia"/>
        </w:rPr>
        <w:t>如何给</w:t>
      </w:r>
      <w:r w:rsidR="00DE7CE8">
        <w:rPr>
          <w:rFonts w:hint="eastAsia"/>
        </w:rPr>
        <w:t xml:space="preserve"> </w:t>
      </w:r>
      <m:oMath>
        <m:r>
          <m:rPr>
            <m:scr m:val="script"/>
          </m:rPr>
          <w:rPr>
            <w:rFonts w:ascii="Cambria Math" w:hAnsi="Cambria Math"/>
          </w:rPr>
          <m:t>C</m:t>
        </m:r>
      </m:oMath>
      <w:r w:rsidR="000B3519">
        <w:rPr>
          <w:rFonts w:hint="eastAsia"/>
        </w:rPr>
        <w:t xml:space="preserve"> </w:t>
      </w:r>
      <w:r w:rsidR="00DE7CE8">
        <w:rPr>
          <w:rFonts w:hint="eastAsia"/>
        </w:rPr>
        <w:t>分发搜索凭证</w:t>
      </w:r>
      <w:r w:rsidR="001C47D0">
        <w:rPr>
          <w:rFonts w:hint="eastAsia"/>
        </w:rPr>
        <w:t>，第二个问题是</w:t>
      </w:r>
      <w:r w:rsidR="00795C6F">
        <w:rPr>
          <w:rFonts w:hint="eastAsia"/>
        </w:rPr>
        <w:t xml:space="preserve"> </w:t>
      </w:r>
      <m:oMath>
        <m:r>
          <m:rPr>
            <m:scr m:val="script"/>
          </m:rPr>
          <w:rPr>
            <w:rFonts w:ascii="Cambria Math" w:hAnsi="Cambria Math"/>
          </w:rPr>
          <m:t>S</m:t>
        </m:r>
      </m:oMath>
      <w:r w:rsidR="00795C6F">
        <w:rPr>
          <w:rFonts w:hint="eastAsia"/>
        </w:rPr>
        <w:t xml:space="preserve"> </w:t>
      </w:r>
      <w:r w:rsidR="00795C6F">
        <w:rPr>
          <w:rFonts w:hint="eastAsia"/>
        </w:rPr>
        <w:t>如何验证</w:t>
      </w:r>
      <w:r w:rsidR="00795C6F">
        <w:rPr>
          <w:rFonts w:hint="eastAsia"/>
        </w:rPr>
        <w:t xml:space="preserve"> </w:t>
      </w:r>
      <m:oMath>
        <m:r>
          <w:rPr>
            <w:rFonts w:ascii="Cambria Math" w:hAnsi="Cambria Math"/>
          </w:rPr>
          <m:t>token</m:t>
        </m:r>
      </m:oMath>
      <w:r w:rsidR="00795C6F">
        <w:t xml:space="preserve"> </w:t>
      </w:r>
      <w:r w:rsidR="00795C6F">
        <w:rPr>
          <w:rFonts w:hint="eastAsia"/>
        </w:rPr>
        <w:t>是否由</w:t>
      </w:r>
      <w:r w:rsidR="00F60E67">
        <w:rPr>
          <w:rFonts w:hint="eastAsia"/>
        </w:rPr>
        <w:t xml:space="preserve"> </w:t>
      </w:r>
      <m:oMath>
        <m:r>
          <m:rPr>
            <m:scr m:val="script"/>
          </m:rPr>
          <w:rPr>
            <w:rFonts w:ascii="Cambria Math" w:hAnsi="Cambria Math"/>
          </w:rPr>
          <m:t>D</m:t>
        </m:r>
      </m:oMath>
      <w:r w:rsidR="000B3519">
        <w:rPr>
          <w:rFonts w:hint="eastAsia"/>
        </w:rPr>
        <w:t xml:space="preserve"> </w:t>
      </w:r>
      <w:r w:rsidR="00795C6F">
        <w:rPr>
          <w:rFonts w:hint="eastAsia"/>
        </w:rPr>
        <w:t>生成。</w:t>
      </w:r>
    </w:p>
    <w:p w14:paraId="31E558FE" w14:textId="4C4A2AC9" w:rsidR="00661582" w:rsidRDefault="00661582" w:rsidP="00F60E67">
      <w:pPr>
        <w:pStyle w:val="4"/>
        <w:spacing w:before="156" w:after="156"/>
      </w:pPr>
      <w:bookmarkStart w:id="39" w:name="_Ref132065633"/>
      <w:r w:rsidRPr="00234D77">
        <w:rPr>
          <w:rFonts w:hint="eastAsia"/>
        </w:rPr>
        <w:t>问题一</w:t>
      </w:r>
      <w:r w:rsidRPr="00234D77">
        <w:t>——</w:t>
      </w:r>
      <m:oMath>
        <m:r>
          <m:rPr>
            <m:scr m:val="script"/>
          </m:rPr>
          <w:rPr>
            <w:rFonts w:ascii="Cambria Math" w:hAnsi="Cambria Math"/>
          </w:rPr>
          <m:t>D</m:t>
        </m:r>
      </m:oMath>
      <w:r w:rsidRPr="00234D77">
        <w:rPr>
          <w:rFonts w:hint="eastAsia"/>
        </w:rPr>
        <w:t xml:space="preserve"> </w:t>
      </w:r>
      <w:r w:rsidRPr="00234D77">
        <w:rPr>
          <w:rFonts w:hint="eastAsia"/>
        </w:rPr>
        <w:t>如何给</w:t>
      </w:r>
      <w:r w:rsidRPr="00234D77">
        <w:rPr>
          <w:rFonts w:hint="eastAsia"/>
        </w:rPr>
        <w:t xml:space="preserve"> </w:t>
      </w:r>
      <m:oMath>
        <m:r>
          <m:rPr>
            <m:scr m:val="script"/>
          </m:rPr>
          <w:rPr>
            <w:rFonts w:ascii="Cambria Math" w:hAnsi="Cambria Math"/>
          </w:rPr>
          <m:t>C</m:t>
        </m:r>
      </m:oMath>
      <w:r w:rsidR="000B3519">
        <w:rPr>
          <w:rFonts w:hint="eastAsia"/>
        </w:rPr>
        <w:t xml:space="preserve"> </w:t>
      </w:r>
      <w:r w:rsidRPr="00234D77">
        <w:rPr>
          <w:rFonts w:hint="eastAsia"/>
        </w:rPr>
        <w:t>分发搜索凭证</w:t>
      </w:r>
      <w:bookmarkEnd w:id="39"/>
    </w:p>
    <w:p w14:paraId="4978D2AC" w14:textId="5720251D" w:rsidR="00373309" w:rsidRDefault="00B67E45"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3C36D3">
        <w:t>2.3.3</w:t>
      </w:r>
      <w:r>
        <w:fldChar w:fldCharType="end"/>
      </w:r>
      <w:r>
        <w:fldChar w:fldCharType="begin"/>
      </w:r>
      <w:r>
        <w:instrText xml:space="preserve"> REF _Ref132055200 \r \h </w:instrText>
      </w:r>
      <w:r>
        <w:fldChar w:fldCharType="separate"/>
      </w:r>
      <w:r w:rsidR="003C36D3">
        <w:t>2.3.3</w:t>
      </w:r>
      <w:r>
        <w:fldChar w:fldCharType="end"/>
      </w:r>
      <w:r w:rsidR="00714A05">
        <w:rPr>
          <w:rFonts w:hint="eastAsia"/>
        </w:rPr>
        <w:t>中提到对于</w:t>
      </w:r>
      <w:r w:rsidR="00CF5D09">
        <w:rPr>
          <w:rFonts w:hint="eastAsia"/>
        </w:rPr>
        <w:t>Jo</w:t>
      </w:r>
      <w:r w:rsidR="00CF5D09">
        <w:t>in</w:t>
      </w:r>
      <w:r w:rsidR="00CF5D09">
        <w:rPr>
          <w:rFonts w:hint="eastAsia"/>
        </w:rPr>
        <w:t>查询</w:t>
      </w:r>
      <w:r w:rsidR="00CF5D09">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凭证构造为</w:t>
      </w:r>
      <w:r w:rsidR="00ED59BA">
        <w:rPr>
          <w:rFonts w:hint="eastAsia"/>
        </w:rPr>
        <w:t>:</w:t>
      </w:r>
    </w:p>
    <w:p w14:paraId="3FEC8E6F" w14:textId="03878D52" w:rsidR="00D95C73" w:rsidRDefault="00D95C73" w:rsidP="00F65D9E">
      <w:pPr>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Pr>
          <w:rFonts w:hint="eastAsia"/>
        </w:rPr>
        <w:t>,</w:t>
      </w:r>
    </w:p>
    <w:p w14:paraId="71210280" w14:textId="59CC0EAD" w:rsidR="00D95C73" w:rsidRPr="00395522" w:rsidRDefault="00F36952" w:rsidP="00395522">
      <w:pPr>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6742A6D2" w:rsidR="00F525CA" w:rsidRDefault="00D95C73" w:rsidP="00D95C73">
      <w:r>
        <w:rPr>
          <w:rFonts w:hint="eastAsia"/>
        </w:rPr>
        <w:t>其中</w:t>
      </w:r>
      <w:r>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 xml:space="preserve"> </w:t>
      </w:r>
      <w:r w:rsidR="004D5247">
        <w:rPr>
          <w:rFonts w:hint="eastAsia"/>
        </w:rPr>
        <w:t>为</w:t>
      </w:r>
      <w:r w:rsidR="004D524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4D5247">
        <w:rPr>
          <w:rFonts w:hint="eastAsia"/>
        </w:rPr>
        <w:t xml:space="preserve"> </w:t>
      </w:r>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oMath>
      <w:r w:rsidR="00EF3AA2">
        <w:t xml:space="preserve"> </w:t>
      </w:r>
      <w:r w:rsidR="00EF3AA2">
        <w:rPr>
          <w:rFonts w:hint="eastAsia"/>
        </w:rPr>
        <w:t>同理。</w:t>
      </w:r>
      <w:r w:rsidR="0017328B">
        <w:rPr>
          <w:rFonts w:hint="eastAsia"/>
        </w:rPr>
        <w:t>最简单的分发方式，就是</w:t>
      </w:r>
      <w:r w:rsidR="00F4250C">
        <w:rPr>
          <w:rFonts w:hint="eastAsia"/>
        </w:rPr>
        <w:t xml:space="preserve"> </w:t>
      </w:r>
      <m:oMath>
        <m:r>
          <m:rPr>
            <m:scr m:val="script"/>
          </m:rPr>
          <w:rPr>
            <w:rFonts w:ascii="Cambria Math" w:hAnsi="Cambria Math"/>
          </w:rPr>
          <m:t>D</m:t>
        </m:r>
      </m:oMath>
      <w:r w:rsidR="00F4250C">
        <w:rPr>
          <w:rFonts w:hint="eastAsia"/>
        </w:rPr>
        <w:t xml:space="preserve"> </w:t>
      </w:r>
      <w:r w:rsidR="0017328B">
        <w:rPr>
          <w:rFonts w:hint="eastAsia"/>
        </w:rPr>
        <w:t>接收到</w:t>
      </w:r>
      <w:r w:rsidR="000B3519">
        <w:rPr>
          <w:rFonts w:hint="eastAsia"/>
        </w:rPr>
        <w:t xml:space="preserve"> </w:t>
      </w:r>
      <m:oMath>
        <m:r>
          <m:rPr>
            <m:scr m:val="script"/>
          </m:rPr>
          <w:rPr>
            <w:rFonts w:ascii="Cambria Math" w:hAnsi="Cambria Math"/>
          </w:rPr>
          <m:t>C</m:t>
        </m:r>
      </m:oMath>
      <w:r w:rsidR="000B3519">
        <w:rPr>
          <w:rFonts w:hint="eastAsia"/>
        </w:rPr>
        <w:t xml:space="preserve"> </w:t>
      </w:r>
      <w:r w:rsidR="0017328B">
        <w:rPr>
          <w:rFonts w:hint="eastAsia"/>
        </w:rPr>
        <w:t>发送来的查询</w:t>
      </w:r>
      <w:r w:rsidR="000B3519">
        <w:rPr>
          <w:rFonts w:hint="eastAsia"/>
        </w:rPr>
        <w:t xml:space="preserve"> </w:t>
      </w:r>
      <m:oMath>
        <m:r>
          <w:rPr>
            <w:rFonts w:ascii="Cambria Math" w:hAnsi="Cambria Math"/>
          </w:rPr>
          <m:t>q</m:t>
        </m:r>
      </m:oMath>
      <w:r w:rsidR="000B3519">
        <w:rPr>
          <w:rFonts w:hint="eastAsia"/>
        </w:rPr>
        <w:t xml:space="preserve"> </w:t>
      </w:r>
      <w:r w:rsidR="00331C65">
        <w:rPr>
          <w:rFonts w:hint="eastAsia"/>
        </w:rPr>
        <w:t>并审查通过</w:t>
      </w:r>
      <w:r w:rsidR="0017328B">
        <w:rPr>
          <w:rFonts w:hint="eastAsia"/>
        </w:rPr>
        <w:t>后，直接将</w:t>
      </w:r>
      <w:r w:rsidR="002B487C">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B487C">
        <w:t xml:space="preserve"> </w:t>
      </w:r>
      <w:r w:rsidR="002B487C">
        <w:rPr>
          <w:rFonts w:hint="eastAsia"/>
        </w:rPr>
        <w:t>全部</w:t>
      </w:r>
      <w:r w:rsidR="0017328B">
        <w:rPr>
          <w:rFonts w:hint="eastAsia"/>
        </w:rPr>
        <w:t>发送给</w:t>
      </w:r>
      <w:r w:rsidR="000B3519">
        <w:rPr>
          <w:rFonts w:hint="eastAsia"/>
        </w:rPr>
        <w:t xml:space="preserve"> </w:t>
      </w:r>
      <m:oMath>
        <m:r>
          <m:rPr>
            <m:scr m:val="script"/>
          </m:rPr>
          <w:rPr>
            <w:rFonts w:ascii="Cambria Math" w:hAnsi="Cambria Math"/>
          </w:rPr>
          <m:t>C</m:t>
        </m:r>
      </m:oMath>
      <w:r w:rsidR="003D3176">
        <w:rPr>
          <w:rFonts w:hint="eastAsia"/>
        </w:rPr>
        <w:t>。</w:t>
      </w:r>
      <w:r w:rsidR="00D0301E">
        <w:rPr>
          <w:rFonts w:hint="eastAsia"/>
        </w:rPr>
        <w:t>但是这样做通信开销显然比较大，</w:t>
      </w:r>
      <w:r w:rsidR="00A36799">
        <w:rPr>
          <w:rFonts w:hint="eastAsia"/>
        </w:rPr>
        <w:t>仅仅对于一个查询</w:t>
      </w:r>
      <w:r w:rsidR="00DD3DAC">
        <w:rPr>
          <w:rFonts w:hint="eastAsia"/>
        </w:rPr>
        <w:t xml:space="preserve"> </w:t>
      </w:r>
      <m:oMath>
        <m:r>
          <w:rPr>
            <w:rFonts w:ascii="Cambria Math" w:hAnsi="Cambria Math"/>
          </w:rPr>
          <m:t>q</m:t>
        </m:r>
      </m:oMath>
      <w:r w:rsidR="00A36799">
        <w:rPr>
          <w:rFonts w:hint="eastAsia"/>
        </w:rPr>
        <w:t>，就需要</w:t>
      </w:r>
      <w:r w:rsidR="005D173F">
        <w:rPr>
          <w:rFonts w:hint="eastAsia"/>
        </w:rPr>
        <w:t>发送</w:t>
      </w:r>
      <w:r w:rsidR="005D173F">
        <w:rPr>
          <w:rFonts w:hint="eastAsia"/>
        </w:rPr>
        <w:t xml:space="preserve"> </w:t>
      </w:r>
      <m:oMath>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5D173F">
        <w:rPr>
          <w:rFonts w:hint="eastAsia"/>
        </w:rPr>
        <w:t xml:space="preserve"> </w:t>
      </w:r>
      <w:r w:rsidR="00224866">
        <w:rPr>
          <w:rFonts w:hint="eastAsia"/>
        </w:rPr>
        <w:t>单元</w:t>
      </w:r>
      <w:r w:rsidR="005D173F">
        <w:rPr>
          <w:rFonts w:hint="eastAsia"/>
        </w:rPr>
        <w:t>的数据</w:t>
      </w:r>
      <w:r w:rsidR="00F525CA">
        <w:rPr>
          <w:rFonts w:hint="eastAsia"/>
        </w:rPr>
        <w:t>。</w:t>
      </w:r>
    </w:p>
    <w:p w14:paraId="3124073C" w14:textId="309F29FF" w:rsidR="00F525CA" w:rsidRDefault="00F525CA" w:rsidP="00D95C73">
      <w:r>
        <w:tab/>
      </w:r>
      <w:r w:rsidR="00224866">
        <w:rPr>
          <w:rFonts w:hint="eastAsia"/>
        </w:rPr>
        <w:t>我们采用了另一种方案，以降低分发过程中的通信开销。我们</w:t>
      </w:r>
      <w:r w:rsidR="00402F31">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A3594C">
        <w:rPr>
          <w:rFonts w:hint="eastAsia"/>
        </w:rPr>
        <w:t xml:space="preserve"> </w:t>
      </w:r>
      <w:r w:rsidR="00A752B8">
        <w:rPr>
          <w:rFonts w:hint="eastAsia"/>
        </w:rPr>
        <w:t>和</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F818FD">
        <w:rPr>
          <w:rFonts w:hint="eastAsia"/>
        </w:rPr>
        <w:t xml:space="preserve"> </w:t>
      </w:r>
      <w:r w:rsidR="00A752B8">
        <w:rPr>
          <w:rFonts w:hint="eastAsia"/>
        </w:rPr>
        <w:t>数组中所有项有共同的部分，那就是</w:t>
      </w:r>
      <w:r w:rsidR="000B3519">
        <w:rPr>
          <w:rFonts w:hint="eastAsia"/>
        </w:rPr>
        <w:t xml:space="preserve"> </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oMath>
      <w:r w:rsidR="0070214D">
        <w:rPr>
          <w:rFonts w:hint="eastAsia"/>
        </w:rPr>
        <w:t xml:space="preserve"> </w:t>
      </w:r>
      <w:r w:rsidR="0070214D">
        <w:rPr>
          <w:rFonts w:hint="eastAsia"/>
        </w:rPr>
        <w:t>和</w:t>
      </w:r>
      <w:r w:rsidR="0070214D">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w:r w:rsidR="00232F5A">
        <w:rPr>
          <w:rFonts w:hint="eastAsia"/>
        </w:rPr>
        <w:t xml:space="preserve"> </w:t>
      </w:r>
      <m:oMath>
        <m:r>
          <w:rPr>
            <w:rFonts w:ascii="Cambria Math" w:hAnsi="Cambria Math"/>
          </w:rPr>
          <m:t>cnt</m:t>
        </m:r>
      </m:oMath>
      <w:r w:rsidR="000B3519">
        <w:rPr>
          <w:rFonts w:hint="eastAsia"/>
        </w:rPr>
        <w:t xml:space="preserve"> </w:t>
      </w:r>
      <w:r w:rsidR="0070214D">
        <w:rPr>
          <w:rFonts w:hint="eastAsia"/>
        </w:rPr>
        <w:t>改变而改变，</w:t>
      </w:r>
      <w:r w:rsidR="00937EDC">
        <w:rPr>
          <w:rFonts w:hint="eastAsia"/>
        </w:rPr>
        <w:t>因</w:t>
      </w:r>
      <w:r w:rsidR="009B2D0D">
        <w:rPr>
          <w:rFonts w:hint="eastAsia"/>
        </w:rPr>
        <w:t>此我们可以将</w:t>
      </w:r>
      <w:r w:rsidR="00BA53C6">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B3519">
        <w:rPr>
          <w:rFonts w:hint="eastAsia"/>
        </w:rPr>
        <w:t xml:space="preserve"> </w:t>
      </w:r>
      <w:r w:rsidR="009B2D0D">
        <w:rPr>
          <w:rFonts w:hint="eastAsia"/>
        </w:rPr>
        <w:t>拆分成两个部分，分别是</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BA53C6">
        <w:rPr>
          <w:rFonts w:hint="eastAsia"/>
        </w:rPr>
        <w:t xml:space="preserve"> </w:t>
      </w:r>
      <w:r w:rsidR="00D71AA1">
        <w:rPr>
          <w:rFonts w:hint="eastAsia"/>
        </w:rPr>
        <w:t>和</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F36952" w:rsidP="00161A09">
      <w:pPr>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2EC9118A" w14:textId="058D8DE8" w:rsidR="002235E5" w:rsidRDefault="000B3519" w:rsidP="00D95C73">
      <w:r>
        <w:rPr>
          <w:rFonts w:hint="eastAsia"/>
        </w:rPr>
        <w:t>我们</w:t>
      </w:r>
      <w:r w:rsidR="00B92761">
        <w:rPr>
          <w:rFonts w:hint="eastAsia"/>
        </w:rPr>
        <w:t>让</w:t>
      </w:r>
      <w:r w:rsidR="00FA221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FA2212">
        <w:rPr>
          <w:rFonts w:hint="eastAsia"/>
        </w:rPr>
        <w:t>部分由</w:t>
      </w:r>
      <w:r>
        <w:rPr>
          <w:rFonts w:hint="eastAsia"/>
        </w:rPr>
        <w:t xml:space="preserve"> </w:t>
      </w:r>
      <m:oMath>
        <m:r>
          <m:rPr>
            <m:scr m:val="script"/>
          </m:rPr>
          <w:rPr>
            <w:rFonts w:ascii="Cambria Math" w:hAnsi="Cambria Math"/>
          </w:rPr>
          <m:t>C</m:t>
        </m:r>
      </m:oMath>
      <w:r>
        <w:rPr>
          <w:rFonts w:hint="eastAsia"/>
        </w:rPr>
        <w:t xml:space="preserve"> </w:t>
      </w:r>
      <w:r w:rsidR="00FA2212">
        <w:rPr>
          <w:rFonts w:hint="eastAsia"/>
        </w:rPr>
        <w:t>生成，</w:t>
      </w:r>
      <w:r w:rsidR="00F77D2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F77D2A">
        <w:t xml:space="preserve"> </w:t>
      </w:r>
      <w:r w:rsidR="00F77D2A">
        <w:rPr>
          <w:rFonts w:hint="eastAsia"/>
        </w:rPr>
        <w:t>部分</w:t>
      </w:r>
      <w:r w:rsidR="00B92761">
        <w:rPr>
          <w:rFonts w:hint="eastAsia"/>
        </w:rPr>
        <w:t>只能由</w:t>
      </w:r>
      <w:r>
        <w:rPr>
          <w:rFonts w:hint="eastAsia"/>
        </w:rPr>
        <w:t xml:space="preserve"> </w:t>
      </w:r>
      <m:oMath>
        <m:r>
          <m:rPr>
            <m:scr m:val="script"/>
          </m:rPr>
          <w:rPr>
            <w:rFonts w:ascii="Cambria Math" w:hAnsi="Cambria Math"/>
          </w:rPr>
          <m:t>D</m:t>
        </m:r>
      </m:oMath>
      <w:r>
        <w:rPr>
          <w:rFonts w:hint="eastAsia"/>
        </w:rPr>
        <w:t xml:space="preserve"> </w:t>
      </w:r>
      <w:r w:rsidR="00B92761">
        <w:rPr>
          <w:rFonts w:hint="eastAsia"/>
        </w:rPr>
        <w:t>生成，并且</w:t>
      </w:r>
      <w:r>
        <w:rPr>
          <w:rFonts w:hint="eastAsia"/>
        </w:rPr>
        <w:t>将其在</w:t>
      </w:r>
      <w:r w:rsidR="00B92761">
        <w:rPr>
          <w:rFonts w:hint="eastAsia"/>
        </w:rPr>
        <w:t>审查通过之后分发给</w:t>
      </w:r>
      <w:r>
        <w:rPr>
          <w:rFonts w:hint="eastAsia"/>
        </w:rPr>
        <w:t xml:space="preserve"> </w:t>
      </w:r>
      <m:oMath>
        <m:r>
          <m:rPr>
            <m:scr m:val="script"/>
          </m:rPr>
          <w:rPr>
            <w:rFonts w:ascii="Cambria Math" w:hAnsi="Cambria Math"/>
          </w:rPr>
          <m:t>C</m:t>
        </m:r>
      </m:oMath>
      <w:r w:rsidR="00443E99">
        <w:rPr>
          <w:rFonts w:hint="eastAsia"/>
        </w:rPr>
        <w:t>，然后</w:t>
      </w:r>
      <w:r>
        <w:rPr>
          <w:rFonts w:hint="eastAsia"/>
        </w:rPr>
        <w:t xml:space="preserve"> </w:t>
      </w:r>
      <m:oMath>
        <m:r>
          <m:rPr>
            <m:scr m:val="script"/>
          </m:rPr>
          <w:rPr>
            <w:rFonts w:ascii="Cambria Math" w:hAnsi="Cambria Math"/>
          </w:rPr>
          <m:t>C</m:t>
        </m:r>
      </m:oMath>
      <w:r>
        <w:rPr>
          <w:rFonts w:hint="eastAsia"/>
        </w:rPr>
        <w:t xml:space="preserve"> </w:t>
      </w:r>
      <w:r w:rsidR="00443E99">
        <w:rPr>
          <w:rFonts w:hint="eastAsia"/>
        </w:rPr>
        <w:t>将两部分组合成完整的</w:t>
      </w:r>
      <w:r w:rsidR="00BB1753">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BB1753">
        <w:rPr>
          <w:rFonts w:hint="eastAsia"/>
        </w:rPr>
        <w:t xml:space="preserve"> </w:t>
      </w:r>
      <w:r w:rsidR="00443E99">
        <w:rPr>
          <w:rFonts w:hint="eastAsia"/>
        </w:rPr>
        <w:t>和</w:t>
      </w:r>
      <m:oMath>
        <m:r>
          <w:rPr>
            <w:rFonts w:ascii="Cambria Math" w:hAnsi="Cambria Math"/>
          </w:rPr>
          <m:t>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我们需要</w:t>
      </w:r>
      <w:r w:rsidR="00C9142E">
        <w:rPr>
          <w:rFonts w:hint="eastAsia"/>
        </w:rPr>
        <w:t>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5C3E4B">
        <w:rPr>
          <w:rFonts w:hint="eastAsia"/>
        </w:rPr>
        <w:t xml:space="preserve"> </w:t>
      </w:r>
      <w:r w:rsidR="005C3E4B">
        <w:rPr>
          <w:rFonts w:hint="eastAsia"/>
        </w:rPr>
        <w:t>和</w:t>
      </w:r>
      <w:r w:rsidR="005C3E4B">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w:r w:rsidR="00AF61A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sidR="00AF61A0">
        <w:rPr>
          <w:rFonts w:hint="eastAsia"/>
        </w:rPr>
        <w:t xml:space="preserve"> </w:t>
      </w:r>
      <w:r w:rsidR="00AF61A0">
        <w:rPr>
          <w:rFonts w:hint="eastAsia"/>
        </w:rPr>
        <w:t>生成。</w:t>
      </w:r>
      <w:r w:rsidR="00B90B6E">
        <w:rPr>
          <w:rFonts w:hint="eastAsia"/>
        </w:rPr>
        <w:t>我们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2D3872">
        <w:rPr>
          <w:rFonts w:hint="eastAsia"/>
        </w:rPr>
        <w:t xml:space="preserve"> </w:t>
      </w:r>
      <w:r w:rsidR="002D3872">
        <w:rPr>
          <w:rFonts w:hint="eastAsia"/>
        </w:rPr>
        <w:t>仍由</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Pr>
          <w:rFonts w:hint="eastAsia"/>
        </w:rPr>
        <w:t xml:space="preserve"> </w:t>
      </w:r>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235AFA">
        <w:rPr>
          <w:rFonts w:hint="eastAsia"/>
        </w:rPr>
        <w:t xml:space="preserve"> </w:t>
      </w:r>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Pr>
          <w:rFonts w:hint="eastAsia"/>
        </w:rPr>
        <w:t xml:space="preserve"> </w:t>
      </w:r>
      <w:r w:rsidR="00235AFA">
        <w:rPr>
          <w:rFonts w:hint="eastAsia"/>
        </w:rPr>
        <w:t>生成</w:t>
      </w:r>
      <w:r w:rsidR="004F4604">
        <w:rPr>
          <w:rFonts w:hint="eastAsia"/>
        </w:rPr>
        <w:t>，</w:t>
      </w:r>
      <w:r>
        <w:rPr>
          <w:rFonts w:hint="eastAsia"/>
        </w:rPr>
        <w:t>这样</w:t>
      </w:r>
      <w:r w:rsidR="00924333">
        <w:rPr>
          <w:rFonts w:hint="eastAsia"/>
        </w:rPr>
        <w:t>分发</w:t>
      </w:r>
      <w:r w:rsidR="00D57D24">
        <w:rPr>
          <w:rFonts w:hint="eastAsia"/>
        </w:rPr>
        <w:t>过程就是</w:t>
      </w:r>
      <w:r>
        <w:rPr>
          <w:rFonts w:hint="eastAsia"/>
        </w:rPr>
        <w:t xml:space="preserve"> </w:t>
      </w:r>
      <m:oMath>
        <m:r>
          <m:rPr>
            <m:scr m:val="script"/>
          </m:rPr>
          <w:rPr>
            <w:rFonts w:ascii="Cambria Math" w:hAnsi="Cambria Math"/>
          </w:rPr>
          <m:t>D</m:t>
        </m:r>
      </m:oMath>
      <w:r>
        <w:rPr>
          <w:rFonts w:hint="eastAsia"/>
        </w:rPr>
        <w:t xml:space="preserve"> </w:t>
      </w:r>
      <w:r w:rsidR="00D57D24">
        <w:rPr>
          <w:rFonts w:hint="eastAsia"/>
        </w:rPr>
        <w:t>本地用</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E275ED">
        <w:rPr>
          <w:rFonts w:hint="eastAsia"/>
        </w:rPr>
        <w:t xml:space="preserve"> </w:t>
      </w:r>
      <w:r w:rsidR="00D57D24">
        <w:rPr>
          <w:rFonts w:hint="eastAsia"/>
        </w:rPr>
        <w:t>计算出</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AE3D5C">
        <w:rPr>
          <w:rFonts w:hint="eastAsia"/>
        </w:rPr>
        <w:t>发送给</w:t>
      </w:r>
      <w:r>
        <w:rPr>
          <w:rFonts w:hint="eastAsia"/>
        </w:rPr>
        <w:t xml:space="preserve"> </w:t>
      </w:r>
      <m:oMath>
        <m:r>
          <m:rPr>
            <m:scr m:val="script"/>
          </m:rPr>
          <w:rPr>
            <w:rFonts w:ascii="Cambria Math" w:hAnsi="Cambria Math"/>
          </w:rPr>
          <m:t>C</m:t>
        </m:r>
      </m:oMath>
      <w:r w:rsidR="004F3FB5">
        <w:rPr>
          <w:rFonts w:hint="eastAsia"/>
        </w:rPr>
        <w:t>。</w:t>
      </w:r>
    </w:p>
    <w:p w14:paraId="32DDA628" w14:textId="478722B2" w:rsidR="0042369F" w:rsidRDefault="009F04E5" w:rsidP="00150B45">
      <w:pPr>
        <w:pStyle w:val="4"/>
        <w:spacing w:before="156" w:after="156"/>
      </w:pPr>
      <w:r w:rsidRPr="00150B45">
        <w:rPr>
          <w:rFonts w:hint="eastAsia"/>
        </w:rPr>
        <w:t>问题二</w:t>
      </w:r>
      <w:r w:rsidRPr="00150B45">
        <w:t>——</w:t>
      </w:r>
      <w:r w:rsidR="009A701B" w:rsidRPr="00150B45">
        <w:t xml:space="preserve"> </w:t>
      </w:r>
      <m:oMath>
        <m:r>
          <m:rPr>
            <m:scr m:val="script"/>
          </m:rPr>
          <w:rPr>
            <w:rFonts w:ascii="Cambria Math" w:hAnsi="Cambria Math"/>
          </w:rPr>
          <m:t>S</m:t>
        </m:r>
      </m:oMath>
      <w:r w:rsidRPr="00150B45">
        <w:rPr>
          <w:rFonts w:hint="eastAsia"/>
        </w:rPr>
        <w:t xml:space="preserve"> </w:t>
      </w:r>
      <w:r w:rsidRPr="00150B45">
        <w:rPr>
          <w:rFonts w:hint="eastAsia"/>
        </w:rPr>
        <w:t>如何验证</w:t>
      </w:r>
      <w:r w:rsidRPr="00150B45">
        <w:rPr>
          <w:rFonts w:hint="eastAsia"/>
        </w:rPr>
        <w:t xml:space="preserve"> </w:t>
      </w:r>
      <m:oMath>
        <m:r>
          <w:rPr>
            <w:rFonts w:ascii="Cambria Math" w:hAnsi="Cambria Math"/>
          </w:rPr>
          <m:t>token</m:t>
        </m:r>
      </m:oMath>
      <w:r w:rsidRPr="00150B45">
        <w:t xml:space="preserve"> </w:t>
      </w:r>
      <w:r w:rsidRPr="00150B45">
        <w:rPr>
          <w:rFonts w:hint="eastAsia"/>
        </w:rPr>
        <w:t>是否由</w:t>
      </w:r>
      <w:r w:rsidR="00C37879">
        <w:rPr>
          <w:rFonts w:hint="eastAsia"/>
        </w:rPr>
        <w:t xml:space="preserve"> </w:t>
      </w:r>
      <m:oMath>
        <m:r>
          <m:rPr>
            <m:scr m:val="script"/>
          </m:rPr>
          <w:rPr>
            <w:rFonts w:ascii="Cambria Math" w:hAnsi="Cambria Math"/>
          </w:rPr>
          <m:t xml:space="preserve">D </m:t>
        </m:r>
      </m:oMath>
      <w:r w:rsidRPr="00150B45">
        <w:rPr>
          <w:rFonts w:hint="eastAsia"/>
        </w:rPr>
        <w:t>生成</w:t>
      </w:r>
    </w:p>
    <w:p w14:paraId="2C5BF722" w14:textId="350BC79E" w:rsidR="009F04E5" w:rsidRDefault="000B183E" w:rsidP="00D95C73">
      <w:r>
        <w:tab/>
      </w:r>
      <w:r w:rsidR="00F15A07">
        <w:rPr>
          <w:rFonts w:hint="eastAsia"/>
        </w:rPr>
        <w:t>最直接的思路就是让</w:t>
      </w:r>
      <w:r w:rsidR="000B3519">
        <w:rPr>
          <w:rFonts w:hint="eastAsia"/>
        </w:rPr>
        <w:t xml:space="preserve"> </w:t>
      </w:r>
      <m:oMath>
        <m:r>
          <m:rPr>
            <m:scr m:val="script"/>
          </m:rPr>
          <w:rPr>
            <w:rFonts w:ascii="Cambria Math" w:hAnsi="Cambria Math"/>
          </w:rPr>
          <m:t>D</m:t>
        </m:r>
      </m:oMath>
      <w:r w:rsidR="000B3519">
        <w:rPr>
          <w:rFonts w:hint="eastAsia"/>
        </w:rPr>
        <w:t xml:space="preserve"> </w:t>
      </w:r>
      <w:r w:rsidR="00EC5886">
        <w:rPr>
          <w:rFonts w:hint="eastAsia"/>
        </w:rPr>
        <w:t>对</w:t>
      </w:r>
      <w:r w:rsidR="00E040EE">
        <w:rPr>
          <w:rFonts w:hint="eastAsia"/>
        </w:rPr>
        <w:t xml:space="preserve"> </w:t>
      </w:r>
      <m:oMath>
        <m:r>
          <w:rPr>
            <w:rFonts w:ascii="Cambria Math" w:hAnsi="Cambria Math"/>
          </w:rPr>
          <m:t>token=</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hint="eastAsia"/>
          </w:rPr>
          <m:t xml:space="preserve"> </m:t>
        </m:r>
      </m:oMath>
      <w:r w:rsidR="002C1CF7">
        <w:rPr>
          <w:rFonts w:hint="eastAsia"/>
        </w:rPr>
        <w:t>进行数字签名</w:t>
      </w:r>
      <w:r w:rsidR="009E09C4">
        <w:rPr>
          <w:rFonts w:hint="eastAsia"/>
        </w:rPr>
        <w:t>，然后</w:t>
      </w:r>
      <w:r w:rsidR="000F2D60">
        <w:rPr>
          <w:rFonts w:hint="eastAsia"/>
        </w:rPr>
        <w:t>服务端</w:t>
      </w:r>
      <w:r w:rsidR="000B3519">
        <w:rPr>
          <w:rFonts w:hint="eastAsia"/>
        </w:rPr>
        <w:t xml:space="preserve"> </w:t>
      </w:r>
      <m:oMath>
        <m:r>
          <m:rPr>
            <m:scr m:val="script"/>
          </m:rPr>
          <w:rPr>
            <w:rFonts w:ascii="Cambria Math" w:hAnsi="Cambria Math"/>
          </w:rPr>
          <m:t>S</m:t>
        </m:r>
      </m:oMath>
      <w:r w:rsidR="000B3519">
        <w:rPr>
          <w:rFonts w:hint="eastAsia"/>
        </w:rPr>
        <w:t xml:space="preserve"> </w:t>
      </w:r>
      <w:r w:rsidR="000F2D60">
        <w:rPr>
          <w:rFonts w:hint="eastAsia"/>
        </w:rPr>
        <w:t>验证签名。</w:t>
      </w:r>
      <w:r w:rsidR="00D525DD">
        <w:rPr>
          <w:rFonts w:hint="eastAsia"/>
        </w:rPr>
        <w:t>但是</w:t>
      </w:r>
      <w:r w:rsidR="00DC562D">
        <w:rPr>
          <w:rFonts w:hint="eastAsia"/>
        </w:rPr>
        <w:t xml:space="preserve"> </w:t>
      </w:r>
      <m:oMath>
        <m:r>
          <m:rPr>
            <m:scr m:val="script"/>
          </m:rPr>
          <w:rPr>
            <w:rFonts w:ascii="Cambria Math" w:hAnsi="Cambria Math"/>
          </w:rPr>
          <m:t>D</m:t>
        </m:r>
      </m:oMath>
      <w:r w:rsidR="000B3519">
        <w:rPr>
          <w:rFonts w:hint="eastAsia"/>
        </w:rPr>
        <w:t xml:space="preserve"> </w:t>
      </w:r>
      <w:r w:rsidR="00DC562D">
        <w:rPr>
          <w:rFonts w:hint="eastAsia"/>
        </w:rPr>
        <w:t>此时无法</w:t>
      </w:r>
      <w:r w:rsidR="00D525DD">
        <w:rPr>
          <w:rFonts w:hint="eastAsia"/>
        </w:rPr>
        <w:t>对</w:t>
      </w:r>
      <w:r w:rsidR="000B3519">
        <w:rPr>
          <w:rFonts w:hint="eastAsia"/>
        </w:rPr>
        <w:t xml:space="preserve"> </w:t>
      </w:r>
      <m:oMath>
        <m:r>
          <w:rPr>
            <w:rFonts w:ascii="Cambria Math" w:hAnsi="Cambria Math"/>
          </w:rPr>
          <m:t>token</m:t>
        </m:r>
      </m:oMath>
      <w:r w:rsidR="000B3519">
        <w:rPr>
          <w:rFonts w:hint="eastAsia"/>
        </w:rPr>
        <w:t xml:space="preserve"> </w:t>
      </w:r>
      <w:r w:rsidR="00DC562D">
        <w:rPr>
          <w:rFonts w:hint="eastAsia"/>
        </w:rPr>
        <w:t>直接</w:t>
      </w:r>
      <w:r w:rsidR="00D525DD">
        <w:rPr>
          <w:rFonts w:hint="eastAsia"/>
        </w:rPr>
        <w:t>进行签名</w:t>
      </w:r>
      <w:r w:rsidR="00765F07">
        <w:rPr>
          <w:rFonts w:hint="eastAsia"/>
        </w:rPr>
        <w:t>，因为</w:t>
      </w:r>
      <w:r w:rsidR="00771D35">
        <w:rPr>
          <w:rFonts w:hint="eastAsia"/>
        </w:rPr>
        <w:t>按照</w:t>
      </w:r>
      <w:r w:rsidR="00F72808">
        <w:rPr>
          <w:rFonts w:hint="eastAsia"/>
        </w:rPr>
        <w:t>上一节</w:t>
      </w:r>
      <w:r w:rsidR="00771D35">
        <w:rPr>
          <w:rFonts w:hint="eastAsia"/>
        </w:rPr>
        <w:t>中的方案，</w:t>
      </w:r>
      <m:oMath>
        <m:r>
          <w:rPr>
            <w:rFonts w:ascii="Cambria Math" w:hAnsi="Cambria Math"/>
          </w:rPr>
          <m:t>token</m:t>
        </m:r>
      </m:oMath>
      <w:r w:rsidR="000B3519">
        <w:rPr>
          <w:rFonts w:hint="eastAsia"/>
        </w:rPr>
        <w:t xml:space="preserve"> </w:t>
      </w:r>
      <w:r w:rsidR="00771D35">
        <w:rPr>
          <w:rFonts w:hint="eastAsia"/>
        </w:rPr>
        <w:t>是由</w:t>
      </w:r>
      <w:r w:rsidR="000B3519">
        <w:rPr>
          <w:rFonts w:hint="eastAsia"/>
        </w:rPr>
        <w:t xml:space="preserve"> </w:t>
      </w:r>
      <m:oMath>
        <m:r>
          <m:rPr>
            <m:scr m:val="script"/>
          </m:rPr>
          <w:rPr>
            <w:rFonts w:ascii="Cambria Math" w:hAnsi="Cambria Math"/>
          </w:rPr>
          <m:t>C</m:t>
        </m:r>
      </m:oMath>
      <w:r w:rsidR="000B3519">
        <w:rPr>
          <w:rFonts w:hint="eastAsia"/>
        </w:rPr>
        <w:t xml:space="preserve"> </w:t>
      </w:r>
      <w:r w:rsidR="002C36AB">
        <w:rPr>
          <w:rFonts w:hint="eastAsia"/>
        </w:rPr>
        <w:t>组合生成的而不是</w:t>
      </w:r>
      <w:r w:rsidR="000B3519">
        <w:rPr>
          <w:rFonts w:hint="eastAsia"/>
        </w:rPr>
        <w:t xml:space="preserve"> </w:t>
      </w:r>
      <m:oMath>
        <m:r>
          <m:rPr>
            <m:scr m:val="script"/>
          </m:rPr>
          <w:rPr>
            <w:rFonts w:ascii="Cambria Math" w:hAnsi="Cambria Math"/>
          </w:rPr>
          <m:t>D</m:t>
        </m:r>
      </m:oMath>
      <w:r w:rsidR="002C36AB">
        <w:rPr>
          <w:rFonts w:hint="eastAsia"/>
        </w:rPr>
        <w:t>，</w:t>
      </w:r>
      <m:oMath>
        <m:r>
          <w:rPr>
            <w:rFonts w:ascii="Cambria Math" w:hAnsi="Cambria Math"/>
          </w:rPr>
          <m:t>token</m:t>
        </m:r>
      </m:oMath>
      <w:r w:rsidR="000B3519">
        <w:rPr>
          <w:rFonts w:hint="eastAsia"/>
        </w:rPr>
        <w:t xml:space="preserve"> </w:t>
      </w:r>
      <w:r w:rsidR="00AD5CD1">
        <w:rPr>
          <w:rFonts w:hint="eastAsia"/>
        </w:rPr>
        <w:t>对</w:t>
      </w:r>
      <w:r w:rsidR="00AD5CD1">
        <w:rPr>
          <w:rFonts w:hint="eastAsia"/>
        </w:rPr>
        <w:t xml:space="preserve"> </w:t>
      </w:r>
      <m:oMath>
        <m:r>
          <m:rPr>
            <m:scr m:val="script"/>
          </m:rPr>
          <w:rPr>
            <w:rFonts w:ascii="Cambria Math" w:hAnsi="Cambria Math"/>
          </w:rPr>
          <m:t xml:space="preserve">D </m:t>
        </m:r>
      </m:oMath>
      <w:r w:rsidR="00AD5CD1">
        <w:rPr>
          <w:rFonts w:hint="eastAsia"/>
        </w:rPr>
        <w:t>是不可见的</w:t>
      </w:r>
      <w:r w:rsidR="002C36AB">
        <w:rPr>
          <w:rFonts w:hint="eastAsia"/>
        </w:rPr>
        <w:t>。</w:t>
      </w:r>
      <w:r w:rsidR="008E3C0D">
        <w:rPr>
          <w:rFonts w:hint="eastAsia"/>
        </w:rPr>
        <w:t>我们设计了一个同态签名方案来解决上述的问题，</w:t>
      </w:r>
      <w:r w:rsidR="0035218A">
        <w:rPr>
          <w:rFonts w:hint="eastAsia"/>
        </w:rPr>
        <w:t>虽然</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无法直</w:t>
      </w:r>
      <w:r w:rsidR="007E245F">
        <w:rPr>
          <w:rFonts w:hint="eastAsia"/>
        </w:rPr>
        <w:lastRenderedPageBreak/>
        <w:t>接对</w:t>
      </w:r>
      <w:r w:rsidR="006B14B7">
        <w:rPr>
          <w:rFonts w:hint="eastAsia"/>
        </w:rPr>
        <w:t xml:space="preserve"> </w:t>
      </w:r>
      <m:oMath>
        <m:r>
          <w:rPr>
            <w:rFonts w:ascii="Cambria Math" w:hAnsi="Cambria Math"/>
          </w:rPr>
          <m:t>token</m:t>
        </m:r>
      </m:oMath>
      <w:r w:rsidR="006B14B7">
        <w:rPr>
          <w:rFonts w:hint="eastAsia"/>
        </w:rPr>
        <w:t xml:space="preserve"> </w:t>
      </w:r>
      <w:r w:rsidR="007E245F">
        <w:rPr>
          <w:rFonts w:hint="eastAsia"/>
        </w:rPr>
        <w:t>签名，但是</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可以对</w:t>
      </w:r>
      <w:r w:rsidR="00306EE0">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7E245F">
        <w:rPr>
          <w:rFonts w:hint="eastAsia"/>
        </w:rPr>
        <w:t>进行签名，</w:t>
      </w:r>
      <w:r w:rsidR="00E6096A">
        <w:rPr>
          <w:rFonts w:hint="eastAsia"/>
        </w:rPr>
        <w:t>如果我们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F42E6D">
        <w:rPr>
          <w:rFonts w:hint="eastAsia"/>
        </w:rPr>
        <w:t>和未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306EE0">
        <w:rPr>
          <w:rFonts w:hint="eastAsia"/>
        </w:rPr>
        <w:t xml:space="preserve"> </w:t>
      </w:r>
      <w:r w:rsidR="009F49F4">
        <w:rPr>
          <w:rFonts w:hint="eastAsia"/>
        </w:rPr>
        <w:t>就可以</w:t>
      </w:r>
      <w:r w:rsidR="00F42E6D">
        <w:rPr>
          <w:rFonts w:hint="eastAsia"/>
        </w:rPr>
        <w:t>计算出</w:t>
      </w:r>
      <w:r w:rsidR="00DD6D84">
        <w:rPr>
          <w:rFonts w:hint="eastAsia"/>
        </w:rPr>
        <w:t>已</w:t>
      </w:r>
      <w:r w:rsidR="00ED73C7">
        <w:rPr>
          <w:rFonts w:hint="eastAsia"/>
        </w:rPr>
        <w:t>签名</w:t>
      </w:r>
      <w:r w:rsidR="008F703F">
        <w:rPr>
          <w:rFonts w:hint="eastAsia"/>
        </w:rPr>
        <w:t>的</w:t>
      </w:r>
      <w:r w:rsidR="00306EE0">
        <w:rPr>
          <w:rFonts w:hint="eastAsia"/>
        </w:rPr>
        <w:t xml:space="preserve"> </w:t>
      </w:r>
      <m:oMath>
        <m:r>
          <w:rPr>
            <w:rFonts w:ascii="Cambria Math" w:hAnsi="Cambria Math"/>
          </w:rPr>
          <m:t>token</m:t>
        </m:r>
      </m:oMath>
      <w:r w:rsidR="008F703F">
        <w:rPr>
          <w:rFonts w:hint="eastAsia"/>
        </w:rPr>
        <w:t>，即</w:t>
      </w:r>
      <w:r w:rsidR="008F703F">
        <w:rPr>
          <w:rFonts w:hint="eastAsia"/>
        </w:rPr>
        <w:t>:</w:t>
      </w:r>
    </w:p>
    <w:p w14:paraId="157BD660" w14:textId="4ADBCC7C" w:rsidR="004A01A9" w:rsidRPr="004A01A9" w:rsidRDefault="00F36952" w:rsidP="00D95C73">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7E98269F" w14:textId="268E7E8B" w:rsidR="0056779D" w:rsidRDefault="004B5F49" w:rsidP="00D95C73">
      <w:r>
        <w:rPr>
          <w:rFonts w:hint="eastAsia"/>
        </w:rPr>
        <w:t>这样便达到了在不破坏问题一中分发凭</w:t>
      </w:r>
      <w:r w:rsidR="003B2711">
        <w:rPr>
          <w:rFonts w:hint="eastAsia"/>
        </w:rPr>
        <w:t>证</w:t>
      </w:r>
      <w:r>
        <w:rPr>
          <w:rFonts w:hint="eastAsia"/>
        </w:rPr>
        <w:t>算法的情况，使得</w:t>
      </w:r>
      <w:r>
        <w:rPr>
          <w:rFonts w:hint="eastAsia"/>
        </w:rPr>
        <w:t xml:space="preserve"> </w:t>
      </w:r>
      <m:oMath>
        <m:r>
          <m:rPr>
            <m:scr m:val="script"/>
          </m:rPr>
          <w:rPr>
            <w:rFonts w:ascii="Cambria Math" w:hAnsi="Cambria Math"/>
          </w:rPr>
          <m:t>D</m:t>
        </m:r>
      </m:oMath>
      <w:r>
        <w:rPr>
          <w:rFonts w:hint="eastAsia"/>
        </w:rPr>
        <w:t xml:space="preserve"> </w:t>
      </w:r>
      <w:r>
        <w:rPr>
          <w:rFonts w:hint="eastAsia"/>
        </w:rPr>
        <w:t>完成对</w:t>
      </w:r>
      <w:r w:rsidR="0066106B">
        <w:rPr>
          <w:rFonts w:hint="eastAsia"/>
        </w:rPr>
        <w:t xml:space="preserve"> </w:t>
      </w:r>
      <m:oMath>
        <m:r>
          <w:rPr>
            <w:rFonts w:ascii="Cambria Math" w:hAnsi="Cambria Math"/>
          </w:rPr>
          <m:t xml:space="preserve">token </m:t>
        </m:r>
      </m:oMath>
      <w:r w:rsidR="0066106B">
        <w:rPr>
          <w:rFonts w:hint="eastAsia"/>
        </w:rPr>
        <w:t>的签名。</w:t>
      </w:r>
      <w:r w:rsidR="000221D2">
        <w:rPr>
          <w:rFonts w:hint="eastAsia"/>
        </w:rPr>
        <w:t>我们</w:t>
      </w:r>
      <w:r w:rsidR="004552A1">
        <w:rPr>
          <w:rFonts w:hint="eastAsia"/>
        </w:rPr>
        <w:t>称</w:t>
      </w:r>
      <w:r w:rsidR="000822A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4552A1">
        <w:rPr>
          <w:rFonts w:hint="eastAsia"/>
        </w:rPr>
        <w:t>中的两个元素</w:t>
      </w:r>
      <w:r w:rsidR="00847B6C">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w:r w:rsidR="00847B6C">
        <w:t xml:space="preserve"> </w:t>
      </w:r>
      <w:r w:rsidR="00847B6C">
        <w:rPr>
          <w:rFonts w:hint="eastAsia"/>
        </w:rPr>
        <w:t>分别为</w:t>
      </w:r>
      <w:r w:rsidR="00722B24">
        <w:rPr>
          <w:rFonts w:hint="eastAsia"/>
        </w:rPr>
        <w:t xml:space="preserve"> </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142389">
        <w:rPr>
          <w:rFonts w:hint="eastAsia"/>
        </w:rPr>
        <w:t>之后，再</w:t>
      </w:r>
      <w:r w:rsidR="007B1D16">
        <w:rPr>
          <w:rFonts w:hint="eastAsia"/>
        </w:rPr>
        <w:t>随机选取</w:t>
      </w:r>
      <w:r w:rsidR="00A92F09">
        <w:rPr>
          <w:rFonts w:hint="eastAsia"/>
        </w:rPr>
        <w:t>随机值</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B440BE">
        <w:rPr>
          <w:rFonts w:hint="eastAsia"/>
        </w:rPr>
        <w:t>:</w:t>
      </w:r>
    </w:p>
    <w:p w14:paraId="00B88CE6" w14:textId="6FBB3A3A" w:rsidR="009D6929" w:rsidRPr="00C73B8B" w:rsidRDefault="0094229B" w:rsidP="00D95C73">
      <m:oMathPara>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m:t>
          </m:r>
        </m:oMath>
      </m:oMathPara>
    </w:p>
    <w:p w14:paraId="12470956" w14:textId="4A3DDC2B" w:rsidR="00E93AC7" w:rsidRPr="00E93AC7" w:rsidRDefault="00F36952" w:rsidP="00D95C73">
      <m:oMathPara>
        <m:oMath>
          <m:eqArr>
            <m:eqArrPr>
              <m:maxDist m:val="1"/>
              <m:ctrlPr>
                <w:rPr>
                  <w:rFonts w:ascii="Cambria Math" w:hAnsi="Cambria Math"/>
                  <w:i/>
                </w:rPr>
              </m:ctrlPr>
            </m:eqArr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0F4A7721" w:rsidR="0094229B" w:rsidRDefault="00142389" w:rsidP="00D95C73">
      <w:r>
        <w:rPr>
          <w:rFonts w:hint="eastAsia"/>
        </w:rPr>
        <w:t>并将</w:t>
      </w:r>
      <w:r w:rsidR="00B440BE">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D51A30">
        <w:rPr>
          <w:rFonts w:hint="eastAsia"/>
        </w:rPr>
        <w:t>发送给</w:t>
      </w:r>
      <w:r w:rsidR="00306EE0">
        <w:rPr>
          <w:rFonts w:hint="eastAsia"/>
        </w:rPr>
        <w:t xml:space="preserve"> </w:t>
      </w:r>
      <m:oMath>
        <m:r>
          <m:rPr>
            <m:scr m:val="script"/>
          </m:rPr>
          <w:rPr>
            <w:rFonts w:ascii="Cambria Math" w:hAnsi="Cambria Math"/>
          </w:rPr>
          <m:t>C</m:t>
        </m:r>
      </m:oMath>
      <w:r w:rsidR="00FC5A59">
        <w:rPr>
          <w:rFonts w:hint="eastAsia"/>
        </w:rPr>
        <w:t>，</w:t>
      </w:r>
      <w:r w:rsidR="00AD34F1">
        <w:rPr>
          <w:rFonts w:hint="eastAsia"/>
        </w:rPr>
        <w:t>然后</w:t>
      </w:r>
      <w:r w:rsidR="00306EE0">
        <w:rPr>
          <w:rFonts w:hint="eastAsia"/>
        </w:rPr>
        <w:t xml:space="preserve"> </w:t>
      </w:r>
      <m:oMath>
        <m:r>
          <m:rPr>
            <m:scr m:val="script"/>
          </m:rPr>
          <w:rPr>
            <w:rFonts w:ascii="Cambria Math" w:hAnsi="Cambria Math"/>
          </w:rPr>
          <m:t>C</m:t>
        </m:r>
      </m:oMath>
      <w:r w:rsidR="00306EE0">
        <w:rPr>
          <w:rFonts w:hint="eastAsia"/>
        </w:rPr>
        <w:t xml:space="preserve"> </w:t>
      </w:r>
      <w:r w:rsidR="00CA132E">
        <w:rPr>
          <w:rFonts w:hint="eastAsia"/>
        </w:rPr>
        <w:t>利用</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5742A2">
        <w:t xml:space="preserve"> </w:t>
      </w:r>
      <w:r w:rsidR="005742A2">
        <w:rPr>
          <w:rFonts w:hint="eastAsia"/>
        </w:rPr>
        <w:t>本地计算出</w:t>
      </w:r>
      <w:r w:rsidR="00E040EE">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26BAB8B" w14:textId="6CC4E2E4" w:rsidR="008976FE" w:rsidRDefault="00B66724" w:rsidP="008976FE">
      <w:pPr>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oMath>
      <w:r w:rsidR="008976FE">
        <w:rPr>
          <w:rFonts w:hint="eastAsia"/>
        </w:rPr>
        <w:t>,</w:t>
      </w:r>
    </w:p>
    <w:p w14:paraId="2E6B30DB" w14:textId="50533A8A" w:rsidR="00AC6099" w:rsidRPr="00BB7712" w:rsidRDefault="00F36952" w:rsidP="00BB7712">
      <w:pPr>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668D2A9F"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w:r w:rsidR="00072950">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72950">
        <w:rPr>
          <w:rFonts w:hint="eastAsia"/>
        </w:rPr>
        <w:t xml:space="preserve"> </w:t>
      </w:r>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306EE0">
        <w:rPr>
          <w:rFonts w:hint="eastAsia"/>
        </w:rPr>
        <w:t xml:space="preserve"> </w:t>
      </w:r>
      <w:r w:rsidR="00521647">
        <w:rPr>
          <w:rFonts w:hint="eastAsia"/>
        </w:rPr>
        <w:t>的基础上加上随机值</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227136">
        <w:rPr>
          <w:rFonts w:hint="eastAsia"/>
        </w:rPr>
        <w:t>对</w:t>
      </w:r>
      <w:r w:rsidR="00227136">
        <w:rPr>
          <w:rFonts w:hint="eastAsia"/>
        </w:rPr>
        <w:t xml:space="preserve"> </w:t>
      </w:r>
      <m:oMath>
        <m:r>
          <w:rPr>
            <w:rFonts w:ascii="Cambria Math" w:hAnsi="Cambria Math"/>
          </w:rPr>
          <m:t>xjointoke</m:t>
        </m:r>
        <m:r>
          <w:rPr>
            <w:rFonts w:ascii="Cambria Math" w:hAnsi="Cambria Math" w:hint="eastAsia"/>
          </w:rPr>
          <m:t>n</m:t>
        </m:r>
      </m:oMath>
      <w:r w:rsidR="00227136">
        <w:rPr>
          <w:rFonts w:hint="eastAsia"/>
        </w:rPr>
        <w:t>的签名</w:t>
      </w:r>
      <w:r w:rsidR="00710FBC">
        <w:rPr>
          <w:rFonts w:hint="eastAsia"/>
        </w:rPr>
        <w:t>。之后</w:t>
      </w:r>
      <w:r w:rsidR="00345A31">
        <w:rPr>
          <w:rFonts w:hint="eastAsia"/>
        </w:rPr>
        <w:t xml:space="preserve"> </w:t>
      </w:r>
      <m:oMath>
        <m:r>
          <m:rPr>
            <m:scr m:val="script"/>
          </m:rPr>
          <w:rPr>
            <w:rFonts w:ascii="Cambria Math" w:hAnsi="Cambria Math"/>
          </w:rPr>
          <m:t xml:space="preserve">C </m:t>
        </m:r>
      </m:oMath>
      <w:r w:rsidR="00710FBC">
        <w:rPr>
          <w:rFonts w:hint="eastAsia"/>
        </w:rPr>
        <w:t>将</w:t>
      </w:r>
      <w:r w:rsidR="00710FBC">
        <w:rPr>
          <w:rFonts w:hint="eastAsia"/>
        </w:rPr>
        <w:t xml:space="preserve"> </w:t>
      </w:r>
      <m:oMath>
        <m:r>
          <w:rPr>
            <w:rFonts w:ascii="Cambria Math" w:hAnsi="Cambria Math"/>
          </w:rPr>
          <m:t>bxjointoke</m:t>
        </m:r>
        <m:r>
          <w:rPr>
            <w:rFonts w:ascii="Cambria Math" w:hAnsi="Cambria Math" w:hint="eastAsia"/>
          </w:rPr>
          <m:t>n</m:t>
        </m:r>
      </m:oMath>
      <w:r w:rsidR="00306EE0">
        <w:rPr>
          <w:rFonts w:hint="eastAsia"/>
        </w:rPr>
        <w:t xml:space="preserve"> </w:t>
      </w:r>
      <w:r w:rsidR="00710FBC">
        <w:rPr>
          <w:rFonts w:hint="eastAsia"/>
        </w:rPr>
        <w:t>发送给</w:t>
      </w:r>
      <w:r w:rsidR="00216F0D">
        <w:rPr>
          <w:rFonts w:hint="eastAsia"/>
        </w:rPr>
        <w:t xml:space="preserve"> </w:t>
      </w:r>
      <m:oMath>
        <m:r>
          <m:rPr>
            <m:scr m:val="script"/>
          </m:rPr>
          <w:rPr>
            <w:rFonts w:ascii="Cambria Math" w:hAnsi="Cambria Math"/>
          </w:rPr>
          <m:t>S</m:t>
        </m:r>
      </m:oMath>
      <w:r w:rsidR="00710FBC">
        <w:rPr>
          <w:rFonts w:hint="eastAsia"/>
        </w:rPr>
        <w:t>。</w:t>
      </w:r>
    </w:p>
    <w:p w14:paraId="4EC1CDC8" w14:textId="47680BF8" w:rsidR="00C24008" w:rsidRDefault="00710FBC" w:rsidP="002F04CA">
      <w:pPr>
        <w:ind w:firstLine="420"/>
      </w:pPr>
      <w:r>
        <w:rPr>
          <w:rFonts w:hint="eastAsia"/>
        </w:rPr>
        <w:t>要使得</w:t>
      </w:r>
      <w:r w:rsidR="00306EE0">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能够验证签名，</w:t>
      </w:r>
      <w:r w:rsidR="00227136">
        <w:rPr>
          <w:rFonts w:hint="eastAsia"/>
        </w:rPr>
        <w:t>我们</w:t>
      </w:r>
      <w:r>
        <w:rPr>
          <w:rFonts w:hint="eastAsia"/>
        </w:rPr>
        <w:t>需要</w:t>
      </w:r>
      <w:r w:rsidR="00227136">
        <w:rPr>
          <w:rFonts w:hint="eastAsia"/>
        </w:rPr>
        <w:t>把</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06EE0">
        <w:rPr>
          <w:rFonts w:hint="eastAsia"/>
        </w:rPr>
        <w:t xml:space="preserve"> </w:t>
      </w:r>
      <w:r w:rsidR="00227136">
        <w:rPr>
          <w:rFonts w:hint="eastAsia"/>
        </w:rPr>
        <w:t>由</w:t>
      </w:r>
      <w:r w:rsidR="00306EE0">
        <w:rPr>
          <w:rFonts w:hint="eastAsia"/>
        </w:rPr>
        <w:t xml:space="preserve"> </w:t>
      </w:r>
      <m:oMath>
        <m:r>
          <m:rPr>
            <m:scr m:val="script"/>
          </m:rPr>
          <w:rPr>
            <w:rFonts w:ascii="Cambria Math" w:hAnsi="Cambria Math"/>
          </w:rPr>
          <m:t>D</m:t>
        </m:r>
      </m:oMath>
      <w:r w:rsidR="00306EE0">
        <w:rPr>
          <w:rFonts w:hint="eastAsia"/>
        </w:rPr>
        <w:t xml:space="preserve"> </w:t>
      </w:r>
      <w:r w:rsidR="00A31CAB">
        <w:rPr>
          <w:rFonts w:hint="eastAsia"/>
        </w:rPr>
        <w:t>传递给</w:t>
      </w:r>
      <w:r w:rsidR="00306EE0">
        <w:rPr>
          <w:rFonts w:hint="eastAsia"/>
        </w:rPr>
        <w:t xml:space="preserve"> </w:t>
      </w:r>
      <m:oMath>
        <m:r>
          <m:rPr>
            <m:scr m:val="script"/>
          </m:rPr>
          <w:rPr>
            <w:rFonts w:ascii="Cambria Math" w:hAnsi="Cambria Math"/>
          </w:rPr>
          <m:t>S</m:t>
        </m:r>
      </m:oMath>
      <w:r w:rsidR="00A31CAB">
        <w:rPr>
          <w:rFonts w:hint="eastAsia"/>
        </w:rPr>
        <w:t>，</w:t>
      </w:r>
      <m:oMath>
        <m:r>
          <m:rPr>
            <m:scr m:val="script"/>
          </m:rPr>
          <w:rPr>
            <w:rFonts w:ascii="Cambria Math" w:hAnsi="Cambria Math"/>
          </w:rPr>
          <m:t>S</m:t>
        </m:r>
      </m:oMath>
      <w:r w:rsidR="00306EE0">
        <w:rPr>
          <w:rFonts w:hint="eastAsia"/>
        </w:rPr>
        <w:t xml:space="preserve"> </w:t>
      </w:r>
      <w:r w:rsidR="005F76D4">
        <w:rPr>
          <w:rFonts w:hint="eastAsia"/>
        </w:rPr>
        <w:t>将</w:t>
      </w:r>
      <w:r w:rsidR="003C3C84">
        <w:rPr>
          <w:rFonts w:hint="eastAsia"/>
        </w:rPr>
        <w:t>从</w:t>
      </w:r>
      <w:r w:rsidR="00306EE0">
        <w:rPr>
          <w:rFonts w:hint="eastAsia"/>
        </w:rPr>
        <w:t xml:space="preserve"> </w:t>
      </w:r>
      <m:oMath>
        <m:r>
          <m:rPr>
            <m:scr m:val="script"/>
          </m:rPr>
          <w:rPr>
            <w:rFonts w:ascii="Cambria Math" w:hAnsi="Cambria Math"/>
          </w:rPr>
          <m:t xml:space="preserve">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C3C84">
        <w:rPr>
          <w:rFonts w:hint="eastAsia"/>
        </w:rPr>
        <w:t xml:space="preserve"> </w:t>
      </w:r>
      <w:r w:rsidR="005F76D4">
        <w:rPr>
          <w:rFonts w:hint="eastAsia"/>
        </w:rPr>
        <w:t>减去从</w:t>
      </w:r>
      <w:r w:rsidR="00306EE0">
        <w:rPr>
          <w:rFonts w:hint="eastAsia"/>
        </w:rPr>
        <w:t xml:space="preserve"> </w:t>
      </w:r>
      <m:oMath>
        <m:r>
          <m:rPr>
            <m:scr m:val="script"/>
          </m:rPr>
          <w:rPr>
            <w:rFonts w:ascii="Cambria Math" w:hAnsi="Cambria Math"/>
          </w:rPr>
          <m:t>D</m:t>
        </m:r>
      </m:oMath>
      <w:r w:rsidR="00306EE0">
        <w:rPr>
          <w:rFonts w:hint="eastAsia"/>
        </w:rPr>
        <w:t xml:space="preserve"> </w:t>
      </w:r>
      <w:r w:rsidR="005F76D4">
        <w:rPr>
          <w:rFonts w:hint="eastAsia"/>
        </w:rPr>
        <w:t>接收到的</w:t>
      </w:r>
      <w:r w:rsidR="005F76D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w:r w:rsidR="005F76D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5F76D4">
        <w:rPr>
          <w:rFonts w:hint="eastAsia"/>
        </w:rPr>
        <w:t xml:space="preserve"> </w:t>
      </w:r>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可以产生正确有效的</w:t>
      </w:r>
      <w:r w:rsidR="005F76D4">
        <w:rPr>
          <w:rFonts w:hint="eastAsia"/>
        </w:rPr>
        <w:t xml:space="preserve"> </w:t>
      </w:r>
      <m:oMath>
        <m:r>
          <w:rPr>
            <w:rFonts w:ascii="Cambria Math" w:hAnsi="Cambria Math"/>
          </w:rPr>
          <m:t>xjointoke</m:t>
        </m:r>
        <m:r>
          <w:rPr>
            <w:rFonts w:ascii="Cambria Math" w:hAnsi="Cambria Math" w:hint="eastAsia"/>
          </w:rPr>
          <m:t>n</m:t>
        </m:r>
        <m:r>
          <w:rPr>
            <w:rFonts w:ascii="Cambria Math" w:hAnsi="Cambria Math" w:hint="eastAsia"/>
          </w:rPr>
          <m:t>，</m:t>
        </m:r>
      </m:oMath>
      <w:r w:rsidR="005F76D4">
        <w:rPr>
          <w:rFonts w:hint="eastAsia"/>
        </w:rPr>
        <w:t>也就才可以进行后续查询</w:t>
      </w:r>
      <w:r w:rsidR="00C464C0">
        <w:rPr>
          <w:rFonts w:hint="eastAsia"/>
        </w:rPr>
        <w:t>。</w:t>
      </w:r>
      <w:r w:rsidR="00504826">
        <w:rPr>
          <w:rFonts w:hint="eastAsia"/>
        </w:rPr>
        <w:t>此外</w:t>
      </w:r>
      <w:r w:rsidR="00DA5F7C">
        <w:rPr>
          <w:rFonts w:hint="eastAsia"/>
        </w:rPr>
        <w:t xml:space="preserve"> </w:t>
      </w:r>
      <m:oMath>
        <m:r>
          <m:rPr>
            <m:scr m:val="script"/>
          </m:rPr>
          <w:rPr>
            <w:rFonts w:ascii="Cambria Math" w:hAnsi="Cambria Math"/>
          </w:rPr>
          <m:t>D</m:t>
        </m:r>
      </m:oMath>
      <w:r w:rsidR="00DA5F7C">
        <w:rPr>
          <w:rFonts w:hint="eastAsia"/>
        </w:rPr>
        <w:t xml:space="preserve"> </w:t>
      </w:r>
      <w:r w:rsidR="0097772B">
        <w:rPr>
          <w:rFonts w:hint="eastAsia"/>
        </w:rPr>
        <w:t>还需将</w:t>
      </w:r>
      <w:r w:rsidR="009B4CF3">
        <w:rPr>
          <w:rFonts w:hint="eastAsia"/>
        </w:rPr>
        <w:t>查询所需要的</w:t>
      </w:r>
      <w:r w:rsidR="009B4CF3">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9B4CF3">
        <w:rPr>
          <w:rFonts w:hint="eastAsia"/>
        </w:rPr>
        <w:t xml:space="preserve"> </w:t>
      </w:r>
      <w:r w:rsidR="009B4CF3">
        <w:rPr>
          <w:rFonts w:hint="eastAsia"/>
        </w:rPr>
        <w:t>直接发送</w:t>
      </w:r>
      <w:r w:rsidR="00D8780E">
        <w:rPr>
          <w:rFonts w:hint="eastAsia"/>
        </w:rPr>
        <w:t>给</w:t>
      </w:r>
      <m:oMath>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w:r w:rsidR="00306EE0">
        <w:rPr>
          <w:rFonts w:hint="eastAsia"/>
        </w:rPr>
        <w:t xml:space="preserve"> </w:t>
      </w:r>
      <m:oMath>
        <m:r>
          <m:rPr>
            <m:scr m:val="script"/>
          </m:rPr>
          <w:rPr>
            <w:rFonts w:ascii="Cambria Math" w:hAnsi="Cambria Math"/>
          </w:rPr>
          <m:t>C</m:t>
        </m:r>
      </m:oMath>
      <w:r w:rsidR="00D8780E">
        <w:rPr>
          <w:rFonts w:hint="eastAsia"/>
        </w:rPr>
        <w:t>。</w:t>
      </w:r>
      <w:r w:rsidR="00EF0EB3">
        <w:rPr>
          <w:rFonts w:hint="eastAsia"/>
        </w:rPr>
        <w:t>我们这里</w:t>
      </w:r>
      <w:r w:rsidR="001F1BBE">
        <w:rPr>
          <w:rFonts w:hint="eastAsia"/>
        </w:rPr>
        <w:t>使用认证加密算法来</w:t>
      </w:r>
      <w:r w:rsidR="002F04CA">
        <w:rPr>
          <w:rFonts w:hint="eastAsia"/>
        </w:rPr>
        <w:t>进行上述值</w:t>
      </w:r>
      <w:r w:rsidR="00DF38F5">
        <w:rPr>
          <w:rFonts w:hint="eastAsia"/>
        </w:rPr>
        <w:t>从</w:t>
      </w:r>
      <w:r w:rsidR="00787303">
        <w:rPr>
          <w:rFonts w:hint="eastAsia"/>
        </w:rPr>
        <w:t xml:space="preserve"> </w:t>
      </w:r>
      <m:oMath>
        <m:r>
          <m:rPr>
            <m:scr m:val="script"/>
          </m:rPr>
          <w:rPr>
            <w:rFonts w:ascii="Cambria Math" w:hAnsi="Cambria Math"/>
          </w:rPr>
          <m:t>D</m:t>
        </m:r>
      </m:oMath>
      <w:r w:rsidR="00306EE0">
        <w:rPr>
          <w:rFonts w:hint="eastAsia"/>
        </w:rPr>
        <w:t xml:space="preserve"> </w:t>
      </w:r>
      <w:r w:rsidR="00787303">
        <w:rPr>
          <w:rFonts w:hint="eastAsia"/>
        </w:rPr>
        <w:t>到</w:t>
      </w:r>
      <w:r w:rsidR="00306EE0">
        <w:rPr>
          <w:rFonts w:hint="eastAsia"/>
        </w:rPr>
        <w:t xml:space="preserve"> </w:t>
      </w:r>
      <m:oMath>
        <m:r>
          <m:rPr>
            <m:scr m:val="script"/>
          </m:rPr>
          <w:rPr>
            <w:rFonts w:ascii="Cambria Math" w:hAnsi="Cambria Math"/>
          </w:rPr>
          <m:t>S</m:t>
        </m:r>
      </m:oMath>
      <w:r w:rsidR="00306EE0">
        <w:rPr>
          <w:rFonts w:hint="eastAsia"/>
        </w:rPr>
        <w:t xml:space="preserve"> </w:t>
      </w:r>
      <w:r w:rsidR="002F04CA">
        <w:rPr>
          <w:rFonts w:hint="eastAsia"/>
        </w:rPr>
        <w:t>的传递。</w:t>
      </w:r>
      <m:oMath>
        <m:r>
          <m:rPr>
            <m:sty m:val="p"/>
          </m:rPr>
          <w:rPr>
            <w:rFonts w:ascii="Cambria Math" w:hAnsi="Cambria Math"/>
          </w:rPr>
          <m:t xml:space="preserve"> </m:t>
        </m:r>
        <m:r>
          <m:rPr>
            <m:scr m:val="script"/>
          </m:rPr>
          <w:rPr>
            <w:rFonts w:ascii="Cambria Math" w:hAnsi="Cambria Math"/>
          </w:rPr>
          <m:t>D</m:t>
        </m:r>
      </m:oMath>
      <w:r w:rsidR="00306EE0">
        <w:rPr>
          <w:rFonts w:hint="eastAsia"/>
        </w:rPr>
        <w:t xml:space="preserve"> </w:t>
      </w:r>
      <w:r w:rsidR="002F04CA">
        <w:rPr>
          <w:rFonts w:hint="eastAsia"/>
        </w:rPr>
        <w:t>和</w:t>
      </w:r>
      <m:oMath>
        <m:r>
          <m:rPr>
            <m:sty m:val="p"/>
          </m:rPr>
          <w:rPr>
            <w:rFonts w:ascii="Cambria Math" w:hAnsi="Cambria Math"/>
          </w:rPr>
          <m:t xml:space="preserve"> </m:t>
        </m:r>
        <m:r>
          <m:rPr>
            <m:scr m:val="script"/>
          </m:rPr>
          <w:rPr>
            <w:rFonts w:ascii="Cambria Math" w:hAnsi="Cambria Math"/>
          </w:rPr>
          <m:t>S</m:t>
        </m:r>
      </m:oMath>
      <w:r w:rsidR="00306EE0">
        <w:rPr>
          <w:rFonts w:hint="eastAsia"/>
        </w:rPr>
        <w:t xml:space="preserve"> </w:t>
      </w:r>
      <w:r w:rsidR="002F04CA">
        <w:rPr>
          <w:rFonts w:hint="eastAsia"/>
        </w:rPr>
        <w:t>共享密钥</w:t>
      </w:r>
      <w:r w:rsidR="002F04C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sidR="001D05B8">
        <w:rPr>
          <w:rFonts w:hint="eastAsia"/>
        </w:rPr>
        <w:t>使用认证加密算法</w:t>
      </w:r>
      <w:r w:rsidR="001D05B8">
        <w:rPr>
          <w:rFonts w:hint="eastAsia"/>
        </w:rPr>
        <w:t>Auth</w:t>
      </w:r>
      <w:r w:rsidR="001D05B8">
        <w:t>Enc</w:t>
      </w:r>
      <w:r w:rsidR="008440BF">
        <w:rPr>
          <w:rFonts w:hint="eastAsia"/>
        </w:rPr>
        <w:t>对上述值进行加密</w:t>
      </w:r>
      <w:r w:rsidR="008440BF">
        <w:rPr>
          <w:rFonts w:hint="eastAsia"/>
        </w:rPr>
        <w:t>:</w:t>
      </w:r>
    </w:p>
    <w:p w14:paraId="248EE808" w14:textId="196844F0" w:rsidR="007D61F8" w:rsidRPr="007D61F8" w:rsidRDefault="00F36952" w:rsidP="00090DE1">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D1092F" w:rsidR="006D37FA" w:rsidRPr="00592415" w:rsidRDefault="006239EC" w:rsidP="00090DE1">
      <w:r>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Pr>
          <w:rFonts w:hint="eastAsia"/>
        </w:rPr>
        <w:t>将</w:t>
      </w:r>
      <w:r w:rsidR="00E2337C">
        <w:rPr>
          <w:rFonts w:hint="eastAsia"/>
        </w:rPr>
        <w:t xml:space="preserve"> </w:t>
      </w:r>
      <m:oMath>
        <m:r>
          <w:rPr>
            <w:rFonts w:ascii="Cambria Math" w:hAnsi="Cambria Math"/>
          </w:rPr>
          <m:t>env</m:t>
        </m:r>
      </m:oMath>
      <w:r w:rsidR="00306EE0">
        <w:rPr>
          <w:rFonts w:hint="eastAsia"/>
        </w:rPr>
        <w:t xml:space="preserve"> </w:t>
      </w:r>
      <w:r w:rsidR="00E2337C">
        <w:rPr>
          <w:rFonts w:hint="eastAsia"/>
        </w:rPr>
        <w:t>发送给</w:t>
      </w:r>
      <w:r w:rsidR="00306EE0">
        <w:rPr>
          <w:rFonts w:hint="eastAsia"/>
        </w:rPr>
        <w:t xml:space="preserve"> </w:t>
      </w:r>
      <m:oMath>
        <m:r>
          <m:rPr>
            <m:scr m:val="script"/>
          </m:rPr>
          <w:rPr>
            <w:rFonts w:ascii="Cambria Math" w:hAnsi="Cambria Math"/>
          </w:rPr>
          <m:t>C</m:t>
        </m:r>
      </m:oMath>
      <w:r w:rsidR="00E2337C">
        <w:rPr>
          <w:rFonts w:hint="eastAsia"/>
        </w:rPr>
        <w:t>，</w:t>
      </w:r>
      <m:oMath>
        <m:r>
          <m:rPr>
            <m:scr m:val="script"/>
          </m:rPr>
          <w:rPr>
            <w:rFonts w:ascii="Cambria Math" w:hAnsi="Cambria Math"/>
          </w:rPr>
          <m:t>C</m:t>
        </m:r>
      </m:oMath>
      <w:r w:rsidR="00306EE0">
        <w:rPr>
          <w:rFonts w:hint="eastAsia"/>
        </w:rPr>
        <w:t xml:space="preserve"> </w:t>
      </w:r>
      <w:r w:rsidR="00E2337C">
        <w:rPr>
          <w:rFonts w:hint="eastAsia"/>
        </w:rPr>
        <w:t>将其</w:t>
      </w:r>
      <w:r w:rsidR="00E2337C">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06EE0">
        <w:rPr>
          <w:rFonts w:hint="eastAsia"/>
        </w:rPr>
        <w:t xml:space="preserve"> </w:t>
      </w:r>
      <w:r w:rsidR="00E2337C">
        <w:rPr>
          <w:rFonts w:hint="eastAsia"/>
        </w:rPr>
        <w:t>一同发送给</w:t>
      </w:r>
      <w:r w:rsidR="00BE2043">
        <w:rPr>
          <w:rFonts w:hint="eastAsia"/>
        </w:rPr>
        <w:t xml:space="preserve"> </w:t>
      </w:r>
      <m:oMath>
        <m:r>
          <m:rPr>
            <m:scr m:val="script"/>
          </m:rPr>
          <w:rPr>
            <w:rFonts w:ascii="Cambria Math" w:hAnsi="Cambria Math"/>
          </w:rPr>
          <m:t>S</m:t>
        </m:r>
      </m:oMath>
      <w:r w:rsidR="00E2337C">
        <w:rPr>
          <w:rFonts w:hint="eastAsia"/>
        </w:rPr>
        <w:t>。</w:t>
      </w:r>
    </w:p>
    <w:p w14:paraId="34392BD0" w14:textId="257B2499" w:rsidR="00067512" w:rsidRDefault="00067512" w:rsidP="00C23781">
      <w:pPr>
        <w:pStyle w:val="3"/>
        <w:spacing w:before="156" w:after="156"/>
      </w:pPr>
      <w:bookmarkStart w:id="40" w:name="_Toc132364737"/>
      <w:r>
        <w:t>MC-JXT——</w:t>
      </w:r>
      <m:oMath>
        <m:r>
          <w:rPr>
            <w:rFonts w:ascii="Cambria Math" w:hAnsi="Cambria Math"/>
          </w:rPr>
          <m:t>Search</m:t>
        </m:r>
        <m:r>
          <w:rPr>
            <w:rFonts w:ascii="Cambria Math"/>
          </w:rPr>
          <m:t xml:space="preserve"> </m:t>
        </m:r>
      </m:oMath>
      <w:r>
        <w:rPr>
          <w:rFonts w:hint="eastAsia"/>
        </w:rPr>
        <w:t>算法</w:t>
      </w:r>
      <w:bookmarkEnd w:id="40"/>
    </w:p>
    <w:p w14:paraId="28FF46D5" w14:textId="2A41AEED" w:rsidR="004B443A" w:rsidRDefault="005E7B31" w:rsidP="00DF0E2B">
      <w:r>
        <w:tab/>
        <w:t>S</w:t>
      </w:r>
      <w:r>
        <w:rPr>
          <w:rFonts w:hint="eastAsia"/>
        </w:rPr>
        <w:t>earch</w:t>
      </w:r>
      <w:r>
        <w:rPr>
          <w:rFonts w:hint="eastAsia"/>
        </w:rPr>
        <w:t>算法</w:t>
      </w:r>
      <w:r w:rsidR="00855A1A">
        <w:rPr>
          <w:rFonts w:hint="eastAsia"/>
        </w:rPr>
        <w:t>由</w:t>
      </w:r>
      <w:r w:rsidR="00DF5A5B">
        <w:rPr>
          <w:rFonts w:hint="eastAsia"/>
        </w:rPr>
        <w:t xml:space="preserve"> </w:t>
      </w:r>
      <m:oMath>
        <m:r>
          <m:rPr>
            <m:scr m:val="script"/>
          </m:rPr>
          <w:rPr>
            <w:rFonts w:ascii="Cambria Math" w:hAnsi="Cambria Math"/>
          </w:rPr>
          <m:t>C</m:t>
        </m:r>
      </m:oMath>
      <w:r w:rsidR="00DF5A5B">
        <w:rPr>
          <w:rFonts w:hint="eastAsia"/>
        </w:rPr>
        <w:t xml:space="preserve"> </w:t>
      </w:r>
      <w:r>
        <w:rPr>
          <w:rFonts w:hint="eastAsia"/>
        </w:rPr>
        <w:t>和</w:t>
      </w:r>
      <w:r w:rsidR="00DF5A5B">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交互进行</w:t>
      </w:r>
      <w:r w:rsidR="00B25811">
        <w:rPr>
          <w:rFonts w:hint="eastAsia"/>
        </w:rPr>
        <w:t>，</w:t>
      </w:r>
      <w:r w:rsidR="00AE6F3D">
        <w:rPr>
          <w:rFonts w:hint="eastAsia"/>
        </w:rPr>
        <w:t>由三个轮次组成，</w:t>
      </w:r>
      <w:r w:rsidR="00B25811">
        <w:rPr>
          <w:rFonts w:hint="eastAsia"/>
        </w:rPr>
        <w:t>具体算法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3C36D3">
        <w:rPr>
          <w:rFonts w:hint="eastAsia"/>
        </w:rPr>
        <w:t>算法</w:t>
      </w:r>
      <w:r w:rsidR="003C36D3">
        <w:rPr>
          <w:rFonts w:hint="eastAsia"/>
        </w:rPr>
        <w:t xml:space="preserve"> </w:t>
      </w:r>
      <w:r w:rsidR="003C36D3">
        <w:rPr>
          <w:noProof/>
        </w:rPr>
        <w:t>3</w:t>
      </w:r>
      <w:r w:rsidR="00A1022B">
        <w:fldChar w:fldCharType="end"/>
      </w:r>
      <w:r>
        <w:rPr>
          <w:rFonts w:hint="eastAsia"/>
        </w:rPr>
        <w:t>。</w:t>
      </w:r>
    </w:p>
    <w:p w14:paraId="76F99B96" w14:textId="577078F1" w:rsidR="004B443A" w:rsidRDefault="004B443A" w:rsidP="00DF0E2B">
      <w:r>
        <w:tab/>
      </w:r>
      <w:r w:rsidR="002D7DFC" w:rsidRPr="007B0A66">
        <w:rPr>
          <w:rFonts w:hint="eastAsia"/>
          <w:b/>
          <w:bCs/>
        </w:rPr>
        <w:t>轮次</w:t>
      </w:r>
      <w:r w:rsidR="002D7DFC" w:rsidRPr="007B0A66">
        <w:rPr>
          <w:rFonts w:hint="eastAsia"/>
          <w:b/>
          <w:bCs/>
        </w:rPr>
        <w:t>1</w:t>
      </w:r>
      <w:r w:rsidR="002D7DFC">
        <w:rPr>
          <w:rFonts w:hint="eastAsia"/>
        </w:rPr>
        <w:t>：</w:t>
      </w:r>
      <w:r w:rsidR="00725EAD">
        <w:rPr>
          <w:rFonts w:hint="eastAsia"/>
        </w:rPr>
        <w:t xml:space="preserve"> </w:t>
      </w:r>
      <m:oMath>
        <m:r>
          <m:rPr>
            <m:scr m:val="script"/>
          </m:rPr>
          <w:rPr>
            <w:rFonts w:ascii="Cambria Math" w:hAnsi="Cambria Math"/>
          </w:rPr>
          <m:t xml:space="preserve">C </m:t>
        </m:r>
      </m:oMath>
      <w:r w:rsidR="00933CE8">
        <w:rPr>
          <w:rFonts w:hint="eastAsia"/>
        </w:rPr>
        <w:t>生成</w:t>
      </w:r>
      <w:r w:rsidR="0072640E">
        <w:rPr>
          <w:rFonts w:hint="eastAsia"/>
        </w:rPr>
        <w:t>查询需要的相关</w:t>
      </w:r>
      <w:r w:rsidR="00DB3CAE">
        <w:rPr>
          <w:rFonts w:hint="eastAsia"/>
        </w:rPr>
        <w:t>凭证</w:t>
      </w:r>
      <w:r w:rsidR="004F137F">
        <w:rPr>
          <w:rFonts w:hint="eastAsia"/>
        </w:rPr>
        <w:t>，并发送给</w:t>
      </w:r>
      <w:r w:rsidR="00725EAD">
        <w:rPr>
          <w:rFonts w:hint="eastAsia"/>
        </w:rPr>
        <w:t xml:space="preserve"> </w:t>
      </w:r>
      <m:oMath>
        <m:r>
          <m:rPr>
            <m:scr m:val="script"/>
          </m:rPr>
          <w:rPr>
            <w:rFonts w:ascii="Cambria Math" w:hAnsi="Cambria Math"/>
          </w:rPr>
          <m:t>S</m:t>
        </m:r>
      </m:oMath>
      <w:r w:rsidR="00DB3CAE">
        <w:rPr>
          <w:rFonts w:hint="eastAsia"/>
        </w:rPr>
        <w:t>。</w:t>
      </w:r>
    </w:p>
    <w:p w14:paraId="3FA407A4" w14:textId="41F63CE8" w:rsidR="00DB3CAE" w:rsidRDefault="002D7DFC" w:rsidP="00DB3CAE">
      <w:pPr>
        <w:ind w:firstLine="420"/>
      </w:pPr>
      <w:r w:rsidRPr="007B0A66">
        <w:rPr>
          <w:rFonts w:hint="eastAsia"/>
          <w:b/>
          <w:bCs/>
        </w:rPr>
        <w:t>轮次</w:t>
      </w:r>
      <w:r w:rsidRPr="007B0A66">
        <w:rPr>
          <w:rFonts w:hint="eastAsia"/>
          <w:b/>
          <w:bCs/>
        </w:rPr>
        <w:t>2</w:t>
      </w:r>
      <w:r>
        <w:rPr>
          <w:rFonts w:hint="eastAsia"/>
        </w:rPr>
        <w:t>：</w:t>
      </w:r>
      <w:r w:rsidR="001301A5">
        <w:rPr>
          <w:rFonts w:hint="eastAsia"/>
        </w:rPr>
        <w:t xml:space="preserve"> </w:t>
      </w:r>
      <m:oMath>
        <m:r>
          <m:rPr>
            <m:scr m:val="script"/>
          </m:rPr>
          <w:rPr>
            <w:rFonts w:ascii="Cambria Math" w:hAnsi="Cambria Math"/>
          </w:rPr>
          <m:t>S</m:t>
        </m:r>
      </m:oMath>
      <w:r w:rsidR="00306EE0">
        <w:rPr>
          <w:rFonts w:hint="eastAsia"/>
        </w:rPr>
        <w:t xml:space="preserve"> </w:t>
      </w:r>
      <w:r w:rsidR="00DB3CAE">
        <w:rPr>
          <w:rFonts w:hint="eastAsia"/>
        </w:rPr>
        <w:t>利用从</w:t>
      </w:r>
      <w:r w:rsidR="001301A5">
        <w:rPr>
          <w:rFonts w:hint="eastAsia"/>
        </w:rPr>
        <w:t xml:space="preserve"> </w:t>
      </w:r>
      <m:oMath>
        <m:r>
          <m:rPr>
            <m:scr m:val="script"/>
          </m:rPr>
          <w:rPr>
            <w:rFonts w:ascii="Cambria Math" w:hAnsi="Cambria Math"/>
          </w:rPr>
          <m:t>C</m:t>
        </m:r>
      </m:oMath>
      <w:r w:rsidR="00306EE0">
        <w:rPr>
          <w:rFonts w:hint="eastAsia"/>
        </w:rPr>
        <w:t xml:space="preserve"> </w:t>
      </w:r>
      <w:r w:rsidR="00DB3CAE">
        <w:rPr>
          <w:rFonts w:hint="eastAsia"/>
        </w:rPr>
        <w:t>接收到的凭证，在密态数据库中检索匹配的数据</w:t>
      </w:r>
      <w:r w:rsidR="00D13D2F">
        <w:rPr>
          <w:rFonts w:hint="eastAsia"/>
        </w:rPr>
        <w:t>，作为</w:t>
      </w:r>
      <w:r w:rsidR="00436771">
        <w:rPr>
          <w:rFonts w:hint="eastAsia"/>
        </w:rPr>
        <w:t>初步结果</w:t>
      </w:r>
      <w:r w:rsidR="00DB3CAE">
        <w:rPr>
          <w:rFonts w:hint="eastAsia"/>
        </w:rPr>
        <w:t>并返回给</w:t>
      </w:r>
      <w:r w:rsidR="001301A5">
        <w:rPr>
          <w:rFonts w:hint="eastAsia"/>
        </w:rPr>
        <w:t xml:space="preserve"> </w:t>
      </w:r>
      <m:oMath>
        <m:r>
          <m:rPr>
            <m:scr m:val="script"/>
          </m:rPr>
          <w:rPr>
            <w:rFonts w:ascii="Cambria Math" w:hAnsi="Cambria Math"/>
          </w:rPr>
          <m:t>C</m:t>
        </m:r>
      </m:oMath>
      <w:r w:rsidR="00DB3CAE">
        <w:rPr>
          <w:rFonts w:hint="eastAsia"/>
        </w:rPr>
        <w:t>。</w:t>
      </w:r>
    </w:p>
    <w:p w14:paraId="201B0BBB" w14:textId="27378A63" w:rsidR="00DB3CAE" w:rsidRDefault="001C67CD" w:rsidP="00CC3453">
      <w:pPr>
        <w:ind w:firstLine="420"/>
      </w:pPr>
      <w:r w:rsidRPr="007B0A66">
        <w:rPr>
          <w:rFonts w:hint="eastAsia"/>
          <w:b/>
          <w:bCs/>
        </w:rPr>
        <w:lastRenderedPageBreak/>
        <w:t>轮次</w:t>
      </w:r>
      <w:r w:rsidRPr="007B0A66">
        <w:rPr>
          <w:rFonts w:hint="eastAsia"/>
          <w:b/>
          <w:bCs/>
        </w:rPr>
        <w:t>3</w:t>
      </w:r>
      <w:r>
        <w:rPr>
          <w:rFonts w:hint="eastAsia"/>
        </w:rPr>
        <w:t>：</w:t>
      </w:r>
      <w:r w:rsidR="009D5A3D">
        <w:rPr>
          <w:rFonts w:hint="eastAsia"/>
        </w:rPr>
        <w:t xml:space="preserve"> </w:t>
      </w:r>
      <m:oMath>
        <m:r>
          <m:rPr>
            <m:scr m:val="script"/>
          </m:rPr>
          <w:rPr>
            <w:rFonts w:ascii="Cambria Math" w:hAnsi="Cambria Math"/>
          </w:rPr>
          <m:t>C</m:t>
        </m:r>
      </m:oMath>
      <w:r w:rsidR="00306EE0">
        <w:rPr>
          <w:rFonts w:hint="eastAsia"/>
        </w:rPr>
        <w:t xml:space="preserve"> </w:t>
      </w:r>
      <w:r w:rsidR="00C96567">
        <w:rPr>
          <w:rFonts w:hint="eastAsia"/>
        </w:rPr>
        <w:t>本地</w:t>
      </w:r>
      <w:r>
        <w:rPr>
          <w:rFonts w:hint="eastAsia"/>
        </w:rPr>
        <w:t>对从</w:t>
      </w:r>
      <w:r w:rsidR="009D5A3D">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果。</w:t>
      </w:r>
    </w:p>
    <w:p w14:paraId="255DB632" w14:textId="1F4F0080" w:rsidR="00CC3453" w:rsidRDefault="00CC3453" w:rsidP="00862446">
      <w:pPr>
        <w:pStyle w:val="4"/>
        <w:spacing w:before="156" w:after="156"/>
      </w:pPr>
      <w:r w:rsidRPr="00862446">
        <w:rPr>
          <w:rFonts w:hint="eastAsia"/>
        </w:rPr>
        <w:t>轮次</w:t>
      </w:r>
      <w:r w:rsidRPr="00862446">
        <w:rPr>
          <w:rFonts w:hint="eastAsia"/>
        </w:rPr>
        <w:t>1</w:t>
      </w:r>
      <w:r w:rsidR="0083082C" w:rsidRPr="00862446">
        <w:t xml:space="preserve">: </w:t>
      </w:r>
      <m:oMath>
        <m:r>
          <m:rPr>
            <m:scr m:val="script"/>
          </m:rPr>
          <w:rPr>
            <w:rFonts w:ascii="Cambria Math" w:hAnsi="Cambria Math"/>
          </w:rPr>
          <m:t>C ⟶ S</m:t>
        </m:r>
      </m:oMath>
    </w:p>
    <w:p w14:paraId="4A0A3CAA" w14:textId="53E53C76" w:rsidR="00067512" w:rsidRDefault="007420DE" w:rsidP="00E73354">
      <w:pPr>
        <w:ind w:firstLine="420"/>
      </w:pPr>
      <w:r>
        <w:rPr>
          <w:rFonts w:hint="eastAsia"/>
        </w:rPr>
        <w:t>首先</w:t>
      </w:r>
      <w:r w:rsidR="00B2639C">
        <w:rPr>
          <w:rFonts w:hint="eastAsia"/>
        </w:rPr>
        <w:t xml:space="preserve"> </w:t>
      </w:r>
      <m:oMath>
        <m:r>
          <m:rPr>
            <m:scr m:val="script"/>
          </m:rPr>
          <w:rPr>
            <w:rFonts w:ascii="Cambria Math" w:hAnsi="Cambria Math"/>
          </w:rPr>
          <m:t>C</m:t>
        </m:r>
      </m:oMath>
      <w:r w:rsidR="00306EE0">
        <w:rPr>
          <w:rFonts w:hint="eastAsia"/>
        </w:rPr>
        <w:t xml:space="preserve"> </w:t>
      </w:r>
      <w:r>
        <w:rPr>
          <w:rFonts w:hint="eastAsia"/>
        </w:rPr>
        <w:t>接受</w:t>
      </w:r>
      <w:r w:rsidR="00B2639C">
        <w:rPr>
          <w:rFonts w:hint="eastAsia"/>
        </w:rPr>
        <w:t xml:space="preserve"> </w:t>
      </w:r>
      <m:oMath>
        <m:r>
          <m:rPr>
            <m:scr m:val="script"/>
          </m:rPr>
          <w:rPr>
            <w:rFonts w:ascii="Cambria Math" w:hAnsi="Cambria Math"/>
          </w:rPr>
          <m:t>D</m:t>
        </m:r>
      </m:oMath>
      <w:r w:rsidR="00B2639C">
        <w:rPr>
          <w:rFonts w:hint="eastAsia"/>
        </w:rPr>
        <w:t xml:space="preserve"> </w:t>
      </w:r>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F36952" w:rsidP="009B6B0F">
      <w:pPr>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7BCE1500" w14:textId="7EE3E519" w:rsidR="00722E49" w:rsidRDefault="00663D0F" w:rsidP="00DF0E2B">
      <w:r>
        <w:rPr>
          <w:rFonts w:hint="eastAsia"/>
        </w:rPr>
        <w:t>接着</w:t>
      </w:r>
      <w:r w:rsidR="00F34FD0">
        <w:rPr>
          <w:rFonts w:hint="eastAsia"/>
        </w:rPr>
        <w:t xml:space="preserve"> </w:t>
      </w:r>
      <m:oMath>
        <m:r>
          <m:rPr>
            <m:scr m:val="script"/>
          </m:rPr>
          <w:rPr>
            <w:rFonts w:ascii="Cambria Math" w:hAnsi="Cambria Math"/>
          </w:rPr>
          <m:t>C</m:t>
        </m:r>
      </m:oMath>
      <w:r w:rsidR="00306EE0">
        <w:rPr>
          <w:rFonts w:hint="eastAsia"/>
        </w:rPr>
        <w:t xml:space="preserve"> </w:t>
      </w:r>
      <w:r w:rsidR="0031784E">
        <w:rPr>
          <w:rFonts w:hint="eastAsia"/>
        </w:rPr>
        <w:t>利用</w:t>
      </w:r>
      <w:r w:rsidR="0031784E">
        <w:rPr>
          <w:rFonts w:hint="eastAsia"/>
        </w:rPr>
        <w:t xml:space="preserve"> </w:t>
      </w:r>
      <m:oMath>
        <m:r>
          <w:rPr>
            <w:rFonts w:ascii="Cambria Math" w:hAnsi="Cambria Math"/>
          </w:rPr>
          <m:t>trans</m:t>
        </m:r>
      </m:oMath>
      <w:r w:rsidR="0031784E">
        <w:rPr>
          <w:rFonts w:hint="eastAsia"/>
        </w:rPr>
        <w:t xml:space="preserve"> </w:t>
      </w:r>
      <w:r w:rsidR="0031784E">
        <w:rPr>
          <w:rFonts w:hint="eastAsia"/>
        </w:rPr>
        <w:t>中的</w:t>
      </w:r>
      <w:r w:rsidR="007F445A">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31784E">
        <w:rPr>
          <w:rFonts w:hint="eastAsia"/>
        </w:rPr>
        <w:t>按照上一节的描述的方法生成</w:t>
      </w:r>
      <w:r w:rsidR="003937EA">
        <w:rPr>
          <w:rFonts w:hint="eastAsia"/>
        </w:rPr>
        <w:t>并发送</w:t>
      </w:r>
      <w:r w:rsidR="00770E31">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843AF">
        <w:rPr>
          <w:rFonts w:hint="eastAsia"/>
        </w:rPr>
        <w:t>，</w:t>
      </w:r>
      <w:r w:rsidR="00F44B75">
        <w:rPr>
          <w:rFonts w:hint="eastAsia"/>
        </w:rPr>
        <w:t>直到收到来自</w:t>
      </w:r>
      <w:r w:rsidR="002843AF">
        <w:rPr>
          <w:rFonts w:hint="eastAsia"/>
        </w:rPr>
        <w:t xml:space="preserve"> </w:t>
      </w:r>
      <m:oMath>
        <m:r>
          <m:rPr>
            <m:scr m:val="script"/>
          </m:rPr>
          <w:rPr>
            <w:rFonts w:ascii="Cambria Math" w:hAnsi="Cambria Math"/>
          </w:rPr>
          <m:t>S</m:t>
        </m:r>
      </m:oMath>
      <w:r w:rsidR="00306EE0">
        <w:rPr>
          <w:rFonts w:hint="eastAsia"/>
        </w:rPr>
        <w:t xml:space="preserve"> </w:t>
      </w:r>
      <w:r w:rsidR="00F44B75">
        <w:rPr>
          <w:rFonts w:hint="eastAsia"/>
        </w:rPr>
        <w:t>发送的</w:t>
      </w:r>
      <w:r w:rsidR="003937EA">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w:r w:rsidR="00545B70">
        <w:rPr>
          <w:rFonts w:hint="eastAsia"/>
        </w:rPr>
        <w:t xml:space="preserve"> </w:t>
      </w:r>
      <m:oMath>
        <m:r>
          <m:rPr>
            <m:scr m:val="script"/>
          </m:rPr>
          <w:rPr>
            <w:rFonts w:ascii="Cambria Math" w:hAnsi="Cambria Math"/>
          </w:rPr>
          <m:t>C</m:t>
        </m:r>
      </m:oMath>
      <w:r w:rsidR="00306EE0">
        <w:rPr>
          <w:rFonts w:hint="eastAsia"/>
        </w:rPr>
        <w:t xml:space="preserve"> </w:t>
      </w:r>
      <w:r w:rsidR="00A743EA">
        <w:rPr>
          <w:rFonts w:hint="eastAsia"/>
        </w:rPr>
        <w:t>还会将</w:t>
      </w:r>
      <w:r w:rsidR="00334CE5">
        <w:rPr>
          <w:rFonts w:hint="eastAsia"/>
        </w:rPr>
        <w:t xml:space="preserve"> </w:t>
      </w:r>
      <m:oMath>
        <m:r>
          <w:rPr>
            <w:rFonts w:ascii="Cambria Math" w:hAnsi="Cambria Math"/>
          </w:rPr>
          <m:t>env</m:t>
        </m:r>
      </m:oMath>
      <w:r w:rsidR="00334CE5">
        <w:rPr>
          <w:rFonts w:hint="eastAsia"/>
        </w:rPr>
        <w:t xml:space="preserve"> </w:t>
      </w:r>
      <w:r w:rsidR="00334CE5">
        <w:rPr>
          <w:rFonts w:hint="eastAsia"/>
        </w:rPr>
        <w:t>发送给</w:t>
      </w:r>
      <w:r w:rsidR="008965BF">
        <w:rPr>
          <w:rFonts w:hint="eastAsia"/>
        </w:rPr>
        <w:t xml:space="preserve"> </w:t>
      </w:r>
      <m:oMath>
        <m:r>
          <m:rPr>
            <m:scr m:val="script"/>
          </m:rPr>
          <w:rPr>
            <w:rFonts w:ascii="Cambria Math" w:hAnsi="Cambria Math"/>
          </w:rPr>
          <m:t>S</m:t>
        </m:r>
      </m:oMath>
      <w:r w:rsidR="00334CE5">
        <w:rPr>
          <w:rFonts w:hint="eastAsia"/>
        </w:rPr>
        <w:t>。</w:t>
      </w:r>
    </w:p>
    <w:p w14:paraId="374CF539" w14:textId="185F9B5C" w:rsidR="00F95540" w:rsidRDefault="00E16778" w:rsidP="00610C9B">
      <w:pPr>
        <w:pStyle w:val="4"/>
        <w:spacing w:before="156" w:after="156"/>
      </w:pPr>
      <w:r>
        <w:rPr>
          <w:rFonts w:hint="eastAsia"/>
        </w:rPr>
        <w:t>轮次</w:t>
      </w:r>
      <w:r>
        <w:t>2:</w:t>
      </w:r>
      <w:r w:rsidR="00655EE4">
        <w:t xml:space="preserve"> </w:t>
      </w:r>
      <m:oMath>
        <m:r>
          <m:rPr>
            <m:scr m:val="script"/>
          </m:rPr>
          <w:rPr>
            <w:rFonts w:ascii="Cambria Math" w:hAnsi="Cambria Math"/>
          </w:rPr>
          <m:t xml:space="preserve">S ⟶ C </m:t>
        </m:r>
      </m:oMath>
    </w:p>
    <w:p w14:paraId="45339E04" w14:textId="5872A344" w:rsidR="00CE16E4" w:rsidRDefault="00F95540" w:rsidP="00425337">
      <w:pPr>
        <w:ind w:firstLine="420"/>
      </w:pPr>
      <w:r>
        <w:rPr>
          <w:rFonts w:hint="eastAsia"/>
        </w:rPr>
        <w:t>首先</w:t>
      </w:r>
      <w:r w:rsidR="00E04468">
        <w:rPr>
          <w:rFonts w:hint="eastAsia"/>
        </w:rPr>
        <w:t xml:space="preserve"> </w:t>
      </w:r>
      <m:oMath>
        <m:r>
          <m:rPr>
            <m:scr m:val="script"/>
          </m:rPr>
          <w:rPr>
            <w:rFonts w:ascii="Cambria Math" w:hAnsi="Cambria Math"/>
          </w:rPr>
          <m:t>S</m:t>
        </m:r>
      </m:oMath>
      <w:r w:rsidR="00306EE0">
        <w:rPr>
          <w:rFonts w:hint="eastAsia"/>
        </w:rPr>
        <w:t xml:space="preserve"> </w:t>
      </w:r>
      <w:r w:rsidR="0092298B">
        <w:rPr>
          <w:rFonts w:hint="eastAsia"/>
        </w:rPr>
        <w:t>从</w:t>
      </w:r>
      <w:r w:rsidR="0092298B">
        <w:rPr>
          <w:rFonts w:hint="eastAsia"/>
        </w:rPr>
        <w:t xml:space="preserve"> </w:t>
      </w:r>
      <m:oMath>
        <m:r>
          <w:rPr>
            <w:rFonts w:ascii="Cambria Math" w:hAnsi="Cambria Math"/>
          </w:rPr>
          <m:t>env</m:t>
        </m:r>
      </m:oMath>
      <w:r w:rsidR="0092298B">
        <w:rPr>
          <w:rFonts w:hint="eastAsia"/>
        </w:rPr>
        <w:t xml:space="preserve"> </w:t>
      </w:r>
      <w:r w:rsidR="0092298B">
        <w:rPr>
          <w:rFonts w:hint="eastAsia"/>
        </w:rPr>
        <w:t>中取出</w:t>
      </w:r>
      <w:r w:rsidR="0092298B">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06EE0">
        <w:rPr>
          <w:rFonts w:hint="eastAsia"/>
        </w:rPr>
        <w:t xml:space="preserve"> </w:t>
      </w:r>
      <w:r w:rsidR="000A14DE">
        <w:rPr>
          <w:rFonts w:hint="eastAsia"/>
        </w:rPr>
        <w:t>对应的</w:t>
      </w:r>
      <w:r w:rsidR="00311499">
        <w:rPr>
          <w:rFonts w:hint="eastAsia"/>
        </w:rPr>
        <w:t xml:space="preserve"> </w:t>
      </w:r>
      <m:oMath>
        <m:r>
          <w:rPr>
            <w:rFonts w:ascii="Cambria Math" w:hAnsi="Cambria Math"/>
          </w:rPr>
          <m:t>TSet</m:t>
        </m:r>
      </m:oMath>
      <w:r w:rsidR="00311499">
        <w:rPr>
          <w:rFonts w:hint="eastAsia"/>
        </w:rPr>
        <w:t xml:space="preserve"> </w:t>
      </w:r>
      <w:r>
        <w:rPr>
          <w:rFonts w:hint="eastAsia"/>
        </w:rPr>
        <w:t>中</w:t>
      </w:r>
      <w:r w:rsidR="002146AD">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43735">
        <w:t xml:space="preserve"> </w:t>
      </w:r>
      <w:r w:rsidR="00834A13">
        <w:rPr>
          <w:rFonts w:hint="eastAsia"/>
        </w:rPr>
        <w:t>对应的索引</w:t>
      </w:r>
      <w:r w:rsidR="00F27CD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w:r w:rsidR="00106EF8">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我们对查询</w:t>
      </w:r>
      <w:r w:rsidR="00306EE0">
        <w:rPr>
          <w:rFonts w:hint="eastAsia"/>
        </w:rPr>
        <w:t xml:space="preserve"> </w:t>
      </w:r>
      <m:oMath>
        <m:r>
          <w:rPr>
            <w:rFonts w:ascii="Cambria Math" w:hAnsi="Cambria Math"/>
          </w:rPr>
          <m:t>q</m:t>
        </m:r>
      </m:oMath>
      <w:r w:rsidR="00306EE0">
        <w:rPr>
          <w:rFonts w:hint="eastAsia"/>
        </w:rPr>
        <w:t xml:space="preserve"> </w:t>
      </w:r>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w:r w:rsidR="00CE16E4">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F36952" w:rsidP="003E1209">
      <w:pPr>
        <w:spacing w:line="240" w:lineRule="auto"/>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5C6C60C1" w:rsidR="006A151D" w:rsidRPr="0011639A" w:rsidRDefault="006A151D"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C033D1">
        <w:rPr>
          <w:rFonts w:hint="eastAsia"/>
        </w:rPr>
        <w:t xml:space="preserve"> </w:t>
      </w:r>
      <m:oMath>
        <m:r>
          <m:rPr>
            <m:scr m:val="script"/>
          </m:rPr>
          <w:rPr>
            <w:rFonts w:ascii="Cambria Math" w:hAnsi="Cambria Math"/>
          </w:rPr>
          <m:t xml:space="preserve">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395622F5" w:rsidR="00893FE1" w:rsidRDefault="007534C0" w:rsidP="00FF6AD0">
      <w:pPr>
        <w:ind w:firstLine="420"/>
      </w:pPr>
      <w:r>
        <w:rPr>
          <w:rFonts w:hint="eastAsia"/>
        </w:rPr>
        <w:t>类似地，</w:t>
      </w:r>
      <m:oMath>
        <m:r>
          <m:rPr>
            <m:scr m:val="script"/>
          </m:rPr>
          <w:rPr>
            <w:rFonts w:ascii="Cambria Math" w:hAnsi="Cambria Math"/>
          </w:rPr>
          <m:t>S</m:t>
        </m:r>
      </m:oMath>
      <w:r w:rsidR="00306EE0">
        <w:rPr>
          <w:rFonts w:hint="eastAsia"/>
        </w:rPr>
        <w:t xml:space="preserve"> </w:t>
      </w:r>
      <w:r>
        <w:rPr>
          <w:rFonts w:hint="eastAsia"/>
        </w:rPr>
        <w:t>从</w:t>
      </w:r>
      <w:r>
        <w:rPr>
          <w:rFonts w:hint="eastAsia"/>
        </w:rPr>
        <w:t xml:space="preserve"> </w:t>
      </w:r>
      <m:oMath>
        <m:r>
          <w:rPr>
            <w:rFonts w:ascii="Cambria Math" w:hAnsi="Cambria Math"/>
          </w:rPr>
          <m:t>env</m:t>
        </m:r>
      </m:oMath>
      <w:r>
        <w:rPr>
          <w:rFonts w:hint="eastAsia"/>
        </w:rPr>
        <w:t xml:space="preserve"> </w:t>
      </w:r>
      <w:r>
        <w:rPr>
          <w:rFonts w:hint="eastAsia"/>
        </w:rPr>
        <w:t>中取出</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oMath>
      <w:r w:rsidR="00306EE0">
        <w:rPr>
          <w:rFonts w:hint="eastAsia"/>
        </w:rPr>
        <w:t xml:space="preserve"> </w:t>
      </w:r>
      <w:r>
        <w:rPr>
          <w:rFonts w:hint="eastAsia"/>
        </w:rPr>
        <w:t>对应的</w:t>
      </w:r>
      <w:r w:rsidR="00EC7772">
        <w:rPr>
          <w:rFonts w:hint="eastAsia"/>
        </w:rPr>
        <w:t xml:space="preserve"> </w:t>
      </w:r>
      <m:oMath>
        <m:r>
          <w:rPr>
            <w:rFonts w:ascii="Cambria Math" w:hAnsi="Cambria Math"/>
          </w:rPr>
          <m:t>TSet</m:t>
        </m:r>
      </m:oMath>
      <w:r w:rsidR="00306EE0">
        <w:rPr>
          <w:rFonts w:hint="eastAsia"/>
        </w:rPr>
        <w:t xml:space="preserve"> </w:t>
      </w:r>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t xml:space="preserve"> </w:t>
      </w:r>
      <w:r>
        <w:rPr>
          <w:rFonts w:hint="eastAsia"/>
        </w:rPr>
        <w:t>对应的索引</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w:r w:rsidR="00FF6AD0">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w:r w:rsidR="00306EE0">
        <w:rPr>
          <w:rFonts w:hint="eastAsia"/>
        </w:rPr>
        <w:t xml:space="preserve"> </w:t>
      </w:r>
      <m:oMath>
        <m:r>
          <w:rPr>
            <w:rFonts w:ascii="Cambria Math" w:hAnsi="Cambria Math"/>
          </w:rPr>
          <m:t>q</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w:r w:rsidR="00893FE1">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F36952" w:rsidP="00FC6C79">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12EEC9AB" w:rsidR="0021499E" w:rsidRPr="0021499E" w:rsidRDefault="0021499E"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FD2F4B">
        <w:rPr>
          <w:rFonts w:hint="eastAsia"/>
        </w:rPr>
        <w:t xml:space="preserve"> </w:t>
      </w:r>
      <m:oMath>
        <m:r>
          <m:rPr>
            <m:scr m:val="script"/>
          </m:rPr>
          <w:rPr>
            <w:rFonts w:ascii="Cambria Math" w:hAnsi="Cambria Math"/>
          </w:rPr>
          <m:t>C</m:t>
        </m:r>
      </m:oMath>
      <w:r w:rsidR="00FD2F4B">
        <w:rPr>
          <w:rFonts w:hint="eastAsia"/>
        </w:rPr>
        <w:t xml:space="preserve"> </w:t>
      </w:r>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0C0DAE4D" w:rsidR="00E76FAA" w:rsidRDefault="00BC3434" w:rsidP="0089250A">
      <w:r>
        <w:tab/>
      </w:r>
      <w:r>
        <w:rPr>
          <w:rFonts w:hint="eastAsia"/>
        </w:rPr>
        <w:t>然后</w:t>
      </w:r>
      <w:r w:rsidR="00F62E8F">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针对每一</w:t>
      </w:r>
      <w:r w:rsidR="00B84962">
        <w:rPr>
          <w:rFonts w:hint="eastAsia"/>
        </w:rPr>
        <w:t>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F36952" w:rsidP="00642427">
      <w:pPr>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0EB003" w14:textId="4CC9CE58" w:rsidR="00BC3434" w:rsidRPr="00924E79" w:rsidRDefault="007F4A0E" w:rsidP="0089250A">
      <w:r>
        <w:rPr>
          <w:rFonts w:hint="eastAsia"/>
        </w:rPr>
        <w:t>是否成立</w:t>
      </w:r>
      <w:r w:rsidR="008B15B9">
        <w:rPr>
          <w:rFonts w:hint="eastAsia"/>
        </w:rPr>
        <w:t>。</w:t>
      </w:r>
      <w:r>
        <w:rPr>
          <w:rFonts w:hint="eastAsia"/>
        </w:rPr>
        <w:t>如果所有的</w:t>
      </w:r>
      <w:r>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w:r w:rsidR="000A3A40">
        <w:rPr>
          <w:rFonts w:hint="eastAsia"/>
        </w:rPr>
        <w:t xml:space="preserve"> </w:t>
      </w:r>
      <m:oMath>
        <m:r>
          <m:rPr>
            <m:scr m:val="script"/>
          </m:rPr>
          <w:rPr>
            <w:rFonts w:ascii="Cambria Math" w:hAnsi="Cambria Math"/>
          </w:rPr>
          <m:t>S</m:t>
        </m:r>
      </m:oMath>
      <w:r w:rsidR="00306EE0">
        <w:rPr>
          <w:rFonts w:hint="eastAsia"/>
        </w:rPr>
        <w:t xml:space="preserve"> </w:t>
      </w:r>
      <w:r w:rsidR="00CD5E1E">
        <w:rPr>
          <w:rFonts w:hint="eastAsia"/>
        </w:rPr>
        <w:t>将</w:t>
      </w:r>
      <w:r w:rsidR="00272650">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272650">
        <w:t xml:space="preserve"> </w:t>
      </w:r>
      <w:r w:rsidR="00D5350A">
        <w:rPr>
          <w:rFonts w:hint="eastAsia"/>
        </w:rPr>
        <w:t>给</w:t>
      </w:r>
      <w:r w:rsidR="00334423">
        <w:rPr>
          <w:rFonts w:hint="eastAsia"/>
        </w:rPr>
        <w:t xml:space="preserve"> </w:t>
      </w:r>
      <m:oMath>
        <m:r>
          <m:rPr>
            <m:scr m:val="script"/>
          </m:rPr>
          <w:rPr>
            <w:rFonts w:ascii="Cambria Math" w:hAnsi="Cambria Math"/>
          </w:rPr>
          <m:t>C</m:t>
        </m:r>
      </m:oMath>
      <w:r w:rsidR="00476E7B">
        <w:rPr>
          <w:rFonts w:hint="eastAsia"/>
        </w:rPr>
        <w:t>。</w:t>
      </w:r>
    </w:p>
    <w:p w14:paraId="76A7D819" w14:textId="279B1347" w:rsidR="0089250A" w:rsidRPr="00BC3434" w:rsidRDefault="0089250A" w:rsidP="00A27201">
      <w:pPr>
        <w:pStyle w:val="4"/>
        <w:spacing w:before="156" w:after="156"/>
      </w:pPr>
      <w:r>
        <w:rPr>
          <w:rFonts w:hint="eastAsia"/>
        </w:rPr>
        <w:t>轮次</w:t>
      </w:r>
      <w:r>
        <w:t xml:space="preserve">3: </w:t>
      </w:r>
      <m:oMath>
        <m:r>
          <m:rPr>
            <m:scr m:val="script"/>
          </m:rPr>
          <w:rPr>
            <w:rFonts w:ascii="Cambria Math" w:hAnsi="Cambria Math"/>
          </w:rPr>
          <m:t>C</m:t>
        </m:r>
      </m:oMath>
      <w:r w:rsidR="00306EE0">
        <w:rPr>
          <w:rFonts w:hint="eastAsia"/>
        </w:rPr>
        <w:t xml:space="preserve"> </w:t>
      </w:r>
      <w:r>
        <w:rPr>
          <w:rFonts w:hint="eastAsia"/>
        </w:rPr>
        <w:t>本地解密</w:t>
      </w:r>
    </w:p>
    <w:p w14:paraId="47F4465B" w14:textId="1F856041" w:rsidR="0079706A" w:rsidRDefault="00EE32E9" w:rsidP="00DF0E2B">
      <w:r>
        <w:tab/>
      </w:r>
      <m:oMath>
        <m:r>
          <m:rPr>
            <m:scr m:val="script"/>
          </m:rPr>
          <w:rPr>
            <w:rFonts w:ascii="Cambria Math" w:hAnsi="Cambria Math"/>
          </w:rPr>
          <m:t>C</m:t>
        </m:r>
      </m:oMath>
      <w:r w:rsidR="00306EE0">
        <w:rPr>
          <w:rFonts w:hint="eastAsia"/>
        </w:rPr>
        <w:t xml:space="preserve"> </w:t>
      </w:r>
      <w:r w:rsidR="00640BE6">
        <w:rPr>
          <w:rFonts w:hint="eastAsia"/>
        </w:rPr>
        <w:t>从</w:t>
      </w:r>
      <w:r w:rsidR="00C62606">
        <w:rPr>
          <w:rFonts w:hint="eastAsia"/>
        </w:rPr>
        <w:t xml:space="preserve"> </w:t>
      </w:r>
      <m:oMath>
        <m:r>
          <w:rPr>
            <w:rFonts w:ascii="Cambria Math" w:hAnsi="Cambria Math"/>
          </w:rPr>
          <m:t>trans</m:t>
        </m:r>
      </m:oMath>
      <w:r w:rsidR="00306EE0">
        <w:rPr>
          <w:rFonts w:hint="eastAsia"/>
        </w:rPr>
        <w:t xml:space="preserve"> </w:t>
      </w:r>
      <w:r w:rsidR="00C62606">
        <w:rPr>
          <w:rFonts w:hint="eastAsia"/>
        </w:rPr>
        <w:t>中取出</w:t>
      </w:r>
      <w:r w:rsidR="0079706A">
        <w:rPr>
          <w:rFonts w:hint="eastAsia"/>
        </w:rPr>
        <w:t>密钥</w:t>
      </w:r>
      <w:r w:rsidR="0079706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w:r w:rsidR="004B7B67">
        <w:rPr>
          <w:rFonts w:hint="eastAsia"/>
        </w:rPr>
        <w:t xml:space="preserve"> </w:t>
      </w:r>
      <m:oMath>
        <m:r>
          <m:rPr>
            <m:scr m:val="script"/>
          </m:rPr>
          <w:rPr>
            <w:rFonts w:ascii="Cambria Math" w:hAnsi="Cambria Math"/>
          </w:rPr>
          <m:t>D</m:t>
        </m:r>
      </m:oMath>
      <w:r w:rsidR="004B7B67">
        <w:rPr>
          <w:rFonts w:hint="eastAsia"/>
        </w:rPr>
        <w:t xml:space="preserve"> </w:t>
      </w:r>
      <w:r w:rsidR="0079706A">
        <w:rPr>
          <w:rFonts w:hint="eastAsia"/>
        </w:rPr>
        <w:t>在</w:t>
      </w:r>
      <w:r w:rsidR="004B7B67">
        <w:rPr>
          <w:rFonts w:hint="eastAsia"/>
        </w:rPr>
        <w:t xml:space="preserve"> </w:t>
      </w:r>
      <m:oMath>
        <m:r>
          <w:rPr>
            <w:rFonts w:ascii="Cambria Math" w:hAnsi="Cambria Math"/>
          </w:rPr>
          <m:t>EDBSetup</m:t>
        </m:r>
      </m:oMath>
      <w:r w:rsidR="004B7B67">
        <w:rPr>
          <w:rFonts w:hint="eastAsia"/>
        </w:rPr>
        <w:t xml:space="preserve"> </w:t>
      </w:r>
      <w:r w:rsidR="0079706A">
        <w:rPr>
          <w:rFonts w:hint="eastAsia"/>
        </w:rPr>
        <w:t>中那样，计算相应的：</w:t>
      </w:r>
    </w:p>
    <w:p w14:paraId="7781553C" w14:textId="1941C54D" w:rsidR="00061FD5" w:rsidRPr="00061FD5" w:rsidRDefault="00F36952" w:rsidP="00DF0E2B">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22A484C7" w:rsidR="006B6BCA" w:rsidRDefault="006B6BCA" w:rsidP="00142AAA">
      <w:pPr>
        <w:spacing w:line="240" w:lineRule="auto"/>
      </w:pPr>
      <w:r>
        <w:rPr>
          <w:rFonts w:hint="eastAsia"/>
        </w:rPr>
        <w:t>然后对接收到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 xml:space="preserve"> </w:t>
      </w:r>
      <w:r>
        <w:rPr>
          <w:rFonts w:hint="eastAsia"/>
        </w:rPr>
        <w:t>进行解密得到最终的查询结果</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47FF2115" w14:textId="353A4E2C" w:rsidR="00462327" w:rsidRPr="00142AAA" w:rsidRDefault="00F36952" w:rsidP="00142AAA">
      <w:pPr>
        <w:spacing w:line="240" w:lineRule="auto"/>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4150" cy="8384789"/>
                    </a:xfrm>
                    <a:prstGeom prst="rect">
                      <a:avLst/>
                    </a:prstGeom>
                    <a:ln w="12700">
                      <a:solidFill>
                        <a:schemeClr val="tx1"/>
                      </a:solidFill>
                    </a:ln>
                  </pic:spPr>
                </pic:pic>
              </a:graphicData>
            </a:graphic>
          </wp:inline>
        </w:drawing>
      </w:r>
    </w:p>
    <w:p w14:paraId="5409439E" w14:textId="03D4DB8A" w:rsidR="00143FE5" w:rsidRPr="00462327" w:rsidRDefault="00142AAA" w:rsidP="00142AAA">
      <w:pPr>
        <w:pStyle w:val="af3"/>
      </w:pPr>
      <w:bookmarkStart w:id="41"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3C36D3">
        <w:rPr>
          <w:noProof/>
        </w:rPr>
        <w:t>3</w:t>
      </w:r>
      <w:r w:rsidR="00291450">
        <w:fldChar w:fldCharType="end"/>
      </w:r>
      <w:bookmarkEnd w:id="41"/>
      <w:r>
        <w:t xml:space="preserve"> MC-JXT-S</w:t>
      </w:r>
      <w:r>
        <w:rPr>
          <w:rFonts w:hint="eastAsia"/>
        </w:rPr>
        <w:t>earch</w:t>
      </w:r>
    </w:p>
    <w:p w14:paraId="7AB31910" w14:textId="7681C3C8" w:rsidR="006E5078" w:rsidRDefault="006E5078" w:rsidP="00142AAA">
      <w:pPr>
        <w:pStyle w:val="2"/>
        <w:spacing w:before="156" w:after="156" w:line="240" w:lineRule="auto"/>
      </w:pPr>
      <w:bookmarkStart w:id="42" w:name="_Toc132364738"/>
      <w:r>
        <w:lastRenderedPageBreak/>
        <w:t>MC-JXT</w:t>
      </w:r>
      <w:r>
        <w:rPr>
          <w:rFonts w:hint="eastAsia"/>
        </w:rPr>
        <w:t>协议正确性分析</w:t>
      </w:r>
      <w:bookmarkEnd w:id="42"/>
    </w:p>
    <w:p w14:paraId="074BEBE0" w14:textId="3507F142" w:rsidR="003239F0" w:rsidRPr="00696825" w:rsidRDefault="004275B3" w:rsidP="004275B3">
      <w:r>
        <w:tab/>
      </w:r>
      <w:r w:rsidR="00CD2897">
        <w:rPr>
          <w:rFonts w:hint="eastAsia"/>
        </w:rPr>
        <w:t>本节</w:t>
      </w:r>
      <w:r w:rsidR="005F3A2B">
        <w:rPr>
          <w:rFonts w:hint="eastAsia"/>
        </w:rPr>
        <w:t>我们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是指</w:t>
      </w:r>
      <w:r w:rsidR="0094675A">
        <w:rPr>
          <w:rFonts w:hint="eastAsia"/>
        </w:rPr>
        <w:t>，</w:t>
      </w:r>
      <m:oMath>
        <m:r>
          <m:rPr>
            <m:scr m:val="script"/>
          </m:rPr>
          <w:rPr>
            <w:rFonts w:ascii="Cambria Math" w:hAnsi="Cambria Math"/>
          </w:rPr>
          <m:t>C</m:t>
        </m:r>
      </m:oMath>
      <w:r w:rsidR="008E7556">
        <w:rPr>
          <w:rFonts w:hint="eastAsia"/>
        </w:rPr>
        <w:t xml:space="preserve"> </w:t>
      </w:r>
      <w:r w:rsidR="001D480A">
        <w:rPr>
          <w:rFonts w:hint="eastAsia"/>
        </w:rPr>
        <w:t>发起</w:t>
      </w:r>
      <w:r w:rsidR="00EE1144">
        <w:rPr>
          <w:rFonts w:hint="eastAsia"/>
        </w:rPr>
        <w:t>任意</w:t>
      </w:r>
      <w:r w:rsidR="001D480A">
        <w:rPr>
          <w:rFonts w:hint="eastAsia"/>
        </w:rPr>
        <w:t>查询</w:t>
      </w:r>
      <w:r w:rsidR="001D480A">
        <w:t xml:space="preserve"> </w:t>
      </w:r>
      <m:oMath>
        <m:r>
          <w:rPr>
            <w:rFonts w:ascii="Cambria Math" w:hAnsi="Cambria Math"/>
          </w:rPr>
          <m:t xml:space="preserve">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w:r w:rsidR="00A91F1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A77474">
        <w:rPr>
          <w:rFonts w:hint="eastAsia"/>
        </w:rPr>
        <w:t xml:space="preserve"> </w:t>
      </w:r>
      <w:r w:rsidR="00A77474">
        <w:rPr>
          <w:rFonts w:hint="eastAsia"/>
        </w:rPr>
        <w:t>一致</w:t>
      </w:r>
      <w:r w:rsidR="00A91F14">
        <w:rPr>
          <w:rFonts w:hint="eastAsia"/>
        </w:rPr>
        <w:t>，我们就说</w:t>
      </w:r>
      <w:r w:rsidR="00A91F14">
        <w:rPr>
          <w:rFonts w:hint="eastAsia"/>
        </w:rPr>
        <w:t>M</w:t>
      </w:r>
      <w:r w:rsidR="00A91F14">
        <w:t>C-JXT</w:t>
      </w:r>
      <w:r w:rsidR="00A91F14">
        <w:rPr>
          <w:rFonts w:hint="eastAsia"/>
        </w:rPr>
        <w:t>协议是正确的。</w:t>
      </w:r>
      <w:r w:rsidR="002D4513">
        <w:rPr>
          <w:rFonts w:hint="eastAsia"/>
        </w:rPr>
        <w:t>本文下面就会对此</w:t>
      </w:r>
      <w:r w:rsidR="002D4513">
        <w:rPr>
          <w:rFonts w:hint="eastAsia"/>
        </w:rPr>
        <w:t>M</w:t>
      </w:r>
      <w:r w:rsidR="002D4513">
        <w:t>C-JXT</w:t>
      </w:r>
      <w:r w:rsidR="002D4513">
        <w:rPr>
          <w:rFonts w:hint="eastAsia"/>
        </w:rPr>
        <w:t>正确性定义进行证明，</w:t>
      </w:r>
      <w:r w:rsidR="00B525F4">
        <w:rPr>
          <w:rFonts w:hint="eastAsia"/>
        </w:rPr>
        <w:t>我们的证明脉络是证明</w:t>
      </w:r>
      <w:r w:rsidR="004909AE">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909AE">
        <w:rPr>
          <w:rFonts w:hint="eastAsia"/>
        </w:rPr>
        <w:t xml:space="preserve"> </w:t>
      </w:r>
      <w:r w:rsidR="004909AE">
        <w:rPr>
          <w:rFonts w:hint="eastAsia"/>
        </w:rPr>
        <w:t>中的任意元素都</w:t>
      </w:r>
      <w:r w:rsidR="00303E9C">
        <w:rPr>
          <w:rFonts w:hint="eastAsia"/>
        </w:rPr>
        <w:t>包含在</w:t>
      </w:r>
      <w:r w:rsidR="003148E6">
        <w:rPr>
          <w:rFonts w:hint="eastAsia"/>
        </w:rPr>
        <w:t>一次</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w:r w:rsidR="00995F9C">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995F9C">
        <w:rPr>
          <w:rFonts w:hint="eastAsia"/>
        </w:rPr>
        <w:t xml:space="preserve"> </w:t>
      </w:r>
      <w:r w:rsidR="00995F9C">
        <w:rPr>
          <w:rFonts w:hint="eastAsia"/>
        </w:rPr>
        <w:t>的元素一定不会</w:t>
      </w:r>
      <w:r w:rsidR="006D5A9F">
        <w:rPr>
          <w:rFonts w:hint="eastAsia"/>
        </w:rPr>
        <w:t>在</w:t>
      </w:r>
      <w:r w:rsidR="001B16B4">
        <w:rPr>
          <w:rFonts w:hint="eastAsia"/>
        </w:rPr>
        <w:t>M</w:t>
      </w:r>
      <w:r w:rsidR="001B16B4">
        <w:t>C-JXT</w:t>
      </w:r>
      <w:r w:rsidR="001B16B4">
        <w:rPr>
          <w:rFonts w:hint="eastAsia"/>
        </w:rPr>
        <w:t>实例最终的查询结果中。</w:t>
      </w:r>
    </w:p>
    <w:p w14:paraId="16665C10" w14:textId="283FDE5F" w:rsidR="00443676" w:rsidRDefault="00CD2897" w:rsidP="00FD18C8">
      <w:pPr>
        <w:ind w:firstLine="420"/>
      </w:pPr>
      <w:r>
        <w:rPr>
          <w:rFonts w:hint="eastAsia"/>
        </w:rPr>
        <w:t>考虑</w:t>
      </w:r>
      <w:r>
        <w:rPr>
          <w:rFonts w:hint="eastAsia"/>
        </w:rPr>
        <w:t>Join</w:t>
      </w:r>
      <w:r>
        <w:rPr>
          <w:rFonts w:hint="eastAsia"/>
        </w:rPr>
        <w:t>查询</w:t>
      </w:r>
      <w:r w:rsidR="0045117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w:r w:rsidR="00514F9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C11327">
        <w:rPr>
          <w:rFonts w:hint="eastAsia"/>
        </w:rPr>
        <w:t>:</w:t>
      </w:r>
    </w:p>
    <w:p w14:paraId="5CE640B4" w14:textId="5B57A286" w:rsidR="00C11327" w:rsidRPr="005071CC" w:rsidRDefault="00F36952" w:rsidP="00EA02A8">
      <w:pPr>
        <w:jc w:val="center"/>
      </w:pPr>
      <m:oMath>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oMath>
      <w:r w:rsidR="00D81241">
        <w:rPr>
          <w:rFonts w:hint="eastAsia"/>
        </w:rPr>
        <w:t>.</w:t>
      </w:r>
    </w:p>
    <w:p w14:paraId="724160DB" w14:textId="373C8721" w:rsidR="00C93884" w:rsidRPr="00C93884" w:rsidRDefault="00F36952" w:rsidP="006E1A44">
      <w:pPr>
        <w:spacing w:line="240" w:lineRule="auto"/>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hAnsi="Cambria Math"/>
                </w:rPr>
                <m:t>#</m:t>
              </m:r>
              <m:d>
                <m:dPr>
                  <m:ctrlPr>
                    <w:rPr>
                      <w:rFonts w:ascii="Cambria Math" w:hAnsi="Cambria Math"/>
                      <w:i/>
                    </w:rPr>
                  </m:ctrlPr>
                </m:dPr>
                <m:e>
                  <m:r>
                    <w:rPr>
                      <w:rFonts w:ascii="Cambria Math" w:hAnsi="Cambria Math"/>
                    </w:rPr>
                    <m:t>3.19</m:t>
                  </m:r>
                </m:e>
              </m:d>
            </m:e>
          </m:eqArr>
        </m:oMath>
      </m:oMathPara>
    </w:p>
    <w:p w14:paraId="2DD62848" w14:textId="65DB2B7B" w:rsidR="00444129" w:rsidRDefault="00392950" w:rsidP="005071CC">
      <w:r>
        <w:rPr>
          <w:rFonts w:hint="eastAsia"/>
        </w:rPr>
        <w:t>我们</w:t>
      </w:r>
      <w:r w:rsidR="00194D1C">
        <w:rPr>
          <w:rFonts w:hint="eastAsia"/>
        </w:rPr>
        <w:t>论证</w:t>
      </w:r>
      <w:r>
        <w:rPr>
          <w:rFonts w:hint="eastAsia"/>
        </w:rPr>
        <w:t>此</w:t>
      </w:r>
      <w:r w:rsidR="00194D1C">
        <w:rPr>
          <w:rFonts w:hint="eastAsia"/>
        </w:rPr>
        <w:t>协议的正确性，也就是</w:t>
      </w:r>
      <w:r w:rsidR="008F6650">
        <w:rPr>
          <w:rFonts w:hint="eastAsia"/>
        </w:rPr>
        <w:t>论证</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0402">
        <w:rPr>
          <w:rFonts w:hint="eastAsia"/>
        </w:rPr>
        <w:t xml:space="preserve"> </w:t>
      </w:r>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 xml:space="preserve">C </m:t>
        </m:r>
      </m:oMath>
      <w:r w:rsidR="00D90E7B">
        <w:rPr>
          <w:rFonts w:hint="eastAsia"/>
        </w:rPr>
        <w:t>所获得的查询结果之中</w:t>
      </w:r>
      <w:r w:rsidR="00801C78">
        <w:rPr>
          <w:rFonts w:hint="eastAsia"/>
        </w:rPr>
        <w:t>。</w:t>
      </w:r>
      <w:r w:rsidR="00501615">
        <w:rPr>
          <w:rFonts w:hint="eastAsia"/>
        </w:rPr>
        <w:t>由上一节可知，</w:t>
      </w:r>
      <m:oMath>
        <m:r>
          <w:rPr>
            <w:rFonts w:ascii="Cambria Math" w:hAnsi="Cambria Math"/>
          </w:rPr>
          <m:t>Search</m:t>
        </m:r>
      </m:oMath>
      <w:r w:rsidR="008E7556">
        <w:rPr>
          <w:rFonts w:hint="eastAsia"/>
        </w:rPr>
        <w:t xml:space="preserve"> </w:t>
      </w:r>
      <w:r w:rsidR="00501615">
        <w:rPr>
          <w:rFonts w:hint="eastAsia"/>
        </w:rPr>
        <w:t>协议中</w:t>
      </w:r>
      <w:r w:rsidR="00A34D4F">
        <w:rPr>
          <w:rFonts w:hint="eastAsia"/>
        </w:rPr>
        <w:t xml:space="preserve"> </w:t>
      </w:r>
      <m:oMath>
        <m:r>
          <m:rPr>
            <m:scr m:val="script"/>
          </m:rPr>
          <w:rPr>
            <w:rFonts w:ascii="Cambria Math" w:hAnsi="Cambria Math"/>
          </w:rPr>
          <m:t>S</m:t>
        </m:r>
      </m:oMath>
      <w:r w:rsidR="008E7556">
        <w:rPr>
          <w:rFonts w:hint="eastAsia"/>
        </w:rPr>
        <w:t xml:space="preserve"> </w:t>
      </w:r>
      <w:r w:rsidR="00444129">
        <w:rPr>
          <w:rFonts w:hint="eastAsia"/>
        </w:rPr>
        <w:t>首先获取</w:t>
      </w:r>
      <w:r w:rsidR="00245E32">
        <w:rPr>
          <w:rFonts w:hint="eastAsia"/>
        </w:rPr>
        <w:t xml:space="preserve"> </w:t>
      </w:r>
      <m:oMath>
        <m:r>
          <w:rPr>
            <w:rFonts w:ascii="Cambria Math" w:hAnsi="Cambria Math"/>
          </w:rPr>
          <m:t>TSet</m:t>
        </m:r>
      </m:oMath>
      <w:r w:rsidR="008E7556">
        <w:rPr>
          <w:rFonts w:hint="eastAsia"/>
        </w:rPr>
        <w:t xml:space="preserve"> </w:t>
      </w:r>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8E7556">
        <w:rPr>
          <w:rFonts w:hint="eastAsia"/>
        </w:rPr>
        <w:t xml:space="preserve"> </w:t>
      </w:r>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544243">
        <w:rPr>
          <w:rFonts w:hint="eastAsia"/>
        </w:rPr>
        <w:t>，</w:t>
      </w:r>
      <w:r w:rsidR="00517CA1">
        <w:rPr>
          <w:rFonts w:hint="eastAsia"/>
        </w:rPr>
        <w:t>且有</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7C0624">
        <w:rPr>
          <w:rFonts w:hint="eastAsia"/>
        </w:rPr>
        <w:t>，</w:t>
      </w:r>
      <w:r w:rsidR="00076009">
        <w:rPr>
          <w:rFonts w:hint="eastAsia"/>
        </w:rPr>
        <w:t>此外</w:t>
      </w:r>
      <w:r w:rsidR="00E6459B">
        <w:rPr>
          <w:rFonts w:hint="eastAsia"/>
        </w:rPr>
        <w:t>又可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2C63AA4B" w14:textId="27215792" w:rsidR="00E6459B" w:rsidRPr="002C02D1" w:rsidRDefault="00F36952" w:rsidP="00B7094C">
      <w:pPr>
        <w:jc w:val="center"/>
      </w:pPr>
      <m:oMath>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w:r w:rsidR="00B7094C">
        <w:rPr>
          <w:rFonts w:hint="eastAsia"/>
        </w:rPr>
        <w:t>,</w:t>
      </w:r>
    </w:p>
    <w:p w14:paraId="40BF86DA" w14:textId="78919021" w:rsidR="00EA62B2" w:rsidRPr="00EA62B2" w:rsidRDefault="00F36952" w:rsidP="005071CC">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2520EB8D" w:rsidR="00B7094C" w:rsidRDefault="004E023D" w:rsidP="005071CC">
      <w:r>
        <w:rPr>
          <w:rFonts w:hint="eastAsia"/>
        </w:rPr>
        <w:t>而</w:t>
      </w:r>
      <w:r w:rsidR="00E365FB">
        <w:rPr>
          <w:rFonts w:hint="eastAsia"/>
        </w:rPr>
        <w:t>在轮次一中</w:t>
      </w:r>
      <w:r w:rsidR="003715C6">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发送给</w:t>
      </w:r>
      <w:r w:rsidR="00381F12">
        <w:rPr>
          <w:rFonts w:hint="eastAsia"/>
        </w:rPr>
        <w:t xml:space="preserve"> </w:t>
      </w:r>
      <m:oMath>
        <m:r>
          <m:rPr>
            <m:scr m:val="script"/>
          </m:rPr>
          <w:rPr>
            <w:rFonts w:ascii="Cambria Math" w:hAnsi="Cambria Math"/>
          </w:rPr>
          <m:t>S</m:t>
        </m:r>
      </m:oMath>
      <w:r w:rsidR="008E7556">
        <w:rPr>
          <w:rFonts w:hint="eastAsia"/>
        </w:rPr>
        <w:t xml:space="preserve"> </w:t>
      </w:r>
      <w:r>
        <w:rPr>
          <w:rFonts w:hint="eastAsia"/>
        </w:rPr>
        <w:t>的</w:t>
      </w:r>
      <w:r>
        <w:rPr>
          <w:rFonts w:hint="eastAsia"/>
        </w:rPr>
        <w:t>token</w:t>
      </w:r>
      <w:r>
        <w:rPr>
          <w:rFonts w:hint="eastAsia"/>
        </w:rPr>
        <w:t>为</w:t>
      </w:r>
      <w:r>
        <w:rPr>
          <w:rFonts w:hint="eastAsia"/>
        </w:rPr>
        <w:t>:</w:t>
      </w:r>
    </w:p>
    <w:p w14:paraId="2CD4BDB8" w14:textId="542BB06E" w:rsidR="004E023D" w:rsidRDefault="004E023D" w:rsidP="004E023D">
      <w:pPr>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oMath>
      <w:r>
        <w:rPr>
          <w:rFonts w:hint="eastAsia"/>
        </w:rPr>
        <w:t>,</w:t>
      </w:r>
    </w:p>
    <w:p w14:paraId="787EF3D0" w14:textId="0AD85634" w:rsidR="004E023D" w:rsidRPr="00C138AA" w:rsidRDefault="00F36952" w:rsidP="00C138AA">
      <w:pPr>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1BD0197D" w:rsidR="000B52F9" w:rsidRDefault="0047203A" w:rsidP="005071CC">
      <w:r>
        <w:rPr>
          <w:rFonts w:hint="eastAsia"/>
        </w:rPr>
        <w:t>其中</w:t>
      </w:r>
      <w:r w:rsidR="005074F1">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w:r w:rsidR="00DE321D">
        <w:rPr>
          <w:rFonts w:hint="eastAsia"/>
        </w:rPr>
        <w:t xml:space="preserve"> </w:t>
      </w:r>
      <m:oMath>
        <m:r>
          <w:rPr>
            <w:rFonts w:ascii="Cambria Math" w:hAnsi="Cambria Math"/>
          </w:rPr>
          <m:t>xtoken</m:t>
        </m:r>
      </m:oMath>
      <w:r w:rsidR="008E7556">
        <w:rPr>
          <w:rFonts w:hint="eastAsia"/>
        </w:rPr>
        <w:t xml:space="preserve"> </w:t>
      </w:r>
      <w:r w:rsidR="00E365FB">
        <w:rPr>
          <w:rFonts w:hint="eastAsia"/>
        </w:rPr>
        <w:t>值为</w:t>
      </w:r>
      <w:r w:rsidR="00E365FB">
        <w:rPr>
          <w:rFonts w:hint="eastAsia"/>
        </w:rPr>
        <w:t>:</w:t>
      </w:r>
    </w:p>
    <w:p w14:paraId="470AA05A" w14:textId="6F9F6EE7" w:rsidR="000B52F9" w:rsidRPr="0092183C" w:rsidRDefault="000B52F9" w:rsidP="005071CC">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E0B7F18"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17DA4FA7"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396FD734" w:rsidR="001F581F" w:rsidRDefault="001F581F" w:rsidP="005071CC">
      <w:r>
        <w:rPr>
          <w:rFonts w:hint="eastAsia"/>
        </w:rPr>
        <w:t>类似地有</w:t>
      </w:r>
      <w:r>
        <w:rPr>
          <w:rFonts w:hint="eastAsia"/>
        </w:rPr>
        <w:t>:</w:t>
      </w:r>
    </w:p>
    <w:p w14:paraId="13B0EFF2" w14:textId="0D453FCF" w:rsidR="001F581F" w:rsidRPr="00DA58B7" w:rsidRDefault="001F581F" w:rsidP="001F581F">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203A3E20" w:rsidR="001F581F" w:rsidRPr="000B52F9" w:rsidRDefault="001F581F" w:rsidP="001F581F">
      <m:oMathPara>
        <m:oMath>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2)</m:t>
                  </m:r>
                </m:sup>
              </m:sSub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0D5A7AF" w:rsidR="001F581F" w:rsidRPr="008E7556" w:rsidRDefault="001F581F" w:rsidP="001F581F">
      <m:oMathPara>
        <m:oMathParaPr>
          <m:jc m:val="center"/>
        </m:oMathParaPr>
        <m:oMath>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72D5D7C0" w:rsidR="00E374F3" w:rsidRPr="00432739" w:rsidRDefault="00432739" w:rsidP="005071CC">
      <w:r>
        <w:rPr>
          <w:rFonts w:hint="eastAsia"/>
        </w:rPr>
        <w:lastRenderedPageBreak/>
        <w:t>所以最后计算的</w:t>
      </w:r>
      <w:r>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oMath>
      <w:r w:rsidR="008E7556">
        <w:rPr>
          <w:rFonts w:hint="eastAsia"/>
        </w:rPr>
        <w:t xml:space="preserve"> </w:t>
      </w:r>
      <w:r>
        <w:rPr>
          <w:rFonts w:hint="eastAsia"/>
        </w:rPr>
        <w:t>为</w:t>
      </w:r>
      <w:r w:rsidR="00E374F3">
        <w:rPr>
          <w:rFonts w:hint="eastAsia"/>
        </w:rPr>
        <w:t>：</w:t>
      </w:r>
    </w:p>
    <w:p w14:paraId="779C13FC" w14:textId="39B79133" w:rsidR="00E374F3" w:rsidRPr="00E374F3" w:rsidRDefault="00F36952" w:rsidP="00E374F3">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4BB38491" w:rsidR="00B47316" w:rsidRDefault="00584E03" w:rsidP="005071CC">
      <w:r>
        <w:rPr>
          <w:rFonts w:hint="eastAsia"/>
        </w:rPr>
        <w:t>由我们上面对</w:t>
      </w:r>
      <w:r w:rsidR="002222E2">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2222E2">
        <w:rPr>
          <w:rFonts w:hint="eastAsia"/>
        </w:rPr>
        <w:t xml:space="preserve"> </w:t>
      </w:r>
      <w:r w:rsidR="002222E2">
        <w:rPr>
          <w:rFonts w:hint="eastAsia"/>
        </w:rPr>
        <w:t>的相关定义可知</w:t>
      </w:r>
      <w:r w:rsidR="008E7556">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w:r w:rsidR="00B47316">
        <w:rPr>
          <w:rFonts w:hint="eastAsia"/>
        </w:rPr>
        <w:t xml:space="preserve"> </w:t>
      </w:r>
      <m:oMath>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F36952" w:rsidP="0014176E">
      <w:pPr>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5F715722" w:rsidR="00122F36" w:rsidRDefault="00B47316" w:rsidP="005071CC">
      <w:r>
        <w:rPr>
          <w:rFonts w:hint="eastAsia"/>
        </w:rPr>
        <w:t>而由</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Pr>
          <w:rFonts w:hint="eastAsia"/>
        </w:rPr>
        <w:t xml:space="preserve"> </w:t>
      </w:r>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w:r w:rsidR="005C12F7">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j]</m:t>
        </m:r>
      </m:oMath>
      <w:r w:rsidR="005C12F7">
        <w:rPr>
          <w:rFonts w:hint="eastAsia"/>
        </w:rPr>
        <w:t xml:space="preserve"> </w:t>
      </w:r>
      <w:r w:rsidR="005C12F7">
        <w:rPr>
          <w:rFonts w:hint="eastAsia"/>
        </w:rPr>
        <w:t>成立，所以</w:t>
      </w:r>
      <w:r w:rsidR="00E2739E">
        <w:rPr>
          <w:rFonts w:hint="eastAsia"/>
        </w:rPr>
        <w:t xml:space="preserve"> </w:t>
      </w:r>
      <m:oMath>
        <m:r>
          <m:rPr>
            <m:scr m:val="script"/>
          </m:rPr>
          <w:rPr>
            <w:rFonts w:ascii="Cambria Math" w:hAnsi="Cambria Math"/>
          </w:rPr>
          <m:t xml:space="preserve">S </m:t>
        </m:r>
      </m:oMath>
      <w:r w:rsidR="005C12F7">
        <w:rPr>
          <w:rFonts w:hint="eastAsia"/>
        </w:rPr>
        <w:t>会将</w:t>
      </w:r>
      <w:r w:rsidR="005C12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C12F7">
        <w:rPr>
          <w:rFonts w:hint="eastAsia"/>
        </w:rPr>
        <w:t xml:space="preserve"> </w:t>
      </w:r>
      <w:r w:rsidR="005C12F7">
        <w:rPr>
          <w:rFonts w:hint="eastAsia"/>
        </w:rPr>
        <w:t>对应的</w:t>
      </w:r>
      <w:r w:rsidR="005C12F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5C12F7">
        <w:rPr>
          <w:rFonts w:hint="eastAsia"/>
        </w:rPr>
        <w:t xml:space="preserve"> </w:t>
      </w:r>
      <w:r w:rsidR="005C12F7">
        <w:rPr>
          <w:rFonts w:hint="eastAsia"/>
        </w:rPr>
        <w:t>返回给</w:t>
      </w:r>
      <w:r w:rsidR="00C93A55">
        <w:rPr>
          <w:rFonts w:hint="eastAsia"/>
        </w:rPr>
        <w:t xml:space="preserve"> </w:t>
      </w:r>
      <m:oMath>
        <m:r>
          <m:rPr>
            <m:scr m:val="script"/>
          </m:rPr>
          <w:rPr>
            <w:rFonts w:ascii="Cambria Math" w:hAnsi="Cambria Math"/>
          </w:rPr>
          <m:t>C</m:t>
        </m:r>
      </m:oMath>
      <w:r w:rsidR="00572B1D">
        <w:rPr>
          <w:rFonts w:hint="eastAsia"/>
        </w:rPr>
        <w:t>，</w:t>
      </w:r>
      <m:oMath>
        <m:r>
          <m:rPr>
            <m:scr m:val="script"/>
          </m:rPr>
          <w:rPr>
            <w:rFonts w:ascii="Cambria Math" w:hAnsi="Cambria Math"/>
          </w:rPr>
          <m:t xml:space="preserve">C </m:t>
        </m:r>
      </m:oMath>
      <w:r w:rsidR="00572B1D">
        <w:rPr>
          <w:rFonts w:hint="eastAsia"/>
        </w:rPr>
        <w:t>最终</w:t>
      </w:r>
      <w:r w:rsidR="00C93A55">
        <w:rPr>
          <w:rFonts w:hint="eastAsia"/>
        </w:rPr>
        <w:t>获得</w:t>
      </w:r>
      <w:r w:rsidR="00572B1D">
        <w:rPr>
          <w:rFonts w:hint="eastAsia"/>
        </w:rPr>
        <w:t>的查询结果中会包含</w:t>
      </w:r>
      <w:r w:rsidR="008E7556">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11C00A17" w:rsidR="00B47316" w:rsidRPr="006F4AE9" w:rsidRDefault="00102ABE" w:rsidP="005071CC">
      <w:pPr>
        <w:rPr>
          <w:i/>
        </w:rPr>
      </w:pPr>
      <w:r>
        <w:tab/>
      </w:r>
      <w:r w:rsidR="00887B7B">
        <w:rPr>
          <w:rFonts w:hint="eastAsia"/>
        </w:rPr>
        <w:t>同理我们可以证明</w:t>
      </w:r>
      <w:r w:rsidR="0044051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440517">
        <w:rPr>
          <w:rFonts w:hint="eastAsia"/>
        </w:rPr>
        <w:t xml:space="preserve"> </w:t>
      </w:r>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w:r w:rsidR="00F12E5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我们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C</m:t>
        </m:r>
      </m:oMath>
      <w:r w:rsidR="008E7556">
        <w:rPr>
          <w:rFonts w:hint="eastAsia"/>
        </w:rPr>
        <w:t xml:space="preserve"> </w:t>
      </w:r>
      <w:r w:rsidR="00212E96">
        <w:rPr>
          <w:rFonts w:hint="eastAsia"/>
        </w:rPr>
        <w:t>得到的查询结果同</w:t>
      </w:r>
      <w:r w:rsidR="006F4AE9">
        <w:rPr>
          <w:rFonts w:hint="eastAsia"/>
        </w:rPr>
        <w:t xml:space="preserve"> </w:t>
      </w:r>
      <m:oMath>
        <m:r>
          <w:rPr>
            <w:rFonts w:ascii="Cambria Math" w:hAnsi="Cambria Math"/>
          </w:rPr>
          <m:t>DB(q)</m:t>
        </m:r>
      </m:oMath>
      <w:r w:rsidR="006F4AE9">
        <w:rPr>
          <w:rFonts w:hint="eastAsia"/>
        </w:rPr>
        <w:t xml:space="preserve"> </w:t>
      </w:r>
      <w:r w:rsidR="006F4AE9">
        <w:rPr>
          <w:rFonts w:hint="eastAsia"/>
        </w:rPr>
        <w:t>是相同的，也就证明了协议的正确性。</w:t>
      </w:r>
    </w:p>
    <w:p w14:paraId="174671DA" w14:textId="378B7391" w:rsidR="00D76D96" w:rsidRDefault="00D76D96" w:rsidP="00D76D96">
      <w:pPr>
        <w:pStyle w:val="2"/>
        <w:spacing w:before="156" w:after="156"/>
      </w:pPr>
      <w:bookmarkStart w:id="43" w:name="_Ref132098351"/>
      <w:bookmarkStart w:id="44" w:name="_Toc132364739"/>
      <w:r>
        <w:t>MC-JXT</w:t>
      </w:r>
      <w:r w:rsidR="00650624">
        <w:rPr>
          <w:rFonts w:hint="eastAsia"/>
        </w:rPr>
        <w:t>协议</w:t>
      </w:r>
      <w:r>
        <w:rPr>
          <w:rFonts w:hint="eastAsia"/>
        </w:rPr>
        <w:t>安全性分析</w:t>
      </w:r>
      <w:bookmarkEnd w:id="43"/>
      <w:bookmarkEnd w:id="44"/>
    </w:p>
    <w:p w14:paraId="2B687337" w14:textId="22340156" w:rsidR="00E11A6B" w:rsidRDefault="00DC4C37" w:rsidP="000F5550">
      <w:r>
        <w:tab/>
      </w:r>
      <w:r w:rsidR="00DE4A95">
        <w:rPr>
          <w:rFonts w:hint="eastAsia"/>
        </w:rPr>
        <w:t>在一般的单用户可搜索对称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DE4A95">
        <w:rPr>
          <w:rFonts w:hint="eastAsia"/>
        </w:rPr>
        <w:t>对于</w:t>
      </w:r>
      <w:r w:rsidR="00DE4A95">
        <w:rPr>
          <w:rFonts w:hint="eastAsia"/>
        </w:rPr>
        <w:t>M</w:t>
      </w:r>
      <w:r w:rsidR="00DE4A95">
        <w:t>C-JXT</w:t>
      </w:r>
      <w:r w:rsidR="00DE4A95">
        <w:rPr>
          <w:rFonts w:hint="eastAsia"/>
        </w:rPr>
        <w:t>方案，我们还要额外考虑客户端</w:t>
      </w:r>
      <w:r w:rsidR="00DE4A95">
        <w:rPr>
          <w:rFonts w:hint="eastAsia"/>
        </w:rPr>
        <w:t xml:space="preserve"> </w:t>
      </w:r>
      <m:oMath>
        <m:r>
          <m:rPr>
            <m:scr m:val="script"/>
          </m:rPr>
          <w:rPr>
            <w:rFonts w:ascii="Cambria Math" w:hAnsi="Cambria Math"/>
          </w:rPr>
          <m:t>C</m:t>
        </m:r>
      </m:oMath>
      <w:r w:rsidR="008E7556">
        <w:rPr>
          <w:rFonts w:hint="eastAsia"/>
        </w:rPr>
        <w:t xml:space="preserve"> </w:t>
      </w:r>
      <w:r w:rsidR="007201AC">
        <w:rPr>
          <w:rFonts w:hint="eastAsia"/>
        </w:rPr>
        <w:t>作为攻击者的情况</w:t>
      </w:r>
      <w:r w:rsidR="00DE4A95">
        <w:rPr>
          <w:rFonts w:hint="eastAsia"/>
        </w:rPr>
        <w:t>。</w:t>
      </w:r>
      <w:r w:rsidR="00984A75">
        <w:rPr>
          <w:rFonts w:hint="eastAsia"/>
        </w:rPr>
        <w:t>总体来说，</w:t>
      </w:r>
      <w:r w:rsidR="00984A75">
        <w:rPr>
          <w:rFonts w:hint="eastAsia"/>
        </w:rPr>
        <w:t>M</w:t>
      </w:r>
      <w:r w:rsidR="00984A75">
        <w:t>C-JXT</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E75B91">
        <w:rPr>
          <w:rFonts w:hint="eastAsia"/>
        </w:rPr>
        <w:t>3</w:t>
      </w:r>
      <w:r w:rsidR="00E75B91">
        <w:rPr>
          <w:rFonts w:hint="eastAsia"/>
        </w:rPr>
        <w:t>）客户端和服务端之间不会勾结。</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B877C4">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B877C4" w:rsidRPr="00B877C4">
        <w:rPr>
          <w:noProof/>
          <w:vertAlign w:val="superscript"/>
        </w:rPr>
        <w:t>[15]</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5" w:name="_Toc132364740"/>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5"/>
    </w:p>
    <w:p w14:paraId="166100B1" w14:textId="0B162FEC" w:rsidR="00AD7237" w:rsidRDefault="00AD7237" w:rsidP="00C277AC">
      <w:r>
        <w:tab/>
        <w:t>MC-JXT</w:t>
      </w:r>
      <w:r w:rsidR="00010477">
        <w:rPr>
          <w:rFonts w:hint="eastAsia"/>
        </w:rPr>
        <w:t>首先</w:t>
      </w:r>
      <w:r w:rsidR="00E23B51">
        <w:rPr>
          <w:rFonts w:hint="eastAsia"/>
        </w:rPr>
        <w:t>考虑</w:t>
      </w:r>
      <w:r w:rsidR="00EB3B2D">
        <w:rPr>
          <w:rFonts w:hint="eastAsia"/>
        </w:rPr>
        <w:t>诚实且好奇的服务</w:t>
      </w:r>
      <w:r w:rsidR="00B41FF9">
        <w:rPr>
          <w:rFonts w:hint="eastAsia"/>
        </w:rPr>
        <w:t>端</w:t>
      </w:r>
      <w:r w:rsidR="00432285">
        <w:rPr>
          <w:rFonts w:hint="eastAsia"/>
        </w:rPr>
        <w:t>作为攻击者</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8F5560">
        <w:rPr>
          <w:rFonts w:hint="eastAsia"/>
        </w:rPr>
        <w:t>J</w:t>
      </w:r>
      <w:r w:rsidR="008F5560">
        <w:t>XT</w:t>
      </w:r>
      <w:r w:rsidR="008F5560">
        <w:rPr>
          <w:rFonts w:hint="eastAsia"/>
        </w:rPr>
        <w:t>的安全性定义为</w:t>
      </w:r>
      <w:r w:rsidR="00F10553">
        <w:rPr>
          <w:rFonts w:hint="eastAsia"/>
        </w:rPr>
        <w:t>抗自适应攻击的</w:t>
      </w:r>
      <w:r w:rsidR="00841916">
        <w:rPr>
          <w:rFonts w:hint="eastAsia"/>
        </w:rPr>
        <w:t xml:space="preserve"> </w:t>
      </w:r>
      <m:oMath>
        <m:r>
          <m:rPr>
            <m:scr m:val="script"/>
          </m:rPr>
          <w:rPr>
            <w:rFonts w:ascii="Cambria Math" w:hAnsi="Cambria Math"/>
          </w:rPr>
          <m:t xml:space="preserve">L </m:t>
        </m:r>
      </m:oMath>
      <w:r w:rsidR="00FB2649">
        <w:rPr>
          <w:rFonts w:ascii="Calibri" w:hAnsi="Calibri" w:cs="Calibri"/>
        </w:rPr>
        <w:t>-</w:t>
      </w:r>
      <w:r w:rsidR="00E94496">
        <w:rPr>
          <w:rFonts w:hint="eastAsia"/>
        </w:rPr>
        <w:t>语义安全</w:t>
      </w:r>
      <w:r w:rsidR="00D7335F">
        <w:rPr>
          <w:rFonts w:hint="eastAsia"/>
        </w:rPr>
        <w:t>，</w:t>
      </w:r>
      <w:r w:rsidR="008F5560">
        <w:rPr>
          <w:rFonts w:hint="eastAsia"/>
        </w:rPr>
        <w:t>M</w:t>
      </w:r>
      <w:r w:rsidR="008F5560">
        <w:t>C-JXT</w:t>
      </w:r>
      <w:r w:rsidR="008F5560">
        <w:rPr>
          <w:rFonts w:hint="eastAsia"/>
        </w:rPr>
        <w:t>在此情况下的安全性同</w:t>
      </w:r>
      <w:r w:rsidR="008F5560">
        <w:rPr>
          <w:rFonts w:hint="eastAsia"/>
        </w:rPr>
        <w:t>J</w:t>
      </w:r>
      <w:r w:rsidR="008F5560">
        <w:t>XT</w:t>
      </w:r>
      <w:r w:rsidR="00DB2B39">
        <w:rPr>
          <w:rFonts w:hint="eastAsia"/>
        </w:rPr>
        <w:t>相同，</w:t>
      </w:r>
      <w:r w:rsidR="00D7335F">
        <w:rPr>
          <w:rFonts w:hint="eastAsia"/>
        </w:rPr>
        <w:t>我们可以直接</w:t>
      </w:r>
      <w:r w:rsidR="00EA4E4C">
        <w:rPr>
          <w:rFonts w:hint="eastAsia"/>
        </w:rPr>
        <w:t>采用。具体的安全性定义见</w:t>
      </w:r>
      <w:r w:rsidR="00EA4E4C">
        <w:rPr>
          <w:rFonts w:hint="eastAsia"/>
        </w:rPr>
        <w:t>J</w:t>
      </w:r>
      <w:r w:rsidR="00EA4E4C">
        <w:t>XT</w:t>
      </w:r>
      <w:r w:rsidR="00EA4E4C">
        <w:rPr>
          <w:rFonts w:hint="eastAsia"/>
        </w:rPr>
        <w:t>安全性定义</w:t>
      </w:r>
      <w:r w:rsidR="00DE6057">
        <w:fldChar w:fldCharType="begin"/>
      </w:r>
      <w:r w:rsidR="00B877C4">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DE6057">
        <w:fldChar w:fldCharType="separate"/>
      </w:r>
      <w:r w:rsidR="00B877C4" w:rsidRPr="00B877C4">
        <w:rPr>
          <w:noProof/>
          <w:vertAlign w:val="superscript"/>
        </w:rPr>
        <w:t>[12]</w:t>
      </w:r>
      <w:r w:rsidR="00DE6057">
        <w:fldChar w:fldCharType="end"/>
      </w:r>
      <w:r w:rsidR="00EA4E4C">
        <w:rPr>
          <w:rFonts w:hint="eastAsia"/>
        </w:rPr>
        <w:t>。</w:t>
      </w:r>
    </w:p>
    <w:p w14:paraId="2E592606" w14:textId="038182FE" w:rsidR="003C15C0" w:rsidRDefault="007E26CC" w:rsidP="007F7FB1">
      <w:pPr>
        <w:pStyle w:val="3"/>
        <w:spacing w:before="156" w:after="156"/>
      </w:pPr>
      <w:bookmarkStart w:id="46" w:name="_Toc132364741"/>
      <m:oMath>
        <m:r>
          <w:rPr>
            <w:rFonts w:ascii="Cambria Math" w:hAnsi="Cambria Math"/>
          </w:rPr>
          <m:t>Search</m:t>
        </m:r>
      </m:oMath>
      <w:r w:rsidR="008E7556">
        <w:rPr>
          <w:rFonts w:hint="eastAsia"/>
        </w:rPr>
        <w:t xml:space="preserve"> </w:t>
      </w:r>
      <w:r w:rsidR="00BE194C">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6"/>
    </w:p>
    <w:p w14:paraId="0F4CCCB4" w14:textId="4AF00230" w:rsidR="000019EE" w:rsidRDefault="00F217FA" w:rsidP="007516BD">
      <w:pPr>
        <w:pStyle w:val="4"/>
        <w:spacing w:before="156" w:after="156"/>
      </w:pPr>
      <w:r>
        <w:rPr>
          <w:rFonts w:hint="eastAsia"/>
        </w:rPr>
        <w:t>泄露函数</w:t>
      </w:r>
    </w:p>
    <w:p w14:paraId="7490C679" w14:textId="677186CC" w:rsidR="007516BD" w:rsidRDefault="00DF1C9F" w:rsidP="00E47E4C">
      <w:pPr>
        <w:ind w:firstLine="420"/>
      </w:pPr>
      <w:r>
        <w:rPr>
          <w:rFonts w:hint="eastAsia"/>
        </w:rPr>
        <w:t>由</w:t>
      </w:r>
      <w:r>
        <w:fldChar w:fldCharType="begin"/>
      </w:r>
      <w:r>
        <w:instrText xml:space="preserve"> </w:instrText>
      </w:r>
      <w:r>
        <w:rPr>
          <w:rFonts w:hint="eastAsia"/>
        </w:rPr>
        <w:instrText>REF _Ref132186583 \r \h</w:instrText>
      </w:r>
      <w:r>
        <w:instrText xml:space="preserve"> </w:instrText>
      </w:r>
      <w:r>
        <w:fldChar w:fldCharType="separate"/>
      </w:r>
      <w:r w:rsidR="003C36D3">
        <w:t>3.2</w:t>
      </w:r>
      <w:r>
        <w:fldChar w:fldCharType="end"/>
      </w:r>
      <w:r>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9D6ABE">
        <w:rPr>
          <w:rFonts w:hint="eastAsia"/>
        </w:rPr>
        <w:t>满足</w:t>
      </w:r>
      <w:r w:rsidR="00C8406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C84064">
        <w:t xml:space="preserve"> </w:t>
      </w:r>
      <w:r w:rsidR="00C84064">
        <w:rPr>
          <w:rFonts w:hint="eastAsia"/>
        </w:rPr>
        <w:t>和</w:t>
      </w:r>
      <w:r w:rsidR="00BC28F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w:r w:rsidR="00DA5C2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6072D">
        <w:rPr>
          <w:rFonts w:hint="eastAsia"/>
        </w:rPr>
        <w:t xml:space="preserve"> </w:t>
      </w:r>
      <w:r w:rsidR="0046072D">
        <w:rPr>
          <w:rFonts w:hint="eastAsia"/>
        </w:rPr>
        <w:t>和</w:t>
      </w:r>
      <w:r w:rsidR="0046072D">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w:r w:rsidR="00B425CC">
        <w:rPr>
          <w:rFonts w:hint="eastAsia"/>
        </w:rPr>
        <w:t xml:space="preserve"> </w:t>
      </w:r>
      <m:oMath>
        <m:r>
          <w:rPr>
            <w:rFonts w:ascii="Cambria Math" w:hAnsi="Cambria Math"/>
          </w:rPr>
          <m:t>Search</m:t>
        </m:r>
      </m:oMath>
      <w:r w:rsidR="00B425CC">
        <w:rPr>
          <w:rFonts w:hint="eastAsia"/>
        </w:rPr>
        <w:t xml:space="preserve"> </w:t>
      </w:r>
      <w:r w:rsidR="00B425CC">
        <w:rPr>
          <w:rFonts w:hint="eastAsia"/>
        </w:rPr>
        <w:t>过程中，服务端</w:t>
      </w:r>
      <w:r w:rsidR="00A15D30">
        <w:rPr>
          <w:rFonts w:hint="eastAsia"/>
        </w:rPr>
        <w:t>分别</w:t>
      </w:r>
      <w:r w:rsidR="00B425CC">
        <w:rPr>
          <w:rFonts w:hint="eastAsia"/>
        </w:rPr>
        <w:t>在遍历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A15D30">
        <w:rPr>
          <w:rFonts w:hint="eastAsia"/>
        </w:rPr>
        <w:t xml:space="preserve"> </w:t>
      </w:r>
      <w:r w:rsidR="00A15D30">
        <w:rPr>
          <w:rFonts w:hint="eastAsia"/>
        </w:rPr>
        <w:t>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A15D30">
        <w:rPr>
          <w:rFonts w:hint="eastAsia"/>
        </w:rPr>
        <w:t xml:space="preserve"> </w:t>
      </w:r>
      <w:r w:rsidR="00A15D30">
        <w:rPr>
          <w:rFonts w:hint="eastAsia"/>
        </w:rPr>
        <w:t>之后会向客户端发送停止信号</w:t>
      </w:r>
      <w:r w:rsidR="00351576">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w:r w:rsidR="008D074B">
        <w:rPr>
          <w:rFonts w:hint="eastAsia"/>
        </w:rPr>
        <w:t xml:space="preserve"> </w:t>
      </w:r>
      <m:oMath>
        <m:r>
          <w:rPr>
            <w:rFonts w:ascii="Cambria Math" w:hAnsi="Cambria Math"/>
          </w:rPr>
          <m:t>bxjointoken</m:t>
        </m:r>
      </m:oMath>
      <w:r w:rsidR="00696F99">
        <w:rPr>
          <w:rFonts w:hint="eastAsia"/>
        </w:rPr>
        <w:t xml:space="preserve"> </w:t>
      </w:r>
      <w:r w:rsidR="008D074B">
        <w:rPr>
          <w:rFonts w:hint="eastAsia"/>
        </w:rPr>
        <w:t>数目来确定上述两个值。</w:t>
      </w:r>
    </w:p>
    <w:p w14:paraId="5B61B94B" w14:textId="04AF9150" w:rsidR="00FF16FA" w:rsidRDefault="007C6EA5" w:rsidP="008A4377">
      <w:pPr>
        <w:ind w:firstLine="420"/>
      </w:pPr>
      <w:r>
        <w:rPr>
          <w:rFonts w:hint="eastAsia"/>
        </w:rPr>
        <w:lastRenderedPageBreak/>
        <w:t>在实际</w:t>
      </w:r>
      <w:r w:rsidRPr="00E47E4C">
        <w:rPr>
          <w:rFonts w:hint="eastAsia"/>
        </w:rPr>
        <w:t>的应用中，我们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我们</w:t>
      </w:r>
      <w:r w:rsidR="006F47B1" w:rsidRPr="00E47E4C">
        <w:rPr>
          <w:rFonts w:hint="eastAsia"/>
        </w:rPr>
        <w:t>设置</w:t>
      </w:r>
      <w:r w:rsidR="00CB7CD3" w:rsidRPr="00E47E4C">
        <w:rPr>
          <w:rFonts w:hint="eastAsia"/>
        </w:rPr>
        <w:t>一对掩码值</w:t>
      </w:r>
      <w:r w:rsidR="00DA3217" w:rsidRPr="00E47E4C">
        <w:rPr>
          <w:rFonts w:hint="eastAsia"/>
        </w:rPr>
        <w:t xml:space="preserve"> </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4D7612">
        <w:rPr>
          <w:rFonts w:hint="eastAsia"/>
        </w:rPr>
        <w:t>我们在</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w:r w:rsidR="0074768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747688">
        <w:rPr>
          <w:rFonts w:hint="eastAsia"/>
        </w:rPr>
        <w:t xml:space="preserve"> </w:t>
      </w:r>
      <w:r w:rsidR="00747688">
        <w:rPr>
          <w:rFonts w:hint="eastAsia"/>
        </w:rPr>
        <w:t>和</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8E7556">
        <w:rPr>
          <w:rFonts w:hint="eastAsia"/>
        </w:rPr>
        <w:t xml:space="preserve"> </w:t>
      </w:r>
      <w:r w:rsidR="00747688">
        <w:rPr>
          <w:rFonts w:hint="eastAsia"/>
        </w:rPr>
        <w:t>建立时使用的计数值的范围扩展为</w:t>
      </w:r>
      <m:oMath>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oMath>
      <w:r w:rsidR="00747688">
        <w:rPr>
          <w:rFonts w:hint="eastAsia"/>
        </w:rPr>
        <w:t xml:space="preserve"> </w:t>
      </w:r>
      <w:r w:rsidR="00747688">
        <w:rPr>
          <w:rFonts w:hint="eastAsia"/>
        </w:rPr>
        <w:t>和</w:t>
      </w:r>
      <w:r w:rsidR="00747688">
        <w:rPr>
          <w:rFonts w:hint="eastAsia"/>
        </w:rPr>
        <w:t xml:space="preserve"> </w:t>
      </w:r>
      <m:oMath>
        <m:r>
          <w:rPr>
            <w:rFonts w:ascii="Cambria Math" w:hAnsi="Cambria Math"/>
          </w:rPr>
          <m:t>[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w:r w:rsidR="007B7A9C">
        <w:rPr>
          <w:rFonts w:hint="eastAsia"/>
        </w:rPr>
        <w:t xml:space="preserve"> </w:t>
      </w:r>
      <m:oMath>
        <m:r>
          <w:rPr>
            <w:rFonts w:ascii="Cambria Math" w:hAnsi="Cambria Math"/>
          </w:rPr>
          <m:t>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F36952" w:rsidP="00E47E4C">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5B77C5A9" w14:textId="6DABBBC0" w:rsidR="007516BD" w:rsidRPr="007516BD" w:rsidRDefault="007516BD" w:rsidP="007516BD">
      <w:pPr>
        <w:pStyle w:val="4"/>
        <w:spacing w:before="156" w:after="156"/>
      </w:pPr>
      <w:r>
        <w:rPr>
          <w:rFonts w:hint="eastAsia"/>
        </w:rPr>
        <w:t>安全性定义</w:t>
      </w:r>
    </w:p>
    <w:p w14:paraId="10857618" w14:textId="5E5DA028" w:rsidR="007645E5" w:rsidRDefault="00FD69F7" w:rsidP="002D2D9A">
      <w:pPr>
        <w:ind w:firstLine="420"/>
      </w:pPr>
      <w:r>
        <w:rPr>
          <w:rFonts w:hint="eastAsia"/>
        </w:rPr>
        <w:t>此处的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w:r w:rsidR="009B43B3">
        <w:rPr>
          <w:rFonts w:hint="eastAsia"/>
        </w:rPr>
        <w:t xml:space="preserve"> </w:t>
      </w:r>
      <m:oMath>
        <m:r>
          <w:rPr>
            <w:rFonts w:ascii="Cambria Math" w:hAnsi="Cambria Math"/>
          </w:rPr>
          <m:t>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9"/>
        </w:rPr>
        <w:t xml:space="preserve"> </w:t>
      </w:r>
      <w:r w:rsidR="0089204D">
        <w:rPr>
          <w:rFonts w:hint="eastAsia"/>
        </w:rPr>
        <w:t>等人</w:t>
      </w:r>
      <w:r w:rsidR="00E07901">
        <w:fldChar w:fldCharType="begin"/>
      </w:r>
      <w:r w:rsidR="00E07901">
        <w:instrText xml:space="preserve"> ADDIN EN.CITE &lt;EndNote&gt;&lt;Cite&gt;&lt;Author&gt;Lindell&lt;/Author&gt;&lt;Year&gt;2017&lt;/Year&gt;&lt;RecNum&gt;17&lt;/RecNum&gt;&lt;DisplayText&gt;&lt;style face="superscript"&gt;[16]&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E07901" w:rsidRPr="00E07901">
        <w:rPr>
          <w:noProof/>
          <w:vertAlign w:val="superscript"/>
        </w:rPr>
        <w:t>[16]</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w:r w:rsidR="00576EEF">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576EEF">
        <w:rPr>
          <w:rFonts w:hint="eastAsia"/>
        </w:rPr>
        <w:t xml:space="preserve"> </w:t>
      </w:r>
      <w:r w:rsidR="003A5C01">
        <w:rPr>
          <w:rFonts w:hint="eastAsia"/>
        </w:rPr>
        <w:t>并同</w:t>
      </w:r>
      <w:r w:rsidR="00F73C46">
        <w:rPr>
          <w:rFonts w:hint="eastAsia"/>
        </w:rPr>
        <w:t>攻击者</w:t>
      </w:r>
      <w:r w:rsidR="00EE5579">
        <w:rPr>
          <w:rFonts w:hint="eastAsia"/>
        </w:rPr>
        <w:t xml:space="preserve"> </w:t>
      </w:r>
      <m:oMath>
        <m:r>
          <m:rPr>
            <m:scr m:val="script"/>
          </m:rPr>
          <w:rPr>
            <w:rFonts w:ascii="Cambria Math" w:hAnsi="Cambria Math"/>
          </w:rPr>
          <m:t>C</m:t>
        </m:r>
      </m:oMath>
      <w:r w:rsidR="00EE5579">
        <w:rPr>
          <w:rFonts w:hint="eastAsia"/>
        </w:rPr>
        <w:t xml:space="preserve"> </w:t>
      </w:r>
      <w:r w:rsidR="00F73C46">
        <w:rPr>
          <w:rFonts w:hint="eastAsia"/>
        </w:rPr>
        <w:t>和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w:r w:rsidR="00474ABC">
        <w:rPr>
          <w:rFonts w:hint="eastAsia"/>
        </w:rPr>
        <w:t xml:space="preserve"> </w:t>
      </w:r>
      <m:oMath>
        <m:r>
          <w:rPr>
            <w:rFonts w:ascii="Cambria Math" w:hAnsi="Cambria Math"/>
          </w:rPr>
          <m:t>q</m:t>
        </m:r>
      </m:oMath>
      <w:r w:rsidR="00474ABC">
        <w:rPr>
          <w:rFonts w:hint="eastAsia"/>
        </w:rPr>
        <w:t xml:space="preserve"> </w:t>
      </w:r>
      <w:r w:rsidR="00474ABC">
        <w:rPr>
          <w:rFonts w:hint="eastAsia"/>
        </w:rPr>
        <w:t>作为参数，</w:t>
      </w:r>
      <w:r w:rsidR="00B71E65">
        <w:rPr>
          <w:rFonts w:hint="eastAsia"/>
        </w:rPr>
        <w:t>然后验证</w:t>
      </w:r>
      <w:r w:rsidR="0087203D">
        <w:rPr>
          <w:rFonts w:hint="eastAsia"/>
        </w:rPr>
        <w:t xml:space="preserve"> </w:t>
      </w:r>
      <m:oMath>
        <m:r>
          <w:rPr>
            <w:rFonts w:ascii="Cambria Math" w:hAnsi="Cambria Math"/>
          </w:rPr>
          <m:t>q</m:t>
        </m:r>
      </m:oMath>
      <w:r w:rsidR="0087203D">
        <w:rPr>
          <w:rFonts w:hint="eastAsia"/>
        </w:rPr>
        <w:t xml:space="preserve"> </w:t>
      </w:r>
      <w:r w:rsidR="0087203D">
        <w:rPr>
          <w:rFonts w:hint="eastAsia"/>
        </w:rPr>
        <w:t>是否</w:t>
      </w:r>
      <w:r w:rsidR="00EC555B">
        <w:rPr>
          <w:rFonts w:hint="eastAsia"/>
        </w:rPr>
        <w:t>满足政策</w:t>
      </w:r>
      <w:r w:rsidR="000A4B0F">
        <w:rPr>
          <w:rFonts w:hint="eastAsia"/>
        </w:rPr>
        <w:t xml:space="preserve"> </w:t>
      </w:r>
      <m:oMath>
        <m:r>
          <w:rPr>
            <w:rFonts w:ascii="Cambria Math" w:hAnsi="Cambria Math"/>
          </w:rPr>
          <m:t>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A04269">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7AF6768A" w:rsidR="003F31A4" w:rsidRDefault="003F31A4" w:rsidP="003F31A4">
      <w:r>
        <w:rPr>
          <w:rFonts w:hint="eastAsia"/>
        </w:rPr>
        <w:t>(</w:t>
      </w:r>
      <w:r>
        <w:t xml:space="preserve">1)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Pr>
          <w:rFonts w:hint="eastAsia"/>
        </w:rPr>
        <w:t xml:space="preserve"> </w:t>
      </w:r>
      <w:r>
        <w:rPr>
          <w:rFonts w:hint="eastAsia"/>
        </w:rPr>
        <w:t>选择</w:t>
      </w:r>
      <w:r>
        <w:rPr>
          <w:rFonts w:hint="eastAsia"/>
        </w:rPr>
        <w:t xml:space="preserve"> </w:t>
      </w:r>
      <m:oMath>
        <m:r>
          <w:rPr>
            <w:rFonts w:ascii="Cambria Math" w:hAnsi="Cambria Math"/>
          </w:rPr>
          <m:t>(DB,P)</m:t>
        </m:r>
      </m:oMath>
      <w:r>
        <w:rPr>
          <w:rFonts w:hint="eastAsia"/>
        </w:rPr>
        <w:t>，接着实验运行</w:t>
      </w:r>
      <w:r>
        <w:rPr>
          <w:rFonts w:hint="eastAsia"/>
        </w:rPr>
        <w:t xml:space="preserve"> </w:t>
      </w:r>
      <m:oMath>
        <m:r>
          <w:rPr>
            <w:rFonts w:ascii="Cambria Math" w:hAnsi="Cambria Math"/>
          </w:rPr>
          <m:t>(EDB,K)←EDBSetup(DB)</m:t>
        </m:r>
      </m:oMath>
      <w:r>
        <w:rPr>
          <w:rFonts w:hint="eastAsia"/>
        </w:rPr>
        <w:t>。攻击者</w:t>
      </w:r>
      <w:r>
        <w:rPr>
          <w:rFonts w:hint="eastAsia"/>
        </w:rPr>
        <w:t xml:space="preserve"> </w:t>
      </w:r>
      <m:oMath>
        <m:r>
          <w:rPr>
            <w:rFonts w:ascii="Cambria Math" w:hAnsi="Cambria Math"/>
          </w:rPr>
          <m:t>A</m:t>
        </m:r>
      </m:oMath>
      <w:r>
        <w:rPr>
          <w:rFonts w:hint="eastAsia"/>
        </w:rPr>
        <w:t xml:space="preserve"> </w:t>
      </w:r>
      <w:r>
        <w:rPr>
          <w:rFonts w:hint="eastAsia"/>
        </w:rPr>
        <w:t>可以自由地调用</w:t>
      </w:r>
      <w:r>
        <w:rPr>
          <w:rFonts w:hint="eastAsia"/>
        </w:rPr>
        <w:t xml:space="preserve"> </w:t>
      </w:r>
      <m:oMath>
        <m:r>
          <w:rPr>
            <w:rFonts w:ascii="Cambria Math" w:hAnsi="Cambria Math"/>
          </w:rPr>
          <m:t>GenToken</m:t>
        </m:r>
      </m:oMath>
      <w:r w:rsidR="008E7556">
        <w:rPr>
          <w:rFonts w:hint="eastAsia"/>
        </w:rPr>
        <w:t xml:space="preserve"> </w:t>
      </w:r>
      <w:r>
        <w:rPr>
          <w:rFonts w:hint="eastAsia"/>
        </w:rPr>
        <w:t>和</w:t>
      </w:r>
      <w:r>
        <w:rPr>
          <w:rFonts w:hint="eastAsia"/>
        </w:rPr>
        <w:t xml:space="preserve"> </w:t>
      </w:r>
      <m:oMath>
        <m:r>
          <w:rPr>
            <w:rFonts w:ascii="Cambria Math" w:hAnsi="Cambria Math"/>
          </w:rPr>
          <m:t>Search</m:t>
        </m:r>
      </m:oMath>
      <w:r>
        <w:rPr>
          <w:rFonts w:hint="eastAsia"/>
        </w:rPr>
        <w:t xml:space="preserve"> </w:t>
      </w:r>
      <w:r>
        <w:rPr>
          <w:rFonts w:hint="eastAsia"/>
        </w:rPr>
        <w:t>实例，在前者中</w:t>
      </w:r>
      <w:r>
        <w:rPr>
          <w:rFonts w:hint="eastAsia"/>
        </w:rPr>
        <w:t xml:space="preserve"> </w:t>
      </w:r>
      <m:oMath>
        <m:r>
          <w:rPr>
            <w:rFonts w:ascii="Cambria Math" w:hAnsi="Cambria Math"/>
          </w:rPr>
          <m:t>A</m:t>
        </m:r>
      </m:oMath>
      <w:r>
        <w:rPr>
          <w:rFonts w:hint="eastAsia"/>
        </w:rPr>
        <w:t xml:space="preserve"> </w:t>
      </w:r>
      <w:r>
        <w:rPr>
          <w:rFonts w:hint="eastAsia"/>
        </w:rPr>
        <w:t>接受</w:t>
      </w:r>
      <w:r>
        <w:rPr>
          <w:rFonts w:hint="eastAsia"/>
        </w:rPr>
        <w:t xml:space="preserve"> </w:t>
      </w:r>
      <m:oMath>
        <m:r>
          <w:rPr>
            <w:rFonts w:ascii="Cambria Math" w:hAnsi="Cambria Math"/>
          </w:rPr>
          <m:t>K</m:t>
        </m:r>
      </m:oMath>
      <w:r>
        <w:rPr>
          <w:rFonts w:hint="eastAsia"/>
        </w:rPr>
        <w:t xml:space="preserve"> </w:t>
      </w:r>
      <w:r>
        <w:rPr>
          <w:rFonts w:hint="eastAsia"/>
        </w:rPr>
        <w:t>和</w:t>
      </w:r>
      <w:r>
        <w:rPr>
          <w:rFonts w:hint="eastAsia"/>
        </w:rPr>
        <w:t xml:space="preserve"> </w:t>
      </w:r>
      <m:oMath>
        <m:r>
          <w:rPr>
            <w:rFonts w:ascii="Cambria Math" w:hAnsi="Cambria Math"/>
          </w:rPr>
          <m:t>P</m:t>
        </m:r>
      </m:oMath>
      <w:r>
        <w:rPr>
          <w:rFonts w:hint="eastAsia"/>
        </w:rPr>
        <w:t>并与数据提供者</w:t>
      </w:r>
      <w:r>
        <w:rPr>
          <w:rFonts w:hint="eastAsia"/>
        </w:rPr>
        <w:t xml:space="preserve"> </w:t>
      </w:r>
      <m:oMath>
        <m:r>
          <m:rPr>
            <m:scr m:val="script"/>
          </m:rPr>
          <w:rPr>
            <w:rFonts w:ascii="Cambria Math" w:hAnsi="Cambria Math"/>
          </w:rPr>
          <m:t>D</m:t>
        </m:r>
      </m:oMath>
      <w:r>
        <w:rPr>
          <w:rFonts w:hint="eastAsia"/>
        </w:rPr>
        <w:t xml:space="preserve"> </w:t>
      </w:r>
      <w:r>
        <w:rPr>
          <w:rFonts w:hint="eastAsia"/>
        </w:rPr>
        <w:t>进行交互；在后者中</w:t>
      </w:r>
      <w:r>
        <w:rPr>
          <w:rFonts w:hint="eastAsia"/>
        </w:rPr>
        <w:t xml:space="preserve"> </w:t>
      </w:r>
      <m:oMath>
        <m:r>
          <w:rPr>
            <w:rFonts w:ascii="Cambria Math" w:hAnsi="Cambria Math"/>
          </w:rPr>
          <m:t>A</m:t>
        </m:r>
      </m:oMath>
      <w:r>
        <w:rPr>
          <w:rFonts w:hint="eastAsia"/>
        </w:rPr>
        <w:t xml:space="preserve"> </w:t>
      </w:r>
      <w:r>
        <w:rPr>
          <w:rFonts w:hint="eastAsia"/>
        </w:rPr>
        <w:t>与接受</w:t>
      </w:r>
      <w:r>
        <w:rPr>
          <w:rFonts w:hint="eastAsia"/>
        </w:rPr>
        <w:t xml:space="preserve"> </w:t>
      </w:r>
      <m:oMath>
        <m:r>
          <w:rPr>
            <w:rFonts w:ascii="Cambria Math" w:hAnsi="Cambria Math"/>
          </w:rPr>
          <m:t>EDB</m:t>
        </m:r>
      </m:oMath>
      <w:r>
        <w:rPr>
          <w:rFonts w:hint="eastAsia"/>
        </w:rPr>
        <w:t xml:space="preserve"> </w:t>
      </w:r>
      <w:r>
        <w:rPr>
          <w:rFonts w:hint="eastAsia"/>
        </w:rPr>
        <w:t>的服务端</w:t>
      </w:r>
      <w:r>
        <w:rPr>
          <w:rFonts w:hint="eastAsia"/>
        </w:rPr>
        <w:t xml:space="preserve"> </w:t>
      </w:r>
      <m:oMath>
        <m:r>
          <m:rPr>
            <m:scr m:val="script"/>
          </m:rPr>
          <w:rPr>
            <w:rFonts w:ascii="Cambria Math" w:hAnsi="Cambria Math"/>
          </w:rPr>
          <m:t>S</m:t>
        </m:r>
      </m:oMath>
      <w:r>
        <w:rPr>
          <w:rFonts w:hint="eastAsia"/>
        </w:rPr>
        <w:t xml:space="preserve"> </w:t>
      </w:r>
      <w:r>
        <w:rPr>
          <w:rFonts w:hint="eastAsia"/>
        </w:rPr>
        <w:t>进行交互。</w:t>
      </w:r>
      <m:oMath>
        <m:r>
          <w:rPr>
            <w:rFonts w:ascii="Cambria Math" w:hAnsi="Cambria Math"/>
          </w:rPr>
          <m:t xml:space="preserve">A </m:t>
        </m:r>
      </m:oMath>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 xml:space="preserve">b </m:t>
        </m:r>
      </m:oMath>
      <w:r>
        <w:rPr>
          <w:rFonts w:hint="eastAsia"/>
        </w:rPr>
        <w:t>就是实验最终的输出。</w:t>
      </w:r>
    </w:p>
    <w:p w14:paraId="05284494" w14:textId="4D6DE430" w:rsidR="003F31A4" w:rsidRPr="00596B84" w:rsidRDefault="003F31A4" w:rsidP="003F31A4">
      <w:r>
        <w:rPr>
          <w:rFonts w:hint="eastAsia"/>
        </w:rPr>
        <w:t>(</w:t>
      </w:r>
      <w:r>
        <w:t xml:space="preserve">2)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Pr>
          <w:rFonts w:hint="eastAsia"/>
        </w:rPr>
        <w:t>同上述实验选择</w:t>
      </w:r>
      <w:r>
        <w:rPr>
          <w:rFonts w:hint="eastAsia"/>
        </w:rPr>
        <w:t xml:space="preserve"> </w:t>
      </w:r>
      <m:oMath>
        <m:r>
          <w:rPr>
            <w:rFonts w:ascii="Cambria Math" w:hAnsi="Cambria Math"/>
          </w:rPr>
          <m:t>(DB,P)</m:t>
        </m:r>
      </m:oMath>
      <w:r>
        <w:rPr>
          <w:rFonts w:hint="eastAsia"/>
        </w:rPr>
        <w:t>，实验首先运行</w:t>
      </w:r>
      <w:r>
        <w:rPr>
          <w:rFonts w:hint="eastAsia"/>
        </w:rPr>
        <w:t xml:space="preserve"> </w:t>
      </w:r>
      <m:oMath>
        <m:r>
          <w:rPr>
            <w:rFonts w:ascii="Cambria Math" w:hAnsi="Cambria Math"/>
          </w:rPr>
          <m:t>s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p>
          <m:sSupPr>
            <m:ctrlPr>
              <w:rPr>
                <w:rFonts w:ascii="Cambria Math" w:hAnsi="Cambria Math"/>
              </w:rPr>
            </m:ctrlPr>
          </m:sSupPr>
          <m:e>
            <m:r>
              <w:rPr>
                <w:rFonts w:ascii="Cambria Math" w:hAnsi="Cambria Math"/>
              </w:rPr>
              <m:t>1</m:t>
            </m:r>
          </m:e>
          <m:sup>
            <m:r>
              <w:rPr>
                <w:rFonts w:ascii="Cambria Math" w:hAnsi="Cambria Math"/>
              </w:rPr>
              <m:t>λ</m:t>
            </m:r>
          </m:sup>
        </m:sSup>
        <m:r>
          <w:rPr>
            <w:rFonts w:ascii="Cambria Math" w:hAnsi="Cambria Math"/>
          </w:rPr>
          <m:t>)</m:t>
        </m:r>
      </m:oMath>
      <w:r>
        <w:rPr>
          <w:rFonts w:hint="eastAsia"/>
        </w:rPr>
        <w:t>以初始化模拟者算法</w:t>
      </w:r>
      <w:r>
        <w:rPr>
          <w:rFonts w:hint="eastAsia"/>
        </w:rPr>
        <w:t xml:space="preserve"> </w:t>
      </w:r>
      <m:oMath>
        <m:r>
          <w:rPr>
            <w:rFonts w:ascii="Cambria Math" w:hAnsi="Cambria Math"/>
          </w:rPr>
          <m:t>S</m:t>
        </m:r>
      </m:oMath>
      <w:r>
        <w:rPr>
          <w:rFonts w:hint="eastAsia"/>
        </w:rPr>
        <w:t>。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GenToken</m:t>
        </m:r>
      </m:oMath>
      <w:r w:rsidR="008E7556">
        <w:rPr>
          <w:rFonts w:hint="eastAsia"/>
        </w:rPr>
        <w:t xml:space="preserve"> </w:t>
      </w:r>
      <w:r>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st,P)</m:t>
        </m:r>
      </m:oMath>
      <w:r>
        <w:rPr>
          <w:rFonts w:hint="eastAsia"/>
        </w:rPr>
        <w:t xml:space="preserve"> </w:t>
      </w:r>
      <w:r>
        <w:rPr>
          <w:rFonts w:hint="eastAsia"/>
        </w:rPr>
        <w:t>的实验进行交互；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Search</m:t>
        </m:r>
      </m:oMath>
      <w:r>
        <w:rPr>
          <w:rFonts w:hint="eastAsia"/>
        </w:rPr>
        <w:t xml:space="preserve"> </w:t>
      </w:r>
      <w:r>
        <w:rPr>
          <w:rFonts w:hint="eastAsia"/>
        </w:rPr>
        <w:t>时，将于运行着</w:t>
      </w:r>
      <w:r w:rsidR="008E7556">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oMath>
      <w:r w:rsidR="008E7556">
        <w:rPr>
          <w:rFonts w:hint="eastAsia"/>
        </w:rPr>
        <w:t xml:space="preserve"> </w:t>
      </w:r>
      <w:r>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oMath>
      <w:r>
        <w:rPr>
          <w:rFonts w:hint="eastAsia"/>
        </w:rPr>
        <w:t xml:space="preserve"> </w:t>
      </w:r>
      <w:r>
        <w:rPr>
          <w:rFonts w:hint="eastAsia"/>
        </w:rPr>
        <w:t>在与</w:t>
      </w:r>
      <w:r>
        <w:rPr>
          <w:rFonts w:hint="eastAsia"/>
        </w:rPr>
        <w:t xml:space="preserve"> </w:t>
      </w:r>
      <m:oMath>
        <m:r>
          <w:rPr>
            <w:rFonts w:ascii="Cambria Math" w:hAnsi="Cambria Math"/>
          </w:rPr>
          <m:t>A</m:t>
        </m:r>
      </m:oMath>
      <w:r w:rsidR="008E7556">
        <w:rPr>
          <w:rFonts w:hint="eastAsia"/>
        </w:rPr>
        <w:t xml:space="preserve"> </w:t>
      </w:r>
      <w:r>
        <w:rPr>
          <w:rFonts w:hint="eastAsia"/>
        </w:rPr>
        <w:t>进行交互时，都可以更新全局模拟者状态变量</w:t>
      </w:r>
      <w:r>
        <w:rPr>
          <w:rFonts w:hint="eastAsia"/>
        </w:rPr>
        <w:t xml:space="preserve"> </w:t>
      </w:r>
      <m:oMath>
        <m:r>
          <w:rPr>
            <w:rFonts w:ascii="Cambria Math" w:hAnsi="Cambria Math"/>
          </w:rPr>
          <m:t>st</m:t>
        </m:r>
      </m:oMath>
      <w:r>
        <w:rPr>
          <w:rFonts w:hint="eastAsia"/>
        </w:rPr>
        <w:t>。两者也都可以向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E7556">
        <w:rPr>
          <w:rFonts w:hint="eastAsia"/>
        </w:rPr>
        <w:t xml:space="preserve"> </w:t>
      </w:r>
      <w:r>
        <w:rPr>
          <w:rFonts w:hint="eastAsia"/>
        </w:rPr>
        <w:t>发起查询并得到上述的查询结果。</w:t>
      </w:r>
      <m:oMath>
        <m:r>
          <w:rPr>
            <w:rFonts w:ascii="Cambria Math" w:hAnsi="Cambria Math"/>
          </w:rPr>
          <m:t>A</m:t>
        </m:r>
      </m:oMath>
      <w:r w:rsidR="008E7556">
        <w:rPr>
          <w:rFonts w:hint="eastAsia"/>
        </w:rPr>
        <w:t xml:space="preserve"> </w:t>
      </w:r>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b</m:t>
        </m:r>
      </m:oMath>
      <w:r w:rsidR="008E7556">
        <w:rPr>
          <w:rFonts w:hint="eastAsia"/>
        </w:rPr>
        <w:t xml:space="preserve"> </w:t>
      </w:r>
      <w:r>
        <w:rPr>
          <w:rFonts w:hint="eastAsia"/>
        </w:rPr>
        <w:t>就是实验最终的输出。</w:t>
      </w:r>
    </w:p>
    <w:p w14:paraId="74DB8F18" w14:textId="073B3C8D" w:rsidR="003F31A4" w:rsidRDefault="003F31A4" w:rsidP="003F31A4">
      <w:r>
        <w:tab/>
      </w:r>
      <w:r>
        <w:rPr>
          <w:rFonts w:hint="eastAsia"/>
        </w:rPr>
        <w:t>如果对于攻击者</w:t>
      </w:r>
      <w:r>
        <w:rPr>
          <w:rFonts w:hint="eastAsia"/>
        </w:rPr>
        <w:t xml:space="preserve"> </w:t>
      </w:r>
      <m:oMath>
        <m:r>
          <w:rPr>
            <w:rFonts w:ascii="Cambria Math" w:hAnsi="Cambria Math"/>
          </w:rPr>
          <m:t>A</m:t>
        </m:r>
      </m:oMath>
      <w:r w:rsidR="008E7556">
        <w:rPr>
          <w:rFonts w:hint="eastAsia"/>
        </w:rPr>
        <w:t xml:space="preserve"> </w:t>
      </w:r>
      <w:r>
        <w:rPr>
          <w:rFonts w:hint="eastAsia"/>
        </w:rPr>
        <w:t>所能进行的任何多项式时间算法，总是存在一个运行算法</w:t>
      </w:r>
      <w:r>
        <w:rPr>
          <w:rFonts w:hint="eastAsia"/>
        </w:rPr>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oMath>
      <w:r w:rsidR="008E7556">
        <w:rPr>
          <w:rFonts w:hint="eastAsia"/>
        </w:rPr>
        <w:t xml:space="preserve"> </w:t>
      </w:r>
      <w:r>
        <w:rPr>
          <w:rFonts w:hint="eastAsia"/>
        </w:rPr>
        <w:t>的模拟者，使得</w:t>
      </w:r>
      <w:r>
        <w:rPr>
          <w:rFonts w:hint="eastAsia"/>
        </w:rPr>
        <w:t>:</w:t>
      </w:r>
    </w:p>
    <w:p w14:paraId="260D87CD" w14:textId="77777777" w:rsidR="003F31A4" w:rsidRPr="00CB5F4A" w:rsidRDefault="003F31A4" w:rsidP="003F31A4">
      <m:oMathPara>
        <m:oMath>
          <m:r>
            <w:rPr>
              <w:rFonts w:ascii="Cambria Math" w:hAnsi="Cambria Math"/>
            </w:rPr>
            <w:lastRenderedPageBreak/>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73638F45" w14:textId="7FC4188E" w:rsidR="003F31A4" w:rsidRPr="003F31A4" w:rsidRDefault="003F31A4" w:rsidP="00FA40D2">
      <w:r>
        <w:rPr>
          <w:rFonts w:hint="eastAsia"/>
        </w:rPr>
        <w:t>即使得两个实验输出结果的统计学差异为安全参数</w:t>
      </w:r>
      <w:r>
        <w:rPr>
          <w:rFonts w:hint="eastAsia"/>
        </w:rPr>
        <w:t xml:space="preserve"> </w:t>
      </w:r>
      <m:oMath>
        <m:r>
          <w:rPr>
            <w:rFonts w:ascii="Cambria Math" w:hAnsi="Cambria Math"/>
          </w:rPr>
          <m:t>λ</m:t>
        </m:r>
      </m:oMath>
      <w:r>
        <w:rPr>
          <w:rFonts w:hint="eastAsia"/>
        </w:rPr>
        <w:t xml:space="preserve"> </w:t>
      </w:r>
      <w:r>
        <w:rPr>
          <w:rFonts w:hint="eastAsia"/>
        </w:rPr>
        <w:t>的可忽略函数，我们就称协议</w:t>
      </w:r>
      <w:r>
        <w:rPr>
          <w:rFonts w:hint="eastAsia"/>
        </w:rPr>
        <w:t xml:space="preserve"> </w:t>
      </w:r>
      <m:oMath>
        <m:r>
          <w:rPr>
            <w:rFonts w:ascii="Cambria Math" w:hAnsi="Cambria Math"/>
          </w:rPr>
          <m:t>J</m:t>
        </m:r>
      </m:oMath>
      <w:r w:rsidR="008E7556">
        <w:rPr>
          <w:rFonts w:hint="eastAsia"/>
        </w:rPr>
        <w:t xml:space="preserve"> </w:t>
      </w:r>
      <w:r>
        <w:rPr>
          <w:rFonts w:hint="eastAsia"/>
        </w:rPr>
        <w:t>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sidR="00FA40D2">
        <w:rPr>
          <w:rFonts w:hint="eastAsia"/>
        </w:rPr>
        <w:t>。</w:t>
      </w:r>
    </w:p>
    <w:p w14:paraId="260DE5A2" w14:textId="0187928C"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我们</w:t>
      </w:r>
      <w:r w:rsidR="007302BC">
        <w:rPr>
          <w:rFonts w:hint="eastAsia"/>
        </w:rPr>
        <w:t>称</w:t>
      </w:r>
      <w:r w:rsidR="00245F3D">
        <w:rPr>
          <w:rFonts w:hint="eastAsia"/>
        </w:rPr>
        <w:t>此实现是安全的</w:t>
      </w:r>
      <w:r w:rsidR="00691061">
        <w:rPr>
          <w:rFonts w:hint="eastAsia"/>
        </w:rPr>
        <w:t>：</w:t>
      </w:r>
    </w:p>
    <w:p w14:paraId="140FC4B8" w14:textId="77777777" w:rsidR="00654F10" w:rsidRPr="00E03C16" w:rsidRDefault="00654F10" w:rsidP="00654F10">
      <w:pPr>
        <w:rPr>
          <w:i/>
        </w:rPr>
      </w:pPr>
      <w:r>
        <w:rPr>
          <w:rFonts w:hint="eastAsia"/>
          <w:b/>
          <w:bCs/>
        </w:rPr>
        <w:t>结论</w:t>
      </w:r>
      <w:r>
        <w:rPr>
          <w:rFonts w:hint="eastAsia"/>
          <w:b/>
          <w:bCs/>
        </w:rPr>
        <w:t>1</w:t>
      </w:r>
      <w:r>
        <w:rPr>
          <w:rFonts w:hint="eastAsia"/>
        </w:rPr>
        <w:t>：令泄露函数为</w:t>
      </w:r>
      <w:r>
        <w:rPr>
          <w:rFonts w:hint="eastAsia"/>
        </w:rPr>
        <w:t xml:space="preserve"> </w:t>
      </w:r>
      <m:oMath>
        <m:r>
          <m:rPr>
            <m:scr m:val="script"/>
          </m:rPr>
          <w:rPr>
            <w:rFonts w:ascii="Cambria Math" w:hAnsi="Cambria Math"/>
          </w:rPr>
          <m:t>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Pr>
          <w:rFonts w:hint="eastAsia"/>
        </w:rPr>
        <w:t>，当满足以下条件时，一个</w:t>
      </w:r>
      <w:r>
        <w:rPr>
          <w:rFonts w:hint="eastAsia"/>
        </w:rPr>
        <w:t>M</w:t>
      </w:r>
      <w:r>
        <w:t>C-JXT</w:t>
      </w:r>
      <w:r>
        <w:rPr>
          <w:rFonts w:hint="eastAsia"/>
        </w:rPr>
        <w:t>实现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Pr>
          <w:rFonts w:hint="eastAsia"/>
        </w:rPr>
        <w:t>:</w:t>
      </w:r>
    </w:p>
    <w:p w14:paraId="3BFA742D" w14:textId="77777777" w:rsidR="00654F10" w:rsidRDefault="00654F10" w:rsidP="00654F10">
      <w:r>
        <w:tab/>
      </w:r>
      <w:r>
        <w:rPr>
          <w:rFonts w:hint="eastAsia"/>
        </w:rPr>
        <w:t>（</w:t>
      </w:r>
      <w:r>
        <w:rPr>
          <w:rFonts w:hint="eastAsia"/>
        </w:rPr>
        <w:t>1</w:t>
      </w:r>
      <w:r>
        <w:rPr>
          <w:rFonts w:hint="eastAsia"/>
        </w:rPr>
        <w:t>）</w:t>
      </w:r>
      <m:oMath>
        <m:r>
          <w:rPr>
            <w:rFonts w:ascii="Cambria Math" w:hAnsi="Cambria Math"/>
          </w:rPr>
          <m:t>F</m:t>
        </m:r>
      </m:oMath>
      <w:r>
        <w:rPr>
          <w:rFonts w:hint="eastAsia"/>
        </w:rPr>
        <w:t xml:space="preserve"> </w:t>
      </w:r>
      <w:r>
        <w:rPr>
          <w:rFonts w:hint="eastAsia"/>
        </w:rPr>
        <w:t>是一个安全的伪随机函数。</w:t>
      </w:r>
    </w:p>
    <w:p w14:paraId="1247B812" w14:textId="77777777" w:rsidR="00654F10" w:rsidRDefault="00654F10" w:rsidP="00654F10">
      <w:r>
        <w:tab/>
      </w:r>
      <w:r>
        <w:rPr>
          <w:rFonts w:hint="eastAsia"/>
        </w:rPr>
        <w:t>（</w:t>
      </w:r>
      <w:r>
        <w:rPr>
          <w:rFonts w:hint="eastAsia"/>
        </w:rPr>
        <w:t>2</w:t>
      </w:r>
      <w:r>
        <w:rPr>
          <w:rFonts w:hint="eastAsia"/>
        </w:rPr>
        <w:t>）</w:t>
      </w:r>
      <m:oMath>
        <m:r>
          <w:rPr>
            <w:rFonts w:ascii="Cambria Math" w:hAnsi="Cambria Math"/>
          </w:rPr>
          <m:t>TSet</m:t>
        </m:r>
      </m:oMath>
      <w:r>
        <w:rPr>
          <w:rFonts w:hint="eastAsia"/>
        </w:rPr>
        <w:t xml:space="preserve"> </w:t>
      </w:r>
      <w:r>
        <w:rPr>
          <w:rFonts w:hint="eastAsia"/>
        </w:rPr>
        <w:t>满足计算正确性。</w:t>
      </w:r>
    </w:p>
    <w:p w14:paraId="31F0D3A3" w14:textId="4CC5FE93" w:rsidR="00654F10" w:rsidRPr="00654F10" w:rsidRDefault="00654F10" w:rsidP="00654F10">
      <w:r>
        <w:tab/>
      </w:r>
      <w:r>
        <w:rPr>
          <w:rFonts w:hint="eastAsia"/>
        </w:rPr>
        <w:t>（</w:t>
      </w:r>
      <w:r>
        <w:rPr>
          <w:rFonts w:hint="eastAsia"/>
        </w:rPr>
        <w:t>3</w:t>
      </w:r>
      <w:r>
        <w:rPr>
          <w:rFonts w:hint="eastAsia"/>
        </w:rPr>
        <w:t>）认证加解密算法</w:t>
      </w:r>
      <w:r>
        <w:rPr>
          <w:rFonts w:hint="eastAsia"/>
        </w:rPr>
        <w:t>(</w:t>
      </w:r>
      <w:r>
        <w:t>AuthEnc</w:t>
      </w:r>
      <w:r>
        <w:rPr>
          <w:rFonts w:hint="eastAsia"/>
        </w:rPr>
        <w:t>,</w:t>
      </w:r>
      <w:r>
        <w:t xml:space="preserve"> AuthDec)</w:t>
      </w:r>
      <w:r>
        <w:rPr>
          <w:rFonts w:hint="eastAsia"/>
        </w:rPr>
        <w:t>满足</w:t>
      </w:r>
      <w:r>
        <w:rPr>
          <w:rFonts w:hint="eastAsia"/>
        </w:rPr>
        <w:t>I</w:t>
      </w:r>
      <w:r>
        <w:t>ND-CPA</w:t>
      </w:r>
      <w:r>
        <w:rPr>
          <w:rFonts w:hint="eastAsia"/>
        </w:rPr>
        <w:t>以及</w:t>
      </w:r>
      <w:r>
        <w:rPr>
          <w:rFonts w:hint="eastAsia"/>
        </w:rPr>
        <w:t>Strong</w:t>
      </w:r>
      <w:r>
        <w:t>ly-UF-CMA</w:t>
      </w:r>
      <w:r>
        <w:rPr>
          <w:rFonts w:hint="eastAsia"/>
        </w:rPr>
        <w:t>定义。</w:t>
      </w:r>
    </w:p>
    <w:p w14:paraId="2C05D2E1" w14:textId="542F2305" w:rsidR="00023CDE" w:rsidRDefault="00D0476C" w:rsidP="00D0476C">
      <w:pPr>
        <w:ind w:firstLine="420"/>
      </w:pPr>
      <w:r>
        <w:rPr>
          <w:rFonts w:hint="eastAsia"/>
        </w:rPr>
        <w:t>结论</w:t>
      </w:r>
      <w:r>
        <w:rPr>
          <w:rFonts w:hint="eastAsia"/>
        </w:rPr>
        <w:t>1</w:t>
      </w:r>
      <w:r w:rsidR="00AC501C">
        <w:rPr>
          <w:rFonts w:hint="eastAsia"/>
        </w:rPr>
        <w:t>具体的证明见附录</w:t>
      </w:r>
      <w:r w:rsidR="00B85949">
        <w:rPr>
          <w:rFonts w:hint="eastAsia"/>
        </w:rPr>
        <w:t>。</w:t>
      </w:r>
    </w:p>
    <w:p w14:paraId="2F5DFDC1" w14:textId="6E666334" w:rsidR="00F63342" w:rsidRPr="00E970F0" w:rsidRDefault="00F63342" w:rsidP="00E970F0">
      <w:pPr>
        <w:pStyle w:val="2"/>
        <w:spacing w:before="156" w:after="156"/>
      </w:pPr>
      <w:bookmarkStart w:id="47" w:name="_Ref132096996"/>
      <w:bookmarkStart w:id="48" w:name="_Toc132364742"/>
      <w:r w:rsidRPr="00E970F0">
        <w:t>MC-JXT</w:t>
      </w:r>
      <w:r w:rsidR="00557102" w:rsidRPr="00E970F0">
        <w:rPr>
          <w:rFonts w:hint="eastAsia"/>
        </w:rPr>
        <w:t>协议理论开销分析</w:t>
      </w:r>
      <w:bookmarkEnd w:id="47"/>
      <w:bookmarkEnd w:id="48"/>
    </w:p>
    <w:p w14:paraId="2A47A207" w14:textId="1DB680A9" w:rsidR="0074074D" w:rsidRDefault="00FB4BF4" w:rsidP="00EC525E">
      <w:r>
        <w:tab/>
      </w:r>
      <w:r>
        <w:rPr>
          <w:rFonts w:hint="eastAsia"/>
        </w:rPr>
        <w:t>本节我们对</w:t>
      </w:r>
      <w:r w:rsidR="00A758FE">
        <w:rPr>
          <w:rFonts w:hint="eastAsia"/>
        </w:rPr>
        <w:t>M</w:t>
      </w:r>
      <w:r w:rsidR="00A758FE">
        <w:t>C-JXT</w:t>
      </w:r>
      <w:r w:rsidR="00A758FE">
        <w:rPr>
          <w:rFonts w:hint="eastAsia"/>
        </w:rPr>
        <w:t>的性能进行理论分析，后续第四章我们将</w:t>
      </w:r>
      <w:r w:rsidR="00430EC7">
        <w:rPr>
          <w:rFonts w:hint="eastAsia"/>
        </w:rPr>
        <w:t>对协议进行代码实现并</w:t>
      </w:r>
      <w:r w:rsidR="008A6EFE">
        <w:rPr>
          <w:rFonts w:hint="eastAsia"/>
        </w:rPr>
        <w:t>对理论分析的结论进行实验验证。</w:t>
      </w:r>
      <w:r w:rsidR="00492064">
        <w:rPr>
          <w:rFonts w:hint="eastAsia"/>
        </w:rPr>
        <w:t>我们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8B2502">
        <w:rPr>
          <w:rFonts w:hint="eastAsia"/>
        </w:rPr>
        <w:t>我们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25067B">
        <w:rPr>
          <w:rFonts w:hint="eastAsia"/>
        </w:rPr>
        <w:t>我们设两表的记录数为</w:t>
      </w:r>
      <w:r w:rsidR="00F471DF">
        <w:rPr>
          <w:rFonts w:hint="eastAsia"/>
        </w:rPr>
        <w:t xml:space="preserve"> </w:t>
      </w:r>
      <m:oMath>
        <m:r>
          <w:rPr>
            <w:rFonts w:ascii="Cambria Math" w:hAnsi="Cambria Math"/>
          </w:rPr>
          <m:t>m</m:t>
        </m:r>
      </m:oMath>
      <w:r w:rsidR="00F471DF">
        <w:rPr>
          <w:rFonts w:hint="eastAsia"/>
        </w:rPr>
        <w:t>，属性数为</w:t>
      </w:r>
      <w:r w:rsidR="00412E0F">
        <w:rPr>
          <w:rFonts w:hint="eastAsia"/>
        </w:rPr>
        <w:t xml:space="preserve"> </w:t>
      </w:r>
      <m:oMath>
        <m:r>
          <w:rPr>
            <w:rFonts w:ascii="Cambria Math" w:hAnsi="Cambria Math"/>
          </w:rPr>
          <m:t>n</m:t>
        </m:r>
      </m:oMath>
      <w:r w:rsidR="00535A96">
        <w:rPr>
          <w:rFonts w:hint="eastAsia"/>
        </w:rPr>
        <w:t>，</w:t>
      </w:r>
      <w:r w:rsidR="00163FE2">
        <w:rPr>
          <w:rFonts w:hint="eastAsia"/>
        </w:rPr>
        <w:t>两表</w:t>
      </w:r>
      <w:r w:rsidR="00163FE2">
        <w:rPr>
          <w:rFonts w:hint="eastAsia"/>
        </w:rPr>
        <w:t>Join</w:t>
      </w:r>
      <w:r w:rsidR="00163FE2">
        <w:rPr>
          <w:rFonts w:hint="eastAsia"/>
        </w:rPr>
        <w:t>属性的数目为</w:t>
      </w:r>
      <w:r w:rsidR="004B5DF0">
        <w:rPr>
          <w:rFonts w:hint="eastAsia"/>
        </w:rPr>
        <w:t xml:space="preserve"> </w:t>
      </w:r>
      <m:oMath>
        <m:r>
          <w:rPr>
            <w:rFonts w:ascii="Cambria Math" w:hAnsi="Cambria Math"/>
          </w:rPr>
          <m:t>T</m:t>
        </m:r>
      </m:oMath>
      <w:r w:rsidR="004B5DF0">
        <w:rPr>
          <w:rFonts w:hint="eastAsia"/>
        </w:rPr>
        <w:t>。</w:t>
      </w:r>
    </w:p>
    <w:p w14:paraId="7D7290FB" w14:textId="222F4405" w:rsidR="009E6608" w:rsidRPr="00E970F0" w:rsidRDefault="003941D8" w:rsidP="009B6DBF">
      <w:pPr>
        <w:pStyle w:val="3"/>
        <w:spacing w:before="156" w:after="156"/>
      </w:pPr>
      <w:bookmarkStart w:id="49" w:name="_Toc132364743"/>
      <w:r w:rsidRPr="00E970F0">
        <w:rPr>
          <w:rFonts w:hint="eastAsia"/>
        </w:rPr>
        <w:t>存储开销</w:t>
      </w:r>
      <w:bookmarkEnd w:id="49"/>
    </w:p>
    <w:p w14:paraId="6713C46C" w14:textId="587A5170" w:rsidR="00FB4C2F" w:rsidRDefault="00FB4C2F" w:rsidP="00FB4C2F">
      <w:r>
        <w:tab/>
      </w:r>
      <w:r w:rsidR="000E613A">
        <w:rPr>
          <w:rFonts w:hint="eastAsia"/>
        </w:rPr>
        <w:t>本节我们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w:r w:rsidR="00BA42D5">
        <w:rPr>
          <w:rFonts w:hint="eastAsia"/>
        </w:rPr>
        <w:t xml:space="preserve"> </w:t>
      </w:r>
      <m:oMath>
        <m:r>
          <w:rPr>
            <w:rFonts w:ascii="Cambria Math" w:hAnsi="Cambria Math"/>
          </w:rPr>
          <m:t>TSet</m:t>
        </m:r>
      </m:oMath>
      <w:r w:rsidR="008E7556">
        <w:rPr>
          <w:rFonts w:hint="eastAsia"/>
        </w:rPr>
        <w:t xml:space="preserve"> </w:t>
      </w:r>
      <w:r w:rsidR="00B67ED9">
        <w:rPr>
          <w:rFonts w:hint="eastAsia"/>
        </w:rPr>
        <w:t>和</w:t>
      </w:r>
      <w:r w:rsidR="008E7556">
        <w:rPr>
          <w:rFonts w:hint="eastAsia"/>
        </w:rPr>
        <w:t xml:space="preserve"> </w:t>
      </w:r>
      <m:oMath>
        <m:r>
          <w:rPr>
            <w:rFonts w:ascii="Cambria Math" w:hAnsi="Cambria Math"/>
          </w:rPr>
          <m:t>XSet</m:t>
        </m:r>
      </m:oMath>
      <w:r w:rsidR="00B67ED9">
        <w:rPr>
          <w:rFonts w:hint="eastAsia"/>
        </w:rPr>
        <w:t>。</w:t>
      </w:r>
      <w:r w:rsidR="00F93442">
        <w:rPr>
          <w:rFonts w:hint="eastAsia"/>
        </w:rPr>
        <w:t>由</w:t>
      </w:r>
      <w:r w:rsidR="0046539D">
        <w:fldChar w:fldCharType="begin"/>
      </w:r>
      <w:r w:rsidR="0046539D">
        <w:instrText xml:space="preserve"> </w:instrText>
      </w:r>
      <w:r w:rsidR="0046539D">
        <w:rPr>
          <w:rFonts w:hint="eastAsia"/>
        </w:rPr>
        <w:instrText>REF _Ref132239276 \r \h</w:instrText>
      </w:r>
      <w:r w:rsidR="0046539D">
        <w:instrText xml:space="preserve"> </w:instrText>
      </w:r>
      <w:r w:rsidR="0046539D">
        <w:fldChar w:fldCharType="separate"/>
      </w:r>
      <w:r w:rsidR="003C36D3">
        <w:t>3.2.1</w:t>
      </w:r>
      <w:r w:rsidR="0046539D">
        <w:fldChar w:fldCharType="end"/>
      </w:r>
      <w:r w:rsidR="0046539D">
        <w:rPr>
          <w:color w:val="FF0000"/>
        </w:rPr>
        <w:fldChar w:fldCharType="begin"/>
      </w:r>
      <w:r w:rsidR="0046539D">
        <w:instrText xml:space="preserve"> </w:instrText>
      </w:r>
      <w:r w:rsidR="0046539D">
        <w:rPr>
          <w:rFonts w:hint="eastAsia"/>
        </w:rPr>
        <w:instrText>PAGEREF _Ref132239257 \h</w:instrText>
      </w:r>
      <w:r w:rsidR="0046539D">
        <w:instrText xml:space="preserve"> </w:instrText>
      </w:r>
      <w:r w:rsidR="0046539D">
        <w:rPr>
          <w:color w:val="FF0000"/>
        </w:rPr>
      </w:r>
      <w:r w:rsidR="0046539D">
        <w:rPr>
          <w:color w:val="FF0000"/>
        </w:rPr>
        <w:fldChar w:fldCharType="separate"/>
      </w:r>
      <w:r w:rsidR="003C36D3">
        <w:rPr>
          <w:noProof/>
        </w:rPr>
        <w:t>8</w:t>
      </w:r>
      <w:r w:rsidR="0046539D">
        <w:rPr>
          <w:color w:val="FF0000"/>
        </w:rPr>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w</m:t>
        </m:r>
      </m:oMath>
      <w:r w:rsidR="0026721B">
        <w:rPr>
          <w:rFonts w:hint="eastAsia"/>
        </w:rPr>
        <w:t>，</w:t>
      </w:r>
      <m:oMath>
        <m:r>
          <w:rPr>
            <w:rFonts w:ascii="Cambria Math" w:hAnsi="Cambria Math"/>
          </w:rPr>
          <m:t>TSet</m:t>
        </m:r>
      </m:oMath>
      <w:r w:rsidR="008E7556">
        <w:rPr>
          <w:rFonts w:hint="eastAsia"/>
        </w:rPr>
        <w:t xml:space="preserve"> </w:t>
      </w:r>
      <w:r w:rsidR="0026721B">
        <w:rPr>
          <w:rFonts w:hint="eastAsia"/>
        </w:rPr>
        <w:t>中都有一个对应的列表</w:t>
      </w:r>
      <w:r w:rsidR="0026721B">
        <w:rPr>
          <w:rFonts w:hint="eastAsia"/>
        </w:rPr>
        <w:t xml:space="preserve"> </w:t>
      </w:r>
      <m:oMath>
        <m:r>
          <w:rPr>
            <w:rFonts w:ascii="Cambria Math" w:hAnsi="Cambria Math"/>
          </w:rPr>
          <m:t>TSet[w]</m:t>
        </m:r>
      </m:oMath>
      <w:r w:rsidR="0026721B">
        <w:rPr>
          <w:rFonts w:hint="eastAsia"/>
        </w:rPr>
        <w:t>，列表中元素的形式为</w:t>
      </w:r>
      <w:r w:rsidR="00786415">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m:t>
        </m:r>
      </m:oMath>
      <w:r w:rsidR="00910A68">
        <w:rPr>
          <w:rFonts w:hint="eastAsia"/>
        </w:rPr>
        <w:t xml:space="preserve"> </w:t>
      </w:r>
      <w:r w:rsidR="00910A68">
        <w:rPr>
          <w:rFonts w:hint="eastAsia"/>
        </w:rPr>
        <w:t>个存储单位</w:t>
      </w:r>
      <w:r w:rsidR="008E4B16">
        <w:rPr>
          <w:rFonts w:hint="eastAsia"/>
        </w:rPr>
        <w:t>，分别对应于</w:t>
      </w:r>
      <w:r w:rsidR="00911090">
        <w:rPr>
          <w:rFonts w:hint="eastAsia"/>
        </w:rPr>
        <w:t xml:space="preserve"> </w:t>
      </w:r>
      <m:oMath>
        <m:r>
          <w:rPr>
            <w:rFonts w:ascii="Cambria Math" w:hAnsi="Cambria Math"/>
          </w:rPr>
          <m:t>ct</m:t>
        </m:r>
      </m:oMath>
      <w:r w:rsidR="00911090">
        <w:rPr>
          <w:rFonts w:hint="eastAsia"/>
        </w:rPr>
        <w:t xml:space="preserve"> </w:t>
      </w:r>
      <w:r w:rsidR="00911090">
        <w:rPr>
          <w:rFonts w:hint="eastAsia"/>
        </w:rPr>
        <w:t>和</w:t>
      </w:r>
      <w:r w:rsidR="00911090">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TSet[w]</m:t>
        </m:r>
      </m:oMath>
      <w:r w:rsidR="00F167B1">
        <w:rPr>
          <w:rFonts w:hint="eastAsia"/>
        </w:rPr>
        <w:t xml:space="preserve"> </w:t>
      </w:r>
      <w:r w:rsidR="00F167B1">
        <w:rPr>
          <w:rFonts w:hint="eastAsia"/>
        </w:rPr>
        <w:t>占用的空间为</w:t>
      </w:r>
      <w:r w:rsidR="00D22B86">
        <w:rPr>
          <w:rFonts w:hint="eastAsia"/>
        </w:rPr>
        <w:t xml:space="preserve"> </w:t>
      </w:r>
      <m:oMath>
        <m:r>
          <w:rPr>
            <w:rFonts w:ascii="Cambria Math" w:hAnsi="Cambria Math"/>
          </w:rPr>
          <m:t>(2T+1)DB(w)</m:t>
        </m:r>
      </m:oMath>
      <w:r w:rsidR="00D22B86">
        <w:rPr>
          <w:rFonts w:hint="eastAsia"/>
        </w:rPr>
        <w:t xml:space="preserve"> </w:t>
      </w:r>
      <w:r w:rsidR="00D22B86">
        <w:rPr>
          <w:rFonts w:hint="eastAsia"/>
        </w:rPr>
        <w:t>个单位</w:t>
      </w:r>
      <w:r w:rsidR="003F2DA5">
        <w:rPr>
          <w:rFonts w:hint="eastAsia"/>
        </w:rPr>
        <w:t>，而这张表</w:t>
      </w:r>
      <w:r w:rsidR="00A96499">
        <w:rPr>
          <w:rFonts w:hint="eastAsia"/>
        </w:rPr>
        <w:t xml:space="preserve"> </w:t>
      </w:r>
      <m:oMath>
        <m:r>
          <w:rPr>
            <w:rFonts w:ascii="Cambria Math" w:hAnsi="Cambria Math"/>
          </w:rPr>
          <m:t>TSet</m:t>
        </m:r>
      </m:oMath>
      <w:r w:rsidR="008E7556">
        <w:rPr>
          <w:rFonts w:hint="eastAsia"/>
        </w:rPr>
        <w:t xml:space="preserve"> </w:t>
      </w:r>
      <w:r w:rsidR="003F2DA5">
        <w:rPr>
          <w:rFonts w:hint="eastAsia"/>
        </w:rPr>
        <w:t>整体占用的空间则为</w:t>
      </w:r>
      <w:r w:rsidR="001844EF">
        <w:rPr>
          <w:rFonts w:hint="eastAsia"/>
        </w:rPr>
        <w:t xml:space="preserve"> </w:t>
      </w:r>
      <m:oMath>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个单位</w:t>
      </w:r>
      <w:r w:rsidR="00B64708">
        <w:rPr>
          <w:rFonts w:hint="eastAsia"/>
        </w:rPr>
        <w:t>。</w:t>
      </w:r>
      <w:r w:rsidR="002226A4">
        <w:rPr>
          <w:rFonts w:hint="eastAsia"/>
        </w:rPr>
        <w:t>又因为</w:t>
      </w:r>
      <m:oMath>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w:r w:rsidR="003B3A68">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30CEA923" w:rsidR="008C5D41" w:rsidRDefault="004355D4" w:rsidP="00FB4C2F">
      <w:r>
        <w:tab/>
      </w:r>
      <w:r>
        <w:rPr>
          <w:rFonts w:hint="eastAsia"/>
        </w:rPr>
        <w:t>接下来我们再考虑</w:t>
      </w:r>
      <w:r w:rsidR="00B57DA6">
        <w:rPr>
          <w:rFonts w:hint="eastAsia"/>
        </w:rPr>
        <w:t xml:space="preserve"> </w:t>
      </w:r>
      <m:oMath>
        <m:r>
          <w:rPr>
            <w:rFonts w:ascii="Cambria Math" w:hAnsi="Cambria Math"/>
          </w:rPr>
          <m:t>XSet</m:t>
        </m:r>
      </m:oMath>
      <w:r w:rsidR="00B57DA6">
        <w:rPr>
          <w:rFonts w:hint="eastAsia"/>
        </w:rPr>
        <w:t xml:space="preserve"> </w:t>
      </w:r>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w:r w:rsidR="00F3575C">
        <w:rPr>
          <w:rFonts w:hint="eastAsia"/>
        </w:rPr>
        <w:t xml:space="preserve"> </w:t>
      </w:r>
      <m:oMath>
        <m:r>
          <w:rPr>
            <w:rFonts w:ascii="Cambria Math" w:hAnsi="Cambria Math"/>
          </w:rPr>
          <m:t>xtag</m:t>
        </m:r>
      </m:oMath>
      <w:r w:rsidR="00F3575C">
        <w:t xml:space="preserve"> </w:t>
      </w:r>
      <w:r w:rsidR="00F3575C">
        <w:rPr>
          <w:rFonts w:hint="eastAsia"/>
        </w:rPr>
        <w:t>值，将其存储在</w:t>
      </w:r>
      <w:r w:rsidR="002D004A">
        <w:rPr>
          <w:rFonts w:hint="eastAsia"/>
        </w:rPr>
        <w:t xml:space="preserve"> </w:t>
      </w:r>
      <m:oMath>
        <m:r>
          <w:rPr>
            <w:rFonts w:ascii="Cambria Math" w:hAnsi="Cambria Math"/>
          </w:rPr>
          <m:t>XSet</m:t>
        </m:r>
      </m:oMath>
      <w:r w:rsidR="002D004A">
        <w:rPr>
          <w:rFonts w:hint="eastAsia"/>
        </w:rPr>
        <w:t xml:space="preserve"> </w:t>
      </w:r>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XSet</m:t>
        </m:r>
      </m:oMath>
      <w:r w:rsidR="00EB3293">
        <w:rPr>
          <w:rFonts w:hint="eastAsia"/>
        </w:rPr>
        <w:t xml:space="preserve"> </w:t>
      </w:r>
      <w:r w:rsidR="001B652C">
        <w:rPr>
          <w:rFonts w:hint="eastAsia"/>
        </w:rPr>
        <w:t>由</w:t>
      </w:r>
      <w:r w:rsidR="007F07A5">
        <w:rPr>
          <w:rFonts w:hint="eastAsia"/>
        </w:rPr>
        <w:t xml:space="preserve"> </w:t>
      </w:r>
      <m:oMath>
        <m:r>
          <w:rPr>
            <w:rFonts w:ascii="Cambria Math" w:hAnsi="Cambria Math"/>
          </w:rPr>
          <m:t>m*T</m:t>
        </m:r>
      </m:oMath>
      <w:r w:rsidR="007F07A5">
        <w:rPr>
          <w:rFonts w:hint="eastAsia"/>
        </w:rPr>
        <w:t xml:space="preserve"> </w:t>
      </w:r>
      <w:r w:rsidR="001B652C">
        <w:rPr>
          <w:rFonts w:hint="eastAsia"/>
        </w:rPr>
        <w:t>个</w:t>
      </w:r>
      <w:r w:rsidR="001B652C">
        <w:rPr>
          <w:rFonts w:hint="eastAsia"/>
        </w:rPr>
        <w:t xml:space="preserve"> </w:t>
      </w:r>
      <m:oMath>
        <m:r>
          <w:rPr>
            <w:rFonts w:ascii="Cambria Math" w:hAnsi="Cambria Math"/>
          </w:rPr>
          <m:t>xtag</m:t>
        </m:r>
      </m:oMath>
      <w:r w:rsidR="001B652C">
        <w:rPr>
          <w:rFonts w:hint="eastAsia"/>
        </w:rPr>
        <w:t xml:space="preserve"> </w:t>
      </w:r>
      <w:r w:rsidR="001B652C">
        <w:rPr>
          <w:rFonts w:hint="eastAsia"/>
        </w:rPr>
        <w:t>构成，</w:t>
      </w:r>
      <w:r w:rsidR="00227C0D">
        <w:rPr>
          <w:rFonts w:hint="eastAsia"/>
        </w:rPr>
        <w:t>每个</w:t>
      </w:r>
      <w:r w:rsidR="00170684">
        <w:rPr>
          <w:rFonts w:hint="eastAsia"/>
        </w:rPr>
        <w:t xml:space="preserve"> </w:t>
      </w:r>
      <m:oMath>
        <m:r>
          <w:rPr>
            <w:rFonts w:ascii="Cambria Math" w:hAnsi="Cambria Math"/>
          </w:rPr>
          <m:t>xtag</m:t>
        </m:r>
      </m:oMath>
      <w:r w:rsidR="00170684">
        <w:rPr>
          <w:rFonts w:hint="eastAsia"/>
        </w:rPr>
        <w:t xml:space="preserve"> </w:t>
      </w:r>
      <w:r w:rsidR="00170684">
        <w:rPr>
          <w:rFonts w:hint="eastAsia"/>
        </w:rPr>
        <w:t>由两个伪随机函数</w:t>
      </w:r>
      <w:r w:rsidR="00766E0B">
        <w:rPr>
          <w:rFonts w:hint="eastAsia"/>
        </w:rPr>
        <w:t>值相加得到，</w:t>
      </w:r>
      <w:r w:rsidR="00766E0B">
        <w:rPr>
          <w:rFonts w:hint="eastAsia"/>
        </w:rPr>
        <w:lastRenderedPageBreak/>
        <w:t>占用一个存储单元，所以</w:t>
      </w:r>
      <w:r w:rsidR="003D3705">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3CD80BFD" w14:textId="4FD415CD" w:rsidR="0026721B"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E654CB">
        <w:rPr>
          <w:rFonts w:hint="eastAsia"/>
        </w:rPr>
        <w:t>:</w:t>
      </w:r>
    </w:p>
    <w:p w14:paraId="16552813" w14:textId="0D46006E" w:rsidR="00E654CB" w:rsidRPr="00E654CB" w:rsidRDefault="00D17A71" w:rsidP="00FB4C2F">
      <m:oMathPara>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m:oMathPara>
    </w:p>
    <w:p w14:paraId="1072268B" w14:textId="2DC574F9" w:rsidR="00E53D00" w:rsidRPr="00D305D0" w:rsidRDefault="009F671E" w:rsidP="009B6DBF">
      <w:pPr>
        <w:pStyle w:val="3"/>
        <w:spacing w:before="156" w:after="156"/>
      </w:pPr>
      <w:bookmarkStart w:id="50" w:name="_Ref132016741"/>
      <w:bookmarkStart w:id="51" w:name="_Toc132364744"/>
      <w:r w:rsidRPr="00D305D0">
        <w:rPr>
          <w:rFonts w:hint="eastAsia"/>
        </w:rPr>
        <w:t>计算</w:t>
      </w:r>
      <w:r w:rsidR="00E53D00" w:rsidRPr="00D305D0">
        <w:rPr>
          <w:rFonts w:hint="eastAsia"/>
        </w:rPr>
        <w:t>开销</w:t>
      </w:r>
      <w:bookmarkEnd w:id="50"/>
      <w:bookmarkEnd w:id="51"/>
    </w:p>
    <w:p w14:paraId="1158049C" w14:textId="0FC15CC5" w:rsidR="00346E5D" w:rsidRPr="00182FA4" w:rsidRDefault="00566967" w:rsidP="006D31F2">
      <w:r>
        <w:tab/>
      </w:r>
      <m:oMath>
        <m:r>
          <m:rPr>
            <m:scr m:val="script"/>
          </m:rPr>
          <w:rPr>
            <w:rFonts w:ascii="Cambria Math" w:hAnsi="Cambria Math"/>
          </w:rPr>
          <m:t>D</m:t>
        </m:r>
      </m:oMath>
      <w:r w:rsidR="00034291">
        <w:rPr>
          <w:rFonts w:hint="eastAsia"/>
        </w:rPr>
        <w:t xml:space="preserve"> </w:t>
      </w:r>
      <w:r w:rsidR="008814E1">
        <w:rPr>
          <w:rFonts w:hint="eastAsia"/>
        </w:rPr>
        <w:t>的计算开销</w:t>
      </w:r>
      <w:r w:rsidR="00D5674F">
        <w:rPr>
          <w:rFonts w:hint="eastAsia"/>
        </w:rPr>
        <w:t>：</w:t>
      </w:r>
      <w:r w:rsidR="00CC1293">
        <w:rPr>
          <w:rFonts w:hint="eastAsia"/>
        </w:rPr>
        <w:t>数据</w:t>
      </w:r>
      <w:r w:rsidR="00BE653E">
        <w:rPr>
          <w:rFonts w:hint="eastAsia"/>
        </w:rPr>
        <w:t>提供者</w:t>
      </w:r>
      <w:r w:rsidR="00BE653E">
        <w:rPr>
          <w:rFonts w:hint="eastAsia"/>
        </w:rPr>
        <w:t xml:space="preserve"> </w:t>
      </w:r>
      <m:oMath>
        <m:r>
          <m:rPr>
            <m:scr m:val="script"/>
          </m:rPr>
          <w:rPr>
            <w:rFonts w:ascii="Cambria Math" w:hAnsi="Cambria Math"/>
          </w:rPr>
          <m:t xml:space="preserve">D </m:t>
        </m:r>
      </m:oMath>
      <w:r w:rsidR="000831D3">
        <w:rPr>
          <w:rFonts w:hint="eastAsia"/>
        </w:rPr>
        <w:t>首先</w:t>
      </w:r>
      <w:r w:rsidR="00BE653E">
        <w:rPr>
          <w:rFonts w:hint="eastAsia"/>
        </w:rPr>
        <w:t>运行</w:t>
      </w:r>
      <w:r w:rsidR="00E16F0E">
        <w:rPr>
          <w:rFonts w:hint="eastAsia"/>
        </w:rPr>
        <w:t xml:space="preserve"> </w:t>
      </w:r>
      <m:oMath>
        <m:r>
          <w:rPr>
            <w:rFonts w:ascii="Cambria Math" w:hAnsi="Cambria Math"/>
          </w:rPr>
          <m:t>EDBSetup</m:t>
        </m:r>
      </m:oMath>
      <w:r w:rsidR="008E7556">
        <w:rPr>
          <w:rFonts w:hint="eastAsia"/>
        </w:rPr>
        <w:t xml:space="preserve"> </w:t>
      </w:r>
      <w:r w:rsidR="00BE653E">
        <w:rPr>
          <w:rFonts w:hint="eastAsia"/>
        </w:rPr>
        <w:t>算法建立密态数据库</w:t>
      </w:r>
      <w:r w:rsidR="001C51DA">
        <w:rPr>
          <w:rFonts w:hint="eastAsia"/>
        </w:rPr>
        <w:t>，首先考虑</w:t>
      </w:r>
      <w:r w:rsidR="006E48AF">
        <w:rPr>
          <w:rFonts w:hint="eastAsia"/>
        </w:rPr>
        <w:t xml:space="preserve"> </w:t>
      </w:r>
      <m:oMath>
        <m:r>
          <w:rPr>
            <w:rFonts w:ascii="Cambria Math" w:hAnsi="Cambria Math"/>
          </w:rPr>
          <m:t>TSet</m:t>
        </m:r>
      </m:oMath>
      <w:r w:rsidR="008E7556">
        <w:rPr>
          <w:rFonts w:hint="eastAsia"/>
        </w:rPr>
        <w:t xml:space="preserve"> </w:t>
      </w:r>
      <w:r w:rsidR="001C51DA">
        <w:rPr>
          <w:rFonts w:hint="eastAsia"/>
        </w:rPr>
        <w:t>和</w:t>
      </w:r>
      <w:r w:rsidR="006E48AF">
        <w:rPr>
          <w:rFonts w:hint="eastAsia"/>
        </w:rPr>
        <w:t xml:space="preserve"> </w:t>
      </w:r>
      <m:oMath>
        <m:r>
          <w:rPr>
            <w:rFonts w:ascii="Cambria Math" w:hAnsi="Cambria Math"/>
          </w:rPr>
          <m:t>XSet</m:t>
        </m:r>
      </m:oMath>
      <w:r w:rsidR="008E7556">
        <w:rPr>
          <w:rFonts w:hint="eastAsia"/>
        </w:rPr>
        <w:t xml:space="preserve"> </w:t>
      </w:r>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w:r w:rsidR="00562196">
        <w:rPr>
          <w:rFonts w:hint="eastAsia"/>
        </w:rPr>
        <w:t xml:space="preserve"> </w:t>
      </w:r>
      <m:oMath>
        <m:r>
          <w:rPr>
            <w:rFonts w:ascii="Cambria Math" w:hAnsi="Cambria Math"/>
          </w:rPr>
          <m:t>m*T</m:t>
        </m:r>
      </m:oMath>
      <w:r w:rsidR="00562196">
        <w:rPr>
          <w:rFonts w:hint="eastAsia"/>
        </w:rPr>
        <w:t xml:space="preserve"> </w:t>
      </w:r>
      <w:r w:rsidR="00562196">
        <w:rPr>
          <w:rFonts w:hint="eastAsia"/>
        </w:rPr>
        <w:t>个</w:t>
      </w:r>
      <w:r w:rsidR="00AE0F5C">
        <w:rPr>
          <w:rFonts w:hint="eastAsia"/>
        </w:rPr>
        <w:t xml:space="preserve"> </w:t>
      </w:r>
      <m:oMath>
        <m:r>
          <w:rPr>
            <w:rFonts w:ascii="Cambria Math" w:hAnsi="Cambria Math"/>
          </w:rPr>
          <m:t>xtag</m:t>
        </m:r>
      </m:oMath>
      <w:r w:rsidR="00AE0F5C">
        <w:rPr>
          <w:rFonts w:hint="eastAsia"/>
        </w:rPr>
        <w:t>，</w:t>
      </w:r>
      <w:r w:rsidR="00475880">
        <w:rPr>
          <w:rFonts w:hint="eastAsia"/>
        </w:rPr>
        <w:t>每个</w:t>
      </w:r>
      <w:r w:rsidR="00FA1137">
        <w:rPr>
          <w:rFonts w:hint="eastAsia"/>
        </w:rPr>
        <w:t xml:space="preserve"> </w:t>
      </w:r>
      <m:oMath>
        <m:r>
          <w:rPr>
            <w:rFonts w:ascii="Cambria Math" w:hAnsi="Cambria Math"/>
          </w:rPr>
          <m:t>xtag</m:t>
        </m:r>
      </m:oMath>
      <w:r w:rsidR="008E7556">
        <w:rPr>
          <w:rFonts w:hint="eastAsia"/>
        </w:rPr>
        <w:t xml:space="preserve"> </w:t>
      </w:r>
      <w:r w:rsidR="00FA1137">
        <w:rPr>
          <w:rFonts w:hint="eastAsia"/>
        </w:rPr>
        <w:t>需要若干次计算，</w:t>
      </w:r>
      <w:r w:rsidR="00AE0F5C">
        <w:rPr>
          <w:rFonts w:hint="eastAsia"/>
        </w:rPr>
        <w:t>故其建立计算开销为</w:t>
      </w:r>
      <w:r w:rsidR="00475880">
        <w:rPr>
          <w:rFonts w:hint="eastAsia"/>
        </w:rPr>
        <w:t xml:space="preserve"> </w:t>
      </w:r>
      <m:oMath>
        <m:r>
          <w:rPr>
            <w:rFonts w:ascii="Cambria Math" w:hAnsi="Cambria Math"/>
          </w:rPr>
          <m:t>O(m*T)</m:t>
        </m:r>
      </m:oMath>
      <w:r w:rsidR="00F074E6">
        <w:rPr>
          <w:rFonts w:hint="eastAsia"/>
        </w:rPr>
        <w:t>；</w:t>
      </w:r>
      <m:oMath>
        <m:r>
          <w:rPr>
            <w:rFonts w:ascii="Cambria Math" w:hAnsi="Cambria Math"/>
          </w:rPr>
          <m:t>TSet</m:t>
        </m:r>
      </m:oMath>
      <w:r w:rsidR="001F0995">
        <w:rPr>
          <w:rFonts w:hint="eastAsia"/>
        </w:rPr>
        <w:t xml:space="preserve"> </w:t>
      </w:r>
      <w:r w:rsidR="006B79D2">
        <w:rPr>
          <w:rFonts w:hint="eastAsia"/>
        </w:rPr>
        <w:t>建立的计算开销也就是生成</w:t>
      </w:r>
      <w:r w:rsidR="00BD6FFA">
        <w:rPr>
          <w:rFonts w:hint="eastAsia"/>
        </w:rPr>
        <w:t xml:space="preserve"> </w:t>
      </w:r>
      <m:oMath>
        <m:r>
          <w:rPr>
            <w:rFonts w:ascii="Cambria Math" w:hAnsi="Cambria Math"/>
          </w:rPr>
          <m:t>TSet</m:t>
        </m:r>
      </m:oMath>
      <w:r w:rsidR="00BD6FFA">
        <w:rPr>
          <w:rFonts w:hint="eastAsia"/>
        </w:rPr>
        <w:t xml:space="preserve"> </w:t>
      </w:r>
      <w:r w:rsidR="006B79D2">
        <w:rPr>
          <w:rFonts w:hint="eastAsia"/>
        </w:rPr>
        <w:t>中所有单元的计算开销，由</w:t>
      </w:r>
      <w:r w:rsidR="006B79D2">
        <w:rPr>
          <w:rFonts w:hint="eastAsia"/>
        </w:rPr>
        <w:t>3</w:t>
      </w:r>
      <w:r w:rsidR="006B79D2">
        <w:t>.4.1</w:t>
      </w:r>
      <w:r w:rsidR="006B79D2">
        <w:rPr>
          <w:rFonts w:hint="eastAsia"/>
        </w:rPr>
        <w:t>可知，其为</w:t>
      </w:r>
      <w:r w:rsidR="006B79D2">
        <w:rPr>
          <w:rFonts w:hint="eastAsia"/>
        </w:rPr>
        <w:t xml:space="preserve"> </w:t>
      </w:r>
      <m:oMath>
        <m:r>
          <w:rPr>
            <w:rFonts w:ascii="Cambria Math" w:hAnsi="Cambria Math"/>
          </w:rPr>
          <m:t>O((2T+1)*m*n)</m:t>
        </m:r>
      </m:oMath>
      <w:r w:rsidR="006B79D2">
        <w:rPr>
          <w:rFonts w:hint="eastAsia"/>
        </w:rPr>
        <w:t>。</w:t>
      </w:r>
      <w:r w:rsidR="00CA2D4D">
        <w:rPr>
          <w:rFonts w:hint="eastAsia"/>
        </w:rPr>
        <w:t>此外，</w:t>
      </w:r>
      <m:oMath>
        <m:r>
          <m:rPr>
            <m:scr m:val="script"/>
          </m:rPr>
          <w:rPr>
            <w:rFonts w:ascii="Cambria Math" w:hAnsi="Cambria Math"/>
          </w:rPr>
          <m:t>D</m:t>
        </m:r>
      </m:oMath>
      <w:r w:rsidR="008E7556">
        <w:rPr>
          <w:rFonts w:hint="eastAsia"/>
        </w:rPr>
        <w:t xml:space="preserve"> </w:t>
      </w:r>
      <w:r w:rsidR="00CA2D4D">
        <w:rPr>
          <w:rFonts w:hint="eastAsia"/>
        </w:rPr>
        <w:t>还需要承担的计算任务有：</w:t>
      </w:r>
      <w:r w:rsidR="00A27BE0">
        <w:rPr>
          <w:rFonts w:hint="eastAsia"/>
        </w:rPr>
        <w:t>生成</w:t>
      </w:r>
      <m:oMath>
        <m:r>
          <w:rPr>
            <w:rFonts w:ascii="Cambria Math" w:hAnsi="Cambria Math"/>
          </w:rPr>
          <m:t>stag</m:t>
        </m:r>
      </m:oMath>
      <w:r w:rsidR="00AB09BE">
        <w:rPr>
          <w:rFonts w:hint="eastAsia"/>
        </w:rPr>
        <w:t>、</w:t>
      </w:r>
      <m:oMath>
        <m:r>
          <w:rPr>
            <w:rFonts w:ascii="Cambria Math" w:hAnsi="Cambria Math" w:hint="eastAsia"/>
          </w:rPr>
          <m:t>bxtrap</m:t>
        </m:r>
      </m:oMath>
      <w:r w:rsidR="008E7556">
        <w:rPr>
          <w:rFonts w:hint="eastAsia"/>
        </w:rPr>
        <w:t xml:space="preserve"> </w:t>
      </w:r>
      <w:r w:rsidR="003C30D2">
        <w:rPr>
          <w:rFonts w:hint="eastAsia"/>
        </w:rPr>
        <w:t>和</w:t>
      </w:r>
      <w:r w:rsidR="00193D26">
        <w:rPr>
          <w:rFonts w:hint="eastAsia"/>
        </w:rPr>
        <w:t xml:space="preserve"> </w:t>
      </w:r>
      <m:oMath>
        <m:r>
          <w:rPr>
            <w:rFonts w:ascii="Cambria Math" w:hAnsi="Cambria Math"/>
          </w:rPr>
          <m:t>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w:r w:rsidR="008E7556">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0D2FF43D" w:rsidR="003B541C" w:rsidRPr="00B57FC1" w:rsidRDefault="003B541C" w:rsidP="006D31F2">
      <w:pPr>
        <w:rPr>
          <w:i/>
        </w:rPr>
      </w:pPr>
      <w:r>
        <w:tab/>
      </w:r>
      <m:oMath>
        <m:r>
          <m:rPr>
            <m:scr m:val="script"/>
          </m:rPr>
          <w:rPr>
            <w:rFonts w:ascii="Cambria Math" w:hAnsi="Cambria Math"/>
          </w:rPr>
          <m:t>C</m:t>
        </m:r>
      </m:oMath>
      <w:r w:rsidR="008E7556">
        <w:rPr>
          <w:rFonts w:hint="eastAsia"/>
        </w:rPr>
        <w:t xml:space="preserve"> </w:t>
      </w:r>
      <w:r>
        <w:rPr>
          <w:rFonts w:hint="eastAsia"/>
        </w:rPr>
        <w:t>的计算开销：客户端</w:t>
      </w:r>
      <w:r>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在协议中根据</w:t>
      </w:r>
      <w:r w:rsidR="00E51C17">
        <w:rPr>
          <w:rFonts w:hint="eastAsia"/>
        </w:rPr>
        <w:t xml:space="preserve"> </w:t>
      </w:r>
      <m:oMath>
        <m:r>
          <m:rPr>
            <m:scr m:val="script"/>
          </m:rPr>
          <w:rPr>
            <w:rFonts w:ascii="Cambria Math" w:hAnsi="Cambria Math"/>
          </w:rPr>
          <m:t>D</m:t>
        </m:r>
      </m:oMath>
      <w:r w:rsidR="00E51C17">
        <w:rPr>
          <w:rFonts w:hint="eastAsia"/>
        </w:rPr>
        <w:t xml:space="preserve"> </w:t>
      </w:r>
      <w:r w:rsidR="00E51C17">
        <w:rPr>
          <w:rFonts w:hint="eastAsia"/>
        </w:rPr>
        <w:t>发送而来的</w:t>
      </w:r>
      <w:r w:rsidR="00785B3D">
        <w:rPr>
          <w:rFonts w:hint="eastAsia"/>
        </w:rPr>
        <w:t xml:space="preserve"> </w:t>
      </w:r>
      <m:oMath>
        <m:r>
          <w:rPr>
            <w:rFonts w:ascii="Cambria Math" w:hAnsi="Cambria Math" w:hint="eastAsia"/>
          </w:rPr>
          <m:t>bxtrap</m:t>
        </m:r>
      </m:oMath>
      <w:r w:rsidR="00785B3D">
        <w:rPr>
          <w:rFonts w:hint="eastAsia"/>
        </w:rPr>
        <w:t xml:space="preserve"> </w:t>
      </w:r>
      <w:r w:rsidR="00785B3D">
        <w:rPr>
          <w:rFonts w:hint="eastAsia"/>
        </w:rPr>
        <w:t>和</w:t>
      </w:r>
      <w:r w:rsidR="001C1D9C">
        <w:rPr>
          <w:rFonts w:hint="eastAsia"/>
        </w:rPr>
        <w:t>密钥，计算出</w:t>
      </w:r>
      <w:r w:rsidR="00B4205F">
        <w:rPr>
          <w:rFonts w:hint="eastAsia"/>
        </w:rPr>
        <w:t>搜索凭证</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62623C">
        <w:rPr>
          <w:rFonts w:hint="eastAsia"/>
        </w:rPr>
        <w:t>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0B20FC">
        <w:rPr>
          <w:rFonts w:hint="eastAsia"/>
        </w:rPr>
        <w:t>的</w:t>
      </w:r>
      <w:r w:rsidR="004C248E">
        <w:rPr>
          <w:rFonts w:hint="eastAsia"/>
        </w:rPr>
        <w:t>协议描述可知</w:t>
      </w:r>
      <w:r w:rsidR="000B20FC">
        <w:rPr>
          <w:rFonts w:hint="eastAsia"/>
        </w:rPr>
        <w:t>，</w:t>
      </w:r>
      <w:r w:rsidR="00CE591A">
        <w:rPr>
          <w:rFonts w:hint="eastAsia"/>
        </w:rPr>
        <w:t>此过程需要</w:t>
      </w:r>
      <w:r w:rsidR="006B0369">
        <w:rPr>
          <w:rFonts w:hint="eastAsia"/>
        </w:rPr>
        <w:t>计算的凭证数量为</w:t>
      </w:r>
      <w:r w:rsidR="000E563D">
        <w:rPr>
          <w:rFonts w:hint="eastAsia"/>
        </w:rPr>
        <w:t xml:space="preserve"> </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w:r w:rsidR="00B57FC1">
        <w:rPr>
          <w:rFonts w:hint="eastAsia"/>
        </w:rPr>
        <w:t xml:space="preserve"> </w:t>
      </w:r>
      <m:oMath>
        <m:r>
          <w:rPr>
            <w:rFonts w:ascii="Cambria Math" w:hAnsi="Cambria Math"/>
          </w:rPr>
          <m:t>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75CF339D" w:rsidR="00940449" w:rsidRPr="00E424E6" w:rsidRDefault="00940449" w:rsidP="006D31F2">
      <w:pPr>
        <w:rPr>
          <w:i/>
        </w:rPr>
      </w:pPr>
      <w:r>
        <w:tab/>
      </w:r>
      <m:oMath>
        <m:r>
          <m:rPr>
            <m:scr m:val="script"/>
          </m:rPr>
          <w:rPr>
            <w:rFonts w:ascii="Cambria Math" w:hAnsi="Cambria Math"/>
          </w:rPr>
          <m:t>S</m:t>
        </m:r>
      </m:oMath>
      <w:r w:rsidR="00DA56A8">
        <w:t xml:space="preserve"> </w:t>
      </w:r>
      <w:r>
        <w:rPr>
          <w:rFonts w:hint="eastAsia"/>
        </w:rPr>
        <w:t>的计算开销：</w:t>
      </w:r>
      <w:r w:rsidR="002849BF">
        <w:rPr>
          <w:rFonts w:hint="eastAsia"/>
        </w:rPr>
        <w:t>服务端</w:t>
      </w:r>
      <w:r w:rsidR="002849BF">
        <w:rPr>
          <w:rFonts w:hint="eastAsia"/>
        </w:rPr>
        <w:t xml:space="preserve"> </w:t>
      </w:r>
      <m:oMath>
        <m:r>
          <m:rPr>
            <m:scr m:val="script"/>
          </m:rPr>
          <w:rPr>
            <w:rFonts w:ascii="Cambria Math" w:hAnsi="Cambria Math"/>
          </w:rPr>
          <m:t>S</m:t>
        </m:r>
      </m:oMath>
      <w:r w:rsidR="002849BF">
        <w:rPr>
          <w:rFonts w:hint="eastAsia"/>
        </w:rPr>
        <w:t xml:space="preserve"> </w:t>
      </w:r>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w:r w:rsidR="00DE5A4A">
        <w:rPr>
          <w:rFonts w:hint="eastAsia"/>
        </w:rPr>
        <w:t xml:space="preserve"> </w:t>
      </w:r>
      <m:oMath>
        <m:r>
          <w:rPr>
            <w:rFonts w:ascii="Cambria Math" w:hAnsi="Cambria Math"/>
          </w:rPr>
          <m:t>env</m:t>
        </m:r>
      </m:oMath>
      <w:r w:rsidR="00DE5A4A">
        <w:rPr>
          <w:rFonts w:hint="eastAsia"/>
        </w:rPr>
        <w:t xml:space="preserve"> </w:t>
      </w:r>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这一步的计算复杂度为</w:t>
      </w:r>
      <w:r w:rsidR="00B67686">
        <w:rPr>
          <w:rFonts w:hint="eastAsia"/>
        </w:rPr>
        <w:t xml:space="preserve"> </w:t>
      </w:r>
      <m:oMath>
        <m:r>
          <w:rPr>
            <w:rFonts w:ascii="Cambria Math" w:hAnsi="Cambria Math"/>
          </w:rPr>
          <m:t>O(1)</m:t>
        </m:r>
      </m:oMath>
      <w:r w:rsidR="0062154B">
        <w:rPr>
          <w:rFonts w:hint="eastAsia"/>
        </w:rPr>
        <w:t>。</w:t>
      </w:r>
      <w:r w:rsidR="00DF514F">
        <w:rPr>
          <w:rFonts w:hint="eastAsia"/>
        </w:rPr>
        <w:t>接着</w:t>
      </w:r>
      <w:r w:rsidR="0004072E">
        <w:rPr>
          <w:rFonts w:hint="eastAsia"/>
        </w:rPr>
        <w:t xml:space="preserve"> </w:t>
      </w:r>
      <m:oMath>
        <m:r>
          <m:rPr>
            <m:scr m:val="script"/>
          </m:rPr>
          <w:rPr>
            <w:rFonts w:ascii="Cambria Math" w:hAnsi="Cambria Math"/>
          </w:rPr>
          <m:t>S</m:t>
        </m:r>
      </m:oMath>
      <w:r w:rsidR="0004072E">
        <w:rPr>
          <w:rFonts w:hint="eastAsia"/>
        </w:rPr>
        <w:t xml:space="preserve"> </w:t>
      </w:r>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w:r w:rsidR="00EE46A7">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EE46A7">
        <w:rPr>
          <w:rFonts w:hint="eastAsia"/>
        </w:rPr>
        <w:t>分别减去</w:t>
      </w:r>
      <w:r w:rsidR="003566B9">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566B9">
        <w:t xml:space="preserve"> </w:t>
      </w:r>
      <w:r w:rsidR="003566B9">
        <w:rPr>
          <w:rFonts w:hint="eastAsia"/>
        </w:rPr>
        <w:t>以</w:t>
      </w:r>
      <w:r w:rsidR="00357879">
        <w:rPr>
          <w:rFonts w:hint="eastAsia"/>
        </w:rPr>
        <w:t>恢复出</w:t>
      </w:r>
      <w:r w:rsidR="00357879">
        <w:rPr>
          <w:rFonts w:hint="eastAsia"/>
        </w:rPr>
        <w:t xml:space="preserve"> </w:t>
      </w:r>
      <m:oMath>
        <m:r>
          <w:rPr>
            <w:rFonts w:ascii="Cambria Math" w:hAnsi="Cambria Math"/>
          </w:rPr>
          <m:t>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w:r w:rsidR="001842F1">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1842F1">
        <w:rPr>
          <w:rFonts w:hint="eastAsia"/>
        </w:rPr>
        <w:t xml:space="preserve"> </w:t>
      </w:r>
      <w:r w:rsidR="001842F1">
        <w:rPr>
          <w:rFonts w:hint="eastAsia"/>
        </w:rPr>
        <w:t>检索出</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这一过程的</w:t>
      </w:r>
      <w:r w:rsidR="00951ED7">
        <w:rPr>
          <w:rFonts w:hint="eastAsia"/>
        </w:rPr>
        <w:t>计算复杂度为</w:t>
      </w:r>
      <w:r w:rsidR="00E424E6">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2364745"/>
      <w:r w:rsidRPr="00DE4DD7">
        <w:rPr>
          <w:rFonts w:hint="eastAsia"/>
        </w:rPr>
        <w:t>通信</w:t>
      </w:r>
      <w:r w:rsidR="00E53D00" w:rsidRPr="00DE4DD7">
        <w:rPr>
          <w:rFonts w:hint="eastAsia"/>
        </w:rPr>
        <w:t>开销</w:t>
      </w:r>
      <w:bookmarkEnd w:id="52"/>
    </w:p>
    <w:p w14:paraId="394111CE" w14:textId="01A7A863" w:rsidR="004100B4" w:rsidRDefault="00B95BB9" w:rsidP="00B95BB9">
      <w:r>
        <w:tab/>
      </w:r>
      <w:r w:rsidR="00193A86">
        <w:rPr>
          <w:rFonts w:hint="eastAsia"/>
        </w:rPr>
        <w:t>由上面描述的协议流程，</w:t>
      </w:r>
      <m:oMath>
        <m:r>
          <m:rPr>
            <m:scr m:val="script"/>
          </m:rPr>
          <w:rPr>
            <w:rFonts w:ascii="Cambria Math" w:hAnsi="Cambria Math"/>
          </w:rPr>
          <m:t>D</m:t>
        </m:r>
      </m:oMath>
      <w:r w:rsidR="008E7556">
        <w:rPr>
          <w:rFonts w:hint="eastAsia"/>
        </w:rPr>
        <w:t xml:space="preserve"> </w:t>
      </w:r>
      <w:r w:rsidR="00783570">
        <w:rPr>
          <w:rFonts w:hint="eastAsia"/>
        </w:rPr>
        <w:t>和</w:t>
      </w:r>
      <w:r w:rsidR="00783570">
        <w:rPr>
          <w:rFonts w:hint="eastAsia"/>
        </w:rPr>
        <w:t xml:space="preserve"> </w:t>
      </w:r>
      <m:oMath>
        <m:r>
          <m:rPr>
            <m:scr m:val="script"/>
          </m:rPr>
          <w:rPr>
            <w:rFonts w:ascii="Cambria Math" w:hAnsi="Cambria Math"/>
          </w:rPr>
          <m:t xml:space="preserve">C </m:t>
        </m:r>
      </m:oMath>
      <w:r w:rsidR="00783570">
        <w:rPr>
          <w:rFonts w:hint="eastAsia"/>
        </w:rPr>
        <w:t>之间</w:t>
      </w:r>
      <w:r w:rsidR="00193A86">
        <w:rPr>
          <w:rFonts w:hint="eastAsia"/>
        </w:rPr>
        <w:t>的通信开销显然是</w:t>
      </w:r>
      <w:r w:rsidR="00B27958">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oMath>
      <w:r w:rsidR="008E7556">
        <w:rPr>
          <w:rFonts w:hint="eastAsia"/>
        </w:rPr>
        <w:t xml:space="preserve"> </w:t>
      </w:r>
      <w:r w:rsidR="00B27958">
        <w:rPr>
          <w:rFonts w:hint="eastAsia"/>
        </w:rPr>
        <w:t>的</w:t>
      </w:r>
      <w:r w:rsidR="00932C21">
        <w:rPr>
          <w:rFonts w:hint="eastAsia"/>
        </w:rPr>
        <w:t>，而</w:t>
      </w:r>
      <w:r w:rsidR="00932C21">
        <w:rPr>
          <w:rFonts w:hint="eastAsia"/>
        </w:rPr>
        <w:t xml:space="preserve"> </w:t>
      </w:r>
      <m:oMath>
        <m:r>
          <m:rPr>
            <m:scr m:val="script"/>
          </m:rPr>
          <w:rPr>
            <w:rFonts w:ascii="Cambria Math" w:hAnsi="Cambria Math"/>
          </w:rPr>
          <m:t xml:space="preserve">D </m:t>
        </m:r>
      </m:oMath>
      <w:r w:rsidR="00932C21">
        <w:rPr>
          <w:rFonts w:hint="eastAsia"/>
        </w:rPr>
        <w:t>和</w:t>
      </w:r>
      <w:r w:rsidR="00932C21">
        <w:rPr>
          <w:rFonts w:hint="eastAsia"/>
        </w:rPr>
        <w:t xml:space="preserve"> </w:t>
      </w:r>
      <m:oMath>
        <m:r>
          <m:rPr>
            <m:scr m:val="script"/>
          </m:rPr>
          <w:rPr>
            <w:rFonts w:ascii="Cambria Math" w:hAnsi="Cambria Math"/>
          </w:rPr>
          <m:t>S</m:t>
        </m:r>
      </m:oMath>
      <w:r w:rsidR="008E7556">
        <w:rPr>
          <w:rFonts w:hint="eastAsia"/>
        </w:rPr>
        <w:t xml:space="preserve"> </w:t>
      </w:r>
      <w:r w:rsidR="00932C21">
        <w:rPr>
          <w:rFonts w:hint="eastAsia"/>
        </w:rPr>
        <w:t>之间没有通信</w:t>
      </w:r>
      <w:r w:rsidR="00097F82">
        <w:rPr>
          <w:rFonts w:hint="eastAsia"/>
        </w:rPr>
        <w:t>。对于</w:t>
      </w:r>
      <w:r w:rsidR="00097F82">
        <w:rPr>
          <w:rFonts w:hint="eastAsia"/>
        </w:rPr>
        <w:t xml:space="preserve"> </w:t>
      </w:r>
      <m:oMath>
        <m:r>
          <m:rPr>
            <m:scr m:val="script"/>
          </m:rPr>
          <w:rPr>
            <w:rFonts w:ascii="Cambria Math" w:hAnsi="Cambria Math"/>
          </w:rPr>
          <m:t>C</m:t>
        </m:r>
      </m:oMath>
      <w:r w:rsidR="008E7556">
        <w:rPr>
          <w:rFonts w:hint="eastAsia"/>
        </w:rPr>
        <w:t xml:space="preserve"> </w:t>
      </w:r>
      <w:r w:rsidR="00B27958">
        <w:rPr>
          <w:rFonts w:hint="eastAsia"/>
        </w:rPr>
        <w:t>和</w:t>
      </w:r>
      <w:r w:rsidR="00B27958">
        <w:rPr>
          <w:rFonts w:hint="eastAsia"/>
        </w:rPr>
        <w:t xml:space="preserve"> </w:t>
      </w:r>
      <m:oMath>
        <m:r>
          <m:rPr>
            <m:scr m:val="script"/>
          </m:rPr>
          <w:rPr>
            <w:rFonts w:ascii="Cambria Math" w:hAnsi="Cambria Math"/>
          </w:rPr>
          <m:t xml:space="preserve">S </m:t>
        </m:r>
      </m:oMath>
      <w:r w:rsidR="00097F82">
        <w:rPr>
          <w:rFonts w:hint="eastAsia"/>
        </w:rPr>
        <w:t>而言，</w:t>
      </w:r>
      <m:oMath>
        <m:r>
          <m:rPr>
            <m:scr m:val="script"/>
          </m:rPr>
          <w:rPr>
            <w:rFonts w:ascii="Cambria Math" w:hAnsi="Cambria Math"/>
          </w:rPr>
          <m:t>C</m:t>
        </m:r>
      </m:oMath>
      <w:r w:rsidR="008E7556">
        <w:rPr>
          <w:rFonts w:hint="eastAsia"/>
        </w:rPr>
        <w:t xml:space="preserve"> </w:t>
      </w:r>
      <w:r w:rsidR="00097F82">
        <w:rPr>
          <w:rFonts w:hint="eastAsia"/>
        </w:rPr>
        <w:t>从</w:t>
      </w:r>
      <w:r w:rsidR="008E7556">
        <w:rPr>
          <w:rFonts w:hint="eastAsia"/>
        </w:rPr>
        <w:t xml:space="preserve"> </w:t>
      </w:r>
      <m:oMath>
        <m:r>
          <m:rPr>
            <m:scr m:val="script"/>
          </m:rPr>
          <w:rPr>
            <w:rFonts w:ascii="Cambria Math" w:hAnsi="Cambria Math"/>
          </w:rPr>
          <m:t>S</m:t>
        </m:r>
      </m:oMath>
      <w:r w:rsidR="008E7556">
        <w:rPr>
          <w:rFonts w:hint="eastAsia"/>
        </w:rPr>
        <w:t xml:space="preserve"> </w:t>
      </w:r>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w:r w:rsidR="00861841">
        <w:rPr>
          <w:rFonts w:hint="eastAsia"/>
        </w:rPr>
        <w:t xml:space="preserve"> </w:t>
      </w:r>
      <m:oMath>
        <m:r>
          <m:rPr>
            <m:scr m:val="script"/>
          </m:rPr>
          <w:rPr>
            <w:rFonts w:ascii="Cambria Math" w:hAnsi="Cambria Math"/>
          </w:rPr>
          <m:t>S</m:t>
        </m:r>
      </m:oMath>
      <w:r w:rsidR="008E7556">
        <w:rPr>
          <w:rFonts w:hint="eastAsia"/>
        </w:rPr>
        <w:t xml:space="preserve"> </w:t>
      </w:r>
      <w:r w:rsidR="00956F1A">
        <w:rPr>
          <w:rFonts w:hint="eastAsia"/>
        </w:rPr>
        <w:t>从</w:t>
      </w:r>
      <w:r w:rsidR="008E7556">
        <w:rPr>
          <w:rFonts w:hint="eastAsia"/>
        </w:rPr>
        <w:t xml:space="preserve"> </w:t>
      </w:r>
      <m:oMath>
        <m:r>
          <m:rPr>
            <m:scr m:val="script"/>
          </m:rPr>
          <w:rPr>
            <w:rFonts w:ascii="Cambria Math" w:hAnsi="Cambria Math"/>
          </w:rPr>
          <m:t>C</m:t>
        </m:r>
      </m:oMath>
      <w:r w:rsidR="008E7556">
        <w:rPr>
          <w:rFonts w:hint="eastAsia"/>
        </w:rPr>
        <w:t xml:space="preserve"> </w:t>
      </w:r>
      <w:r w:rsidR="00956F1A">
        <w:rPr>
          <w:rFonts w:hint="eastAsia"/>
        </w:rPr>
        <w:t>获得的数据有</w:t>
      </w:r>
      <w:r w:rsidR="007E289B">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7E289B">
        <w:rPr>
          <w:rFonts w:hint="eastAsia"/>
        </w:rPr>
        <w:t xml:space="preserve"> </w:t>
      </w:r>
      <w:r w:rsidR="007E289B">
        <w:rPr>
          <w:rFonts w:hint="eastAsia"/>
        </w:rPr>
        <w:t>个单位。</w:t>
      </w:r>
      <w:r w:rsidR="00077CB6">
        <w:rPr>
          <w:rFonts w:hint="eastAsia"/>
        </w:rPr>
        <w:t>总而言之，</w:t>
      </w:r>
      <w:r w:rsidR="00CC67B5">
        <w:rPr>
          <w:rFonts w:hint="eastAsia"/>
        </w:rPr>
        <w:t>协议整体的通信复杂度为</w:t>
      </w:r>
      <w:r w:rsidR="00A02F45">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187A6919" w14:textId="24C3FF11" w:rsidR="00B95BB9" w:rsidRPr="004100B4" w:rsidRDefault="004100B4" w:rsidP="004100B4">
      <w:pPr>
        <w:widowControl/>
        <w:wordWrap/>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3" w:name="_Toc132364746"/>
      <w:r>
        <w:rPr>
          <w:rFonts w:hint="eastAsia"/>
          <w:shd w:val="clear" w:color="auto" w:fill="FFFFFF"/>
        </w:rPr>
        <w:lastRenderedPageBreak/>
        <w:t>协议</w:t>
      </w:r>
      <w:r w:rsidRPr="0001087E">
        <w:rPr>
          <w:shd w:val="clear" w:color="auto" w:fill="FFFFFF"/>
        </w:rPr>
        <w:t>实现以及性能测试</w:t>
      </w:r>
      <w:bookmarkEnd w:id="53"/>
    </w:p>
    <w:p w14:paraId="0DB2DADE" w14:textId="1379352B" w:rsidR="004B7FC6" w:rsidRPr="004B7FC6" w:rsidRDefault="004B7FC6" w:rsidP="004B7FC6">
      <w:r>
        <w:tab/>
      </w:r>
      <w:r>
        <w:rPr>
          <w:rFonts w:hint="eastAsia"/>
        </w:rPr>
        <w:t>本章主要</w:t>
      </w:r>
      <w:r w:rsidR="00BB0ABC">
        <w:rPr>
          <w:rFonts w:hint="eastAsia"/>
        </w:rPr>
        <w:t>介绍了一种具体的</w:t>
      </w:r>
      <w:r w:rsidR="00BB0ABC">
        <w:rPr>
          <w:rFonts w:hint="eastAsia"/>
        </w:rPr>
        <w:t>M</w:t>
      </w:r>
      <w:r w:rsidR="00BB0ABC">
        <w:t>C-JXT</w:t>
      </w:r>
      <w:r w:rsidR="00BB0ABC">
        <w:rPr>
          <w:rFonts w:hint="eastAsia"/>
        </w:rPr>
        <w:t>代码实现，</w:t>
      </w:r>
      <w:r w:rsidR="00AC1D98">
        <w:rPr>
          <w:rFonts w:hint="eastAsia"/>
        </w:rPr>
        <w:t>以及</w:t>
      </w:r>
      <w:r w:rsidR="00A83FF1">
        <w:rPr>
          <w:rFonts w:hint="eastAsia"/>
        </w:rPr>
        <w:t>其</w:t>
      </w:r>
      <w:r w:rsidR="006F0271">
        <w:rPr>
          <w:rFonts w:hint="eastAsia"/>
        </w:rPr>
        <w:t>在</w:t>
      </w:r>
      <w:r w:rsidR="00DA632D">
        <w:rPr>
          <w:rFonts w:hint="eastAsia"/>
        </w:rPr>
        <w:t>关系型数据集上的协议性能测试。</w:t>
      </w:r>
      <w:r w:rsidR="00271EB6">
        <w:rPr>
          <w:rFonts w:hint="eastAsia"/>
        </w:rPr>
        <w:t>性能测试的指标主要是</w:t>
      </w:r>
      <w:r w:rsidR="00017D3E">
        <w:rPr>
          <w:rFonts w:hint="eastAsia"/>
        </w:rPr>
        <w:t>运行时间</w:t>
      </w:r>
      <w:r w:rsidR="00D465B9">
        <w:rPr>
          <w:rFonts w:hint="eastAsia"/>
        </w:rPr>
        <w:t>，其目的是</w:t>
      </w:r>
      <w:r w:rsidR="00A23640">
        <w:rPr>
          <w:rFonts w:hint="eastAsia"/>
        </w:rPr>
        <w:t>为</w:t>
      </w:r>
      <w:r w:rsidR="00867F51">
        <w:rPr>
          <w:rFonts w:hint="eastAsia"/>
        </w:rPr>
        <w:t>前文中提出的理论协议加以实验上的功能和</w:t>
      </w:r>
      <w:r w:rsidR="00493DA7">
        <w:rPr>
          <w:rFonts w:hint="eastAsia"/>
        </w:rPr>
        <w:t>效率的验证。</w:t>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473BA5">
        <w:rPr>
          <w:rFonts w:hint="eastAsia"/>
        </w:rPr>
        <w:t>的</w:t>
      </w:r>
      <w:r w:rsidR="00625545">
        <w:rPr>
          <w:rFonts w:hint="eastAsia"/>
        </w:rPr>
        <w:t>包括</w:t>
      </w:r>
      <w:r w:rsidR="007143F2">
        <w:rPr>
          <w:rFonts w:hint="eastAsia"/>
        </w:rPr>
        <w:t xml:space="preserve"> </w:t>
      </w:r>
      <m:oMath>
        <m:r>
          <w:rPr>
            <w:rFonts w:ascii="Cambria Math" w:hAnsi="Cambria Math"/>
          </w:rPr>
          <m:t xml:space="preserve">TSet,  XSet,  AuthEnc </m:t>
        </m:r>
      </m:oMath>
      <w:r w:rsidR="00625545">
        <w:rPr>
          <w:rFonts w:hint="eastAsia"/>
        </w:rPr>
        <w:t>等</w:t>
      </w:r>
      <w:r w:rsidR="00D62175">
        <w:rPr>
          <w:rFonts w:hint="eastAsia"/>
        </w:rPr>
        <w:t>组件的</w:t>
      </w:r>
      <w:r w:rsidR="00127981">
        <w:rPr>
          <w:rFonts w:hint="eastAsia"/>
        </w:rPr>
        <w:t>具体实现方案</w:t>
      </w:r>
      <w:r w:rsidR="002A4676">
        <w:rPr>
          <w:rFonts w:hint="eastAsia"/>
        </w:rPr>
        <w:t>。</w:t>
      </w:r>
      <w:r w:rsidR="00A563C8">
        <w:rPr>
          <w:rFonts w:hint="eastAsia"/>
        </w:rPr>
        <w:t>之后</w:t>
      </w:r>
      <w:r w:rsidR="001921EA">
        <w:rPr>
          <w:rFonts w:hint="eastAsia"/>
        </w:rPr>
        <w:t>会</w:t>
      </w:r>
      <w:r w:rsidR="00127981">
        <w:rPr>
          <w:rFonts w:hint="eastAsia"/>
        </w:rPr>
        <w:t>介绍</w:t>
      </w:r>
      <w:r w:rsidR="000172A1">
        <w:rPr>
          <w:rFonts w:hint="eastAsia"/>
        </w:rPr>
        <w:t>实验的数据集以及</w:t>
      </w:r>
      <w:r w:rsidR="00E06697">
        <w:rPr>
          <w:rFonts w:hint="eastAsia"/>
        </w:rPr>
        <w:t>相应的</w:t>
      </w:r>
      <w:r w:rsidR="00141528">
        <w:rPr>
          <w:rFonts w:hint="eastAsia"/>
        </w:rPr>
        <w:t>性能测试</w:t>
      </w:r>
      <w:r w:rsidR="00E06697">
        <w:rPr>
          <w:rFonts w:hint="eastAsia"/>
        </w:rPr>
        <w:t>实验结果</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3C36D3">
        <w:t>3.5</w:t>
      </w:r>
      <w:r w:rsidR="00097177">
        <w:fldChar w:fldCharType="end"/>
      </w:r>
      <w:r w:rsidR="00097177">
        <w:rPr>
          <w:rFonts w:hint="eastAsia"/>
        </w:rPr>
        <w:t>中理论分析的</w:t>
      </w:r>
      <w:r w:rsidR="005412E2">
        <w:rPr>
          <w:rFonts w:hint="eastAsia"/>
        </w:rPr>
        <w:t>契合度。</w:t>
      </w:r>
    </w:p>
    <w:p w14:paraId="4217AE44" w14:textId="5654E8AE" w:rsidR="000D2F98" w:rsidRDefault="0039775E" w:rsidP="00483115">
      <w:pPr>
        <w:pStyle w:val="2"/>
        <w:spacing w:before="156" w:after="156"/>
      </w:pPr>
      <w:bookmarkStart w:id="54" w:name="_Toc132364747"/>
      <w:r>
        <w:rPr>
          <w:rFonts w:hint="eastAsia"/>
        </w:rPr>
        <w:t>协议实现</w:t>
      </w:r>
      <w:bookmarkEnd w:id="54"/>
    </w:p>
    <w:p w14:paraId="1B769A2A" w14:textId="2EC4778E" w:rsidR="00483115" w:rsidRDefault="009503A8" w:rsidP="002B5DAA">
      <w:r>
        <w:tab/>
      </w:r>
      <w:r w:rsidR="00933038">
        <w:rPr>
          <w:rFonts w:hint="eastAsia"/>
        </w:rPr>
        <w:t>我们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4A219F">
        <w:rPr>
          <w:rFonts w:hint="eastAsia"/>
        </w:rPr>
        <w:t>查询执行阶段。数据预处理阶段将读取数据集，并</w:t>
      </w:r>
      <w:r w:rsidR="00EE3E1C">
        <w:rPr>
          <w:rFonts w:hint="eastAsia"/>
        </w:rPr>
        <w:t>在其基础上执行</w:t>
      </w:r>
      <w:r w:rsidR="008411AA">
        <w:rPr>
          <w:rFonts w:hint="eastAsia"/>
        </w:rPr>
        <w:t xml:space="preserve"> </w:t>
      </w:r>
      <m:oMath>
        <m:r>
          <w:rPr>
            <w:rFonts w:ascii="Cambria Math" w:hAnsi="Cambria Math"/>
          </w:rPr>
          <m:t xml:space="preserve">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FE6200">
        <w:rPr>
          <w:rFonts w:hint="eastAsia"/>
        </w:rPr>
        <w:t xml:space="preserve"> </w:t>
      </w:r>
      <m:oMath>
        <m:r>
          <w:rPr>
            <w:rFonts w:ascii="Cambria Math" w:hAnsi="Cambria Math"/>
          </w:rPr>
          <m:t>token</m:t>
        </m:r>
      </m:oMath>
      <w:r w:rsidR="00AD13BA">
        <w:rPr>
          <w:rFonts w:hint="eastAsia"/>
        </w:rPr>
        <w:t xml:space="preserve"> </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w:r w:rsidR="0076371A">
        <w:rPr>
          <w:rFonts w:hint="eastAsia"/>
        </w:rPr>
        <w:t xml:space="preserve"> </w:t>
      </w:r>
      <m:oMath>
        <m:r>
          <w:rPr>
            <w:rFonts w:ascii="Cambria Math" w:hAnsi="Cambria Math"/>
          </w:rPr>
          <m:t>F</m:t>
        </m:r>
      </m:oMath>
      <w:r w:rsidR="0076371A">
        <w:rPr>
          <w:rFonts w:hint="eastAsia"/>
        </w:rPr>
        <w:t xml:space="preserve"> </w:t>
      </w:r>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G</m:t>
        </m:r>
      </m:oMath>
      <w:r w:rsidR="00E96CAB">
        <w:rPr>
          <w:rFonts w:hint="eastAsia"/>
        </w:rPr>
        <w:t xml:space="preserve"> </w:t>
      </w:r>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143D4848" w:rsidR="00712123" w:rsidRDefault="00C11101" w:rsidP="00712123">
      <w:r>
        <w:tab/>
      </w:r>
      <w:r w:rsidR="00BC0E0B">
        <w:rPr>
          <w:rFonts w:hint="eastAsia"/>
        </w:rPr>
        <w:t>数据预处理阶段生成</w:t>
      </w:r>
      <w:r w:rsidR="00005826">
        <w:rPr>
          <w:rFonts w:hint="eastAsia"/>
        </w:rPr>
        <w:t xml:space="preserve"> </w:t>
      </w:r>
      <m:oMath>
        <m:r>
          <w:rPr>
            <w:rFonts w:ascii="Cambria Math" w:hAnsi="Cambria Math"/>
          </w:rPr>
          <m:t xml:space="preserve">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w:r w:rsidR="00996ED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996ED3">
        <w:rPr>
          <w:rFonts w:hint="eastAsia"/>
        </w:rPr>
        <w:t xml:space="preserve"> </w:t>
      </w:r>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541D1B">
        <w:rPr>
          <w:rFonts w:hint="eastAsia"/>
        </w:rPr>
        <w:t>我们</w:t>
      </w:r>
      <w:r w:rsidR="00E92777">
        <w:rPr>
          <w:rFonts w:hint="eastAsia"/>
        </w:rPr>
        <w:t>使用布隆过滤器</w:t>
      </w:r>
      <w:r w:rsidR="00EA0DE9">
        <w:fldChar w:fldCharType="begin"/>
      </w:r>
      <w:r w:rsidR="00E07901">
        <w:instrText xml:space="preserve"> ADDIN EN.CITE &lt;EndNote&gt;&lt;Cite&gt;&lt;Author&gt;Bloom&lt;/Author&gt;&lt;Year&gt;1970&lt;/Year&gt;&lt;RecNum&gt;20&lt;/RecNum&gt;&lt;DisplayText&gt;&lt;style face="superscript"&gt;[17]&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E07901" w:rsidRPr="00E07901">
        <w:rPr>
          <w:noProof/>
          <w:vertAlign w:val="superscript"/>
        </w:rPr>
        <w:t>[17]</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w:r w:rsidR="0095744C">
        <w:rPr>
          <w:rFonts w:hint="eastAsia"/>
        </w:rPr>
        <w:t xml:space="preserve"> </w:t>
      </w:r>
      <m:oMath>
        <m:r>
          <w:rPr>
            <w:rFonts w:ascii="Cambria Math" w:hAnsi="Cambria Math"/>
          </w:rPr>
          <m:t>xtag</m:t>
        </m:r>
      </m:oMath>
      <w:r w:rsidR="0095744C">
        <w:rPr>
          <w:rFonts w:hint="eastAsia"/>
        </w:rPr>
        <w:t xml:space="preserve"> </w:t>
      </w:r>
      <w:r w:rsidR="0095744C">
        <w:rPr>
          <w:rFonts w:hint="eastAsia"/>
        </w:rPr>
        <w:t>是否在</w:t>
      </w:r>
      <w:r w:rsidR="0095744C">
        <w:rPr>
          <w:rFonts w:hint="eastAsia"/>
        </w:rPr>
        <w:t xml:space="preserve"> </w:t>
      </w:r>
      <m:oMath>
        <m:r>
          <w:rPr>
            <w:rFonts w:ascii="Cambria Math" w:hAnsi="Cambria Math"/>
          </w:rPr>
          <m:t>XSet</m:t>
        </m:r>
      </m:oMath>
      <w:r w:rsidR="0095744C">
        <w:rPr>
          <w:rFonts w:hint="eastAsia"/>
        </w:rPr>
        <w:t xml:space="preserve"> </w:t>
      </w:r>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E97656">
        <w:rPr>
          <w:rFonts w:hint="eastAsia"/>
        </w:rPr>
        <w:t>我们此处将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w:r w:rsidR="00C0751E">
        <w:rPr>
          <w:rFonts w:hint="eastAsia"/>
        </w:rPr>
        <w:t xml:space="preserve"> </w:t>
      </w:r>
      <m:oMath>
        <m:r>
          <w:rPr>
            <w:rFonts w:ascii="Cambria Math" w:hAnsi="Cambria Math"/>
          </w:rPr>
          <m:t>XSet</m:t>
        </m:r>
      </m:oMath>
      <w:r w:rsidR="00C0751E">
        <w:rPr>
          <w:rFonts w:hint="eastAsia"/>
        </w:rPr>
        <w:t xml:space="preserve"> </w:t>
      </w:r>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5" w:name="_Toc132364748"/>
      <w:r>
        <w:rPr>
          <w:rFonts w:hint="eastAsia"/>
        </w:rPr>
        <w:t>性能测试</w:t>
      </w:r>
      <w:bookmarkEnd w:id="55"/>
    </w:p>
    <w:p w14:paraId="3CED6FF4" w14:textId="1CF58945" w:rsidR="00631A8C" w:rsidRDefault="00631A8C" w:rsidP="009B6DBF">
      <w:pPr>
        <w:pStyle w:val="3"/>
        <w:spacing w:before="156" w:after="156"/>
      </w:pPr>
      <w:bookmarkStart w:id="56" w:name="_Ref132017632"/>
      <w:bookmarkStart w:id="57" w:name="_Toc132364749"/>
      <w:r>
        <w:rPr>
          <w:rFonts w:hint="eastAsia"/>
        </w:rPr>
        <w:t>数据集</w:t>
      </w:r>
      <w:bookmarkEnd w:id="56"/>
      <w:bookmarkEnd w:id="57"/>
    </w:p>
    <w:p w14:paraId="3E7215B1" w14:textId="65B22691"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E07901">
        <w:instrText xml:space="preserve"> ADDIN EN.CITE &lt;EndNote&gt;&lt;Cite&gt;&lt;RecNum&gt;23&lt;/RecNum&gt;&lt;DisplayText&gt;&lt;style face="superscript"&gt;[18]&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E07901" w:rsidRPr="00E07901">
        <w:rPr>
          <w:noProof/>
          <w:vertAlign w:val="superscript"/>
        </w:rPr>
        <w:t>[18]</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w:t>
      </w:r>
      <w:r w:rsidR="00340855">
        <w:rPr>
          <w:rFonts w:hint="eastAsia"/>
        </w:rPr>
        <w:lastRenderedPageBreak/>
        <w:t>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666E0E0B"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personID)</w:t>
      </w:r>
      <w:r w:rsidR="00EF10A6">
        <w:rPr>
          <w:rFonts w:hint="eastAsia"/>
        </w:rPr>
        <w:t>和</w:t>
      </w:r>
      <w:r w:rsidR="00BB7CF0">
        <w:rPr>
          <w:rFonts w:hint="eastAsia"/>
        </w:rPr>
        <w:t>(</w:t>
      </w:r>
      <w:r w:rsidR="00BB7CF0">
        <w:t>firstname,lastname)</w:t>
      </w:r>
      <w:r w:rsidR="004C0909">
        <w:rPr>
          <w:rFonts w:hint="eastAsia"/>
        </w:rPr>
        <w:t>。</w:t>
      </w:r>
      <w:r w:rsidR="004E48CD">
        <w:rPr>
          <w:rFonts w:hint="eastAsia"/>
        </w:rPr>
        <w:t>我们执行以下</w:t>
      </w:r>
      <w:r w:rsidR="00847400">
        <w:rPr>
          <w:rFonts w:hint="eastAsia"/>
        </w:rPr>
        <w:t>J</w:t>
      </w:r>
      <w:r w:rsidR="00847400">
        <w:t>oin</w:t>
      </w:r>
      <w:r w:rsidR="009711D0">
        <w:rPr>
          <w:rFonts w:hint="eastAsia"/>
        </w:rPr>
        <w:t>查询来测试</w:t>
      </w:r>
      <w:r w:rsidR="009711D0">
        <w:rPr>
          <w:rFonts w:hint="eastAsia"/>
        </w:rPr>
        <w:t>M</w:t>
      </w:r>
      <w:r w:rsidR="009711D0">
        <w:t>C-JXT</w:t>
      </w:r>
      <w:r w:rsidR="009711D0">
        <w:rPr>
          <w:rFonts w:hint="eastAsia"/>
        </w:rPr>
        <w:t>方案</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F36952" w:rsidP="00A42FB5">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8" w:name="_Toc132364750"/>
      <w:r>
        <w:rPr>
          <w:rFonts w:hint="eastAsia"/>
        </w:rPr>
        <w:t>实验</w:t>
      </w:r>
      <w:r w:rsidR="00B95D0C">
        <w:rPr>
          <w:rFonts w:hint="eastAsia"/>
        </w:rPr>
        <w:t>设计以及实验结果</w:t>
      </w:r>
      <w:bookmarkEnd w:id="58"/>
    </w:p>
    <w:p w14:paraId="0D302A79" w14:textId="1D8613F3" w:rsidR="00FC03FE" w:rsidRDefault="00565A31" w:rsidP="00FC03FE">
      <w:r>
        <w:tab/>
      </w:r>
      <w:r>
        <w:rPr>
          <w:rFonts w:hint="eastAsia"/>
        </w:rPr>
        <w:t>本节将设计具体实验，去验证</w:t>
      </w:r>
      <w:r w:rsidR="004B6AEF">
        <w:fldChar w:fldCharType="begin"/>
      </w:r>
      <w:r w:rsidR="004B6AEF">
        <w:instrText xml:space="preserve"> </w:instrText>
      </w:r>
      <w:r w:rsidR="004B6AEF">
        <w:rPr>
          <w:rFonts w:hint="eastAsia"/>
        </w:rPr>
        <w:instrText>REF _Ref132098351 \r \h</w:instrText>
      </w:r>
      <w:r w:rsidR="004B6AEF">
        <w:instrText xml:space="preserve"> </w:instrText>
      </w:r>
      <w:r w:rsidR="004B6AEF">
        <w:fldChar w:fldCharType="separate"/>
      </w:r>
      <w:r w:rsidR="003C36D3">
        <w:t>3.4</w:t>
      </w:r>
      <w:r w:rsidR="004B6AEF">
        <w:fldChar w:fldCharType="end"/>
      </w:r>
      <w:r>
        <w:rPr>
          <w:rFonts w:hint="eastAsia"/>
        </w:rPr>
        <w:t>中分析的协议各方面性能的相关因素</w:t>
      </w:r>
      <w:r w:rsidR="00417ED1">
        <w:rPr>
          <w:rFonts w:hint="eastAsia"/>
        </w:rPr>
        <w:t>。</w:t>
      </w:r>
      <w:r w:rsidR="0025090B">
        <w:rPr>
          <w:rFonts w:hint="eastAsia"/>
        </w:rPr>
        <w:t>实验环境信息如下</w:t>
      </w:r>
      <w:r w:rsidR="0025090B">
        <w:rPr>
          <w:rFonts w:hint="eastAsia"/>
        </w:rPr>
        <w:t>:</w:t>
      </w:r>
    </w:p>
    <w:p w14:paraId="1B1E437F" w14:textId="06ABDA02" w:rsidR="00F03959" w:rsidRDefault="00F03959" w:rsidP="00F03959">
      <w:pPr>
        <w:pStyle w:val="af4"/>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3C36D3">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3C36D3">
        <w:rPr>
          <w:noProof/>
        </w:rPr>
        <w:t>1</w:t>
      </w:r>
      <w:r w:rsidR="001E1F04">
        <w:fldChar w:fldCharType="end"/>
      </w:r>
      <w:r w:rsidRPr="001E3226">
        <w:t>实验环境介绍</w:t>
      </w:r>
    </w:p>
    <w:tbl>
      <w:tblPr>
        <w:tblStyle w:val="af2"/>
        <w:tblW w:w="0" w:type="auto"/>
        <w:tblBorders>
          <w:left w:val="none" w:sz="0" w:space="0" w:color="auto"/>
          <w:right w:val="none" w:sz="0" w:space="0" w:color="auto"/>
        </w:tblBorders>
        <w:tblLook w:val="04A0" w:firstRow="1" w:lastRow="0" w:firstColumn="1" w:lastColumn="0" w:noHBand="0" w:noVBand="1"/>
      </w:tblPr>
      <w:tblGrid>
        <w:gridCol w:w="4148"/>
        <w:gridCol w:w="4148"/>
      </w:tblGrid>
      <w:tr w:rsidR="005C1110" w14:paraId="6AB07A48" w14:textId="77777777" w:rsidTr="003C36D3">
        <w:tc>
          <w:tcPr>
            <w:tcW w:w="4148" w:type="dxa"/>
          </w:tcPr>
          <w:p w14:paraId="63C0B6E7" w14:textId="2801F9A7" w:rsidR="005C1110" w:rsidRPr="004A1263" w:rsidRDefault="005C1110" w:rsidP="00FC03FE">
            <w:pPr>
              <w:rPr>
                <w:b/>
                <w:bCs/>
              </w:rPr>
            </w:pPr>
            <w:r w:rsidRPr="004A1263">
              <w:rPr>
                <w:rFonts w:hint="eastAsia"/>
                <w:b/>
                <w:bCs/>
              </w:rPr>
              <w:t>处理器</w:t>
            </w:r>
          </w:p>
        </w:tc>
        <w:tc>
          <w:tcPr>
            <w:tcW w:w="4148" w:type="dxa"/>
          </w:tcPr>
          <w:p w14:paraId="73359C0C" w14:textId="2E153B28" w:rsidR="005C1110" w:rsidRDefault="004A1263" w:rsidP="00FC03FE">
            <w:r>
              <w:rPr>
                <w:rFonts w:hint="eastAsia"/>
              </w:rPr>
              <w:t>Apple</w:t>
            </w:r>
            <w:r>
              <w:t xml:space="preserve"> M1 8</w:t>
            </w:r>
            <w:r>
              <w:rPr>
                <w:rFonts w:hint="eastAsia"/>
              </w:rPr>
              <w:t xml:space="preserve"> </w:t>
            </w:r>
            <w:r>
              <w:t>cores</w:t>
            </w:r>
          </w:p>
        </w:tc>
      </w:tr>
      <w:tr w:rsidR="005C1110" w14:paraId="10E81EDC" w14:textId="77777777" w:rsidTr="003C36D3">
        <w:tc>
          <w:tcPr>
            <w:tcW w:w="4148" w:type="dxa"/>
          </w:tcPr>
          <w:p w14:paraId="0F501B2A" w14:textId="1DD8E2C8" w:rsidR="005C1110" w:rsidRPr="00902264" w:rsidRDefault="00902264" w:rsidP="00FC03FE">
            <w:pPr>
              <w:rPr>
                <w:b/>
                <w:bCs/>
              </w:rPr>
            </w:pPr>
            <w:r w:rsidRPr="00902264">
              <w:rPr>
                <w:rFonts w:hint="eastAsia"/>
                <w:b/>
                <w:bCs/>
              </w:rPr>
              <w:t>内存</w:t>
            </w:r>
          </w:p>
        </w:tc>
        <w:tc>
          <w:tcPr>
            <w:tcW w:w="4148" w:type="dxa"/>
          </w:tcPr>
          <w:p w14:paraId="0F2EC92B" w14:textId="418E9F9D" w:rsidR="005C1110" w:rsidRDefault="00236CB3" w:rsidP="00FC03FE">
            <w:r w:rsidRPr="00236CB3">
              <w:t>LPDDR4</w:t>
            </w:r>
            <w:r w:rsidR="00EC1855">
              <w:t xml:space="preserve"> </w:t>
            </w:r>
            <w:r w:rsidR="00EC1855">
              <w:rPr>
                <w:rFonts w:hint="eastAsia"/>
              </w:rPr>
              <w:t>1</w:t>
            </w:r>
            <w:r w:rsidR="00EC1855">
              <w:t>6 GB</w:t>
            </w:r>
          </w:p>
        </w:tc>
      </w:tr>
      <w:tr w:rsidR="005C1110" w14:paraId="7B7D97AC" w14:textId="77777777" w:rsidTr="003C36D3">
        <w:tc>
          <w:tcPr>
            <w:tcW w:w="4148" w:type="dxa"/>
          </w:tcPr>
          <w:p w14:paraId="33F4A627" w14:textId="0DB0C95F" w:rsidR="005C1110" w:rsidRPr="00902264" w:rsidRDefault="00902264" w:rsidP="00FC03FE">
            <w:pPr>
              <w:rPr>
                <w:b/>
                <w:bCs/>
              </w:rPr>
            </w:pPr>
            <w:r w:rsidRPr="00902264">
              <w:rPr>
                <w:rFonts w:hint="eastAsia"/>
                <w:b/>
                <w:bCs/>
              </w:rPr>
              <w:t>操作系统</w:t>
            </w:r>
          </w:p>
        </w:tc>
        <w:tc>
          <w:tcPr>
            <w:tcW w:w="4148" w:type="dxa"/>
          </w:tcPr>
          <w:p w14:paraId="4B9703E7" w14:textId="15EE9C35" w:rsidR="005C1110" w:rsidRDefault="009D53BD" w:rsidP="00FC03FE">
            <w:r>
              <w:t>m</w:t>
            </w:r>
            <w:r>
              <w:rPr>
                <w:rFonts w:hint="eastAsia"/>
              </w:rPr>
              <w:t>ac</w:t>
            </w:r>
            <w:r>
              <w:t>OS Ventura</w:t>
            </w:r>
            <w:r w:rsidR="001A21AD">
              <w:t xml:space="preserve"> 13.1</w:t>
            </w:r>
          </w:p>
        </w:tc>
      </w:tr>
      <w:tr w:rsidR="005C1110" w14:paraId="218ABD64" w14:textId="77777777" w:rsidTr="003C36D3">
        <w:tc>
          <w:tcPr>
            <w:tcW w:w="4148" w:type="dxa"/>
          </w:tcPr>
          <w:p w14:paraId="1C308AC3" w14:textId="1C017336" w:rsidR="005C1110" w:rsidRPr="003D4C3E" w:rsidRDefault="003D4C3E" w:rsidP="00FC03FE">
            <w:pPr>
              <w:rPr>
                <w:b/>
                <w:bCs/>
              </w:rPr>
            </w:pPr>
            <w:r w:rsidRPr="003D4C3E">
              <w:rPr>
                <w:rFonts w:hint="eastAsia"/>
                <w:b/>
                <w:bCs/>
              </w:rPr>
              <w:t>硬盘</w:t>
            </w:r>
          </w:p>
        </w:tc>
        <w:tc>
          <w:tcPr>
            <w:tcW w:w="4148" w:type="dxa"/>
          </w:tcPr>
          <w:p w14:paraId="0D481643" w14:textId="072494F1" w:rsidR="005C1110" w:rsidRPr="003D4C3E" w:rsidRDefault="003D4C3E" w:rsidP="00B0494E">
            <w:pPr>
              <w:keepNext/>
            </w:pPr>
            <w:r w:rsidRPr="003D4C3E">
              <w:t>APPLE SSD AP0256Q</w:t>
            </w:r>
          </w:p>
        </w:tc>
      </w:tr>
    </w:tbl>
    <w:p w14:paraId="0EDCDFBA" w14:textId="569AB4C6" w:rsidR="0025090B" w:rsidRDefault="00580439" w:rsidP="00FC03FE">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w:t>
      </w:r>
      <w:r w:rsidR="002239A0">
        <w:rPr>
          <w:rFonts w:hint="eastAsia"/>
        </w:rPr>
        <w:t>E</w:t>
      </w:r>
      <w:r w:rsidR="002239A0">
        <w:t>DB</w:t>
      </w:r>
      <w:r w:rsidR="00DA58D8">
        <w:rPr>
          <w:rFonts w:hint="eastAsia"/>
        </w:rPr>
        <w:t>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此运行时间</w:t>
      </w:r>
      <w:r w:rsidR="00F11844">
        <w:rPr>
          <w:rFonts w:hint="eastAsia"/>
        </w:rPr>
        <w:t>在代码中</w:t>
      </w:r>
      <w:r w:rsidR="00F26E1D">
        <w:rPr>
          <w:rFonts w:hint="eastAsia"/>
        </w:rPr>
        <w:t>相应语句</w:t>
      </w:r>
      <w:r w:rsidR="00F11844">
        <w:rPr>
          <w:rFonts w:hint="eastAsia"/>
        </w:rPr>
        <w:t>测量</w:t>
      </w:r>
      <w:r w:rsidR="00B05DFE">
        <w:rPr>
          <w:rFonts w:hint="eastAsia"/>
        </w:rPr>
        <w:t>，以下是具体的实验结果</w:t>
      </w:r>
      <w:r w:rsidR="00B05DFE">
        <w:rPr>
          <w:rFonts w:hint="eastAsia"/>
        </w:rPr>
        <w:t>:</w:t>
      </w:r>
    </w:p>
    <w:p w14:paraId="7C26725D" w14:textId="757E69E4" w:rsidR="00962F0A" w:rsidRDefault="00906E75" w:rsidP="009B6DBF">
      <w:pPr>
        <w:pStyle w:val="4"/>
        <w:spacing w:before="156" w:after="156"/>
      </w:pPr>
      <w:r>
        <w:t>M</w:t>
      </w:r>
      <w:r w:rsidR="00962F0A" w:rsidRPr="00962F0A">
        <w:t>C-JXT</w:t>
      </w:r>
      <w:r w:rsidR="00962F0A" w:rsidRPr="009B6DBF">
        <w:rPr>
          <w:rFonts w:hint="eastAsia"/>
        </w:rPr>
        <w:t>在实际应用场景中的</w:t>
      </w:r>
      <w:r w:rsidR="0097296E">
        <w:rPr>
          <w:rFonts w:hint="eastAsia"/>
        </w:rPr>
        <w:t>一般性</w:t>
      </w:r>
      <w:r w:rsidR="00962F0A" w:rsidRPr="009B6DBF">
        <w:rPr>
          <w:rFonts w:hint="eastAsia"/>
        </w:rPr>
        <w:t>性能表</w:t>
      </w:r>
      <w:r w:rsidR="00962F0A" w:rsidRPr="00962F0A">
        <w:rPr>
          <w:rFonts w:hint="eastAsia"/>
        </w:rPr>
        <w:t>现</w:t>
      </w:r>
    </w:p>
    <w:p w14:paraId="68CD2288" w14:textId="31E70231" w:rsidR="00023F7A"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一般性</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1</w:t>
      </w:r>
      <w:r w:rsidR="008C1E07">
        <w:fldChar w:fldCharType="end"/>
      </w:r>
      <w:r w:rsidR="008C1E07">
        <w:rPr>
          <w:rFonts w:hint="eastAsia"/>
        </w:rPr>
        <w:t>所示</w:t>
      </w:r>
      <w:r w:rsidR="004112F7">
        <w:rPr>
          <w:rFonts w:hint="eastAsia"/>
        </w:rPr>
        <w:t>。</w:t>
      </w:r>
      <w:r w:rsidR="008C1E07">
        <w:t xml:space="preserve"> </w:t>
      </w:r>
    </w:p>
    <w:p w14:paraId="7FAD1354" w14:textId="579B050A" w:rsidR="00023F7A" w:rsidRDefault="003749B4" w:rsidP="003749B4">
      <w:pPr>
        <w:keepNext/>
        <w:spacing w:line="240" w:lineRule="auto"/>
        <w:jc w:val="center"/>
      </w:pPr>
      <w:r w:rsidRPr="003749B4">
        <w:rPr>
          <w:noProof/>
        </w:rPr>
        <w:lastRenderedPageBreak/>
        <w:drawing>
          <wp:inline distT="0" distB="0" distL="0" distR="0" wp14:anchorId="711D2E11" wp14:editId="25B09BEC">
            <wp:extent cx="4414520" cy="2956863"/>
            <wp:effectExtent l="0" t="0" r="508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9151" cy="3006851"/>
                    </a:xfrm>
                    <a:prstGeom prst="rect">
                      <a:avLst/>
                    </a:prstGeom>
                  </pic:spPr>
                </pic:pic>
              </a:graphicData>
            </a:graphic>
          </wp:inline>
        </w:drawing>
      </w:r>
    </w:p>
    <w:p w14:paraId="7EB27C71" w14:textId="289A395D" w:rsidR="00023F7A" w:rsidRDefault="00023F7A" w:rsidP="00330956">
      <w:pPr>
        <w:jc w:val="center"/>
      </w:pPr>
      <w:bookmarkStart w:id="59" w:name="_Ref132015817"/>
      <w:bookmarkStart w:id="60"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59"/>
      <w:r>
        <w:rPr>
          <w:rFonts w:hint="eastAsia"/>
        </w:rPr>
        <w:t xml:space="preserve"> </w:t>
      </w:r>
      <w:r w:rsidRPr="0024656E">
        <w:t>MC-JXT</w:t>
      </w:r>
      <w:r w:rsidRPr="0024656E">
        <w:t>运行时间随查询规模的变化</w:t>
      </w:r>
      <w:bookmarkEnd w:id="60"/>
    </w:p>
    <w:p w14:paraId="1790421B" w14:textId="329BF00C" w:rsidR="00DA1357" w:rsidRDefault="000F414F" w:rsidP="00A155FC">
      <w:r>
        <w:tab/>
      </w:r>
      <w:r>
        <w:rPr>
          <w:rFonts w:hint="eastAsia"/>
        </w:rPr>
        <w:t>由</w:t>
      </w:r>
      <w:r w:rsidR="00801DBF">
        <w:rPr>
          <w:rFonts w:hint="eastAsia"/>
        </w:rPr>
        <w:t>上图可知，</w:t>
      </w:r>
      <w:r w:rsidR="00801DBF">
        <w:rPr>
          <w:rFonts w:hint="eastAsia"/>
        </w:rPr>
        <w:t>M</w:t>
      </w:r>
      <w:r w:rsidR="00801DBF">
        <w:t>C-JXT</w:t>
      </w:r>
      <w:r w:rsidR="00801DBF">
        <w:rPr>
          <w:rFonts w:hint="eastAsia"/>
        </w:rPr>
        <w:t>协议的性能随</w:t>
      </w:r>
      <w:r w:rsidR="00D2094F">
        <w:rPr>
          <w:rFonts w:hint="eastAsia"/>
        </w:rPr>
        <w:t>查询规模呈现线性或者非线性的</w:t>
      </w:r>
      <w:r w:rsidR="0017587E">
        <w:rPr>
          <w:rFonts w:hint="eastAsia"/>
        </w:rPr>
        <w:t>关系，</w:t>
      </w:r>
      <w:r w:rsidR="001F7A1E">
        <w:rPr>
          <w:rFonts w:hint="eastAsia"/>
        </w:rPr>
        <w:t>在</w:t>
      </w:r>
      <w:r w:rsidR="00651E06">
        <w:rPr>
          <w:rFonts w:hint="eastAsia"/>
        </w:rPr>
        <w:t>大规模查询的场景下</w:t>
      </w:r>
      <w:r w:rsidR="002C7164">
        <w:rPr>
          <w:rFonts w:hint="eastAsia"/>
        </w:rPr>
        <w:t>仍只需要较少的查询时间</w:t>
      </w:r>
      <w:r w:rsidR="00403953">
        <w:rPr>
          <w:rFonts w:hint="eastAsia"/>
        </w:rPr>
        <w:t>。</w:t>
      </w:r>
    </w:p>
    <w:p w14:paraId="563144CC" w14:textId="56AA2C79" w:rsidR="00B17EEC" w:rsidRDefault="00A506CB" w:rsidP="009B6DBF">
      <w:pPr>
        <w:pStyle w:val="4"/>
        <w:spacing w:before="156" w:after="156"/>
      </w:pPr>
      <m:oMath>
        <m:r>
          <w:rPr>
            <w:rFonts w:ascii="Cambria Math" w:hAnsi="Cambria Math"/>
          </w:rPr>
          <m:t>EDBSetup</m:t>
        </m:r>
      </m:oMath>
      <w:r>
        <w:rPr>
          <w:rFonts w:hint="eastAsia"/>
        </w:rPr>
        <w:t xml:space="preserve"> </w:t>
      </w:r>
      <w:r w:rsidR="0060512E">
        <w:rPr>
          <w:rFonts w:hint="eastAsia"/>
        </w:rPr>
        <w:t>阶段</w:t>
      </w:r>
      <w:r w:rsidR="00F8730E">
        <w:rPr>
          <w:rFonts w:hint="eastAsia"/>
        </w:rPr>
        <w:t>性能</w:t>
      </w:r>
      <w:r w:rsidR="00C40B1A">
        <w:rPr>
          <w:rFonts w:hint="eastAsia"/>
        </w:rPr>
        <w:t>的影响因素</w:t>
      </w:r>
    </w:p>
    <w:p w14:paraId="1DE9DD75" w14:textId="1E4697C1" w:rsidR="00EA0713" w:rsidRDefault="000E0D7F" w:rsidP="00DE4DD7">
      <w:pPr>
        <w:ind w:firstLine="420"/>
      </w:pPr>
      <w:r>
        <w:rPr>
          <w:rFonts w:hint="eastAsia"/>
        </w:rPr>
        <w:t>前面</w:t>
      </w:r>
      <w:r w:rsidR="00DE4DD7">
        <w:fldChar w:fldCharType="begin"/>
      </w:r>
      <w:r w:rsidR="00DE4DD7">
        <w:instrText xml:space="preserve"> </w:instrText>
      </w:r>
      <w:r w:rsidR="00DE4DD7">
        <w:rPr>
          <w:rFonts w:hint="eastAsia"/>
        </w:rPr>
        <w:instrText>REF _Ref132016741 \w \h</w:instrText>
      </w:r>
      <w:r w:rsidR="00DE4DD7">
        <w:instrText xml:space="preserve"> </w:instrText>
      </w:r>
      <w:r w:rsidR="00DE4DD7">
        <w:fldChar w:fldCharType="separate"/>
      </w:r>
      <w:r w:rsidR="003C36D3">
        <w:t>3.5.2</w:t>
      </w:r>
      <w:r w:rsidR="00DE4DD7">
        <w:fldChar w:fldCharType="end"/>
      </w:r>
      <w:r w:rsidR="00AB4951">
        <w:rPr>
          <w:rFonts w:hint="eastAsia"/>
        </w:rPr>
        <w:t>我们</w:t>
      </w:r>
      <w:r w:rsidR="00DE4DD7">
        <w:rPr>
          <w:rFonts w:hint="eastAsia"/>
        </w:rPr>
        <w:t>分析出的结论是</w:t>
      </w:r>
      <w:r w:rsidR="009B440E">
        <w:rPr>
          <w:rFonts w:hint="eastAsia"/>
        </w:rPr>
        <w:t xml:space="preserve"> </w:t>
      </w:r>
      <m:oMath>
        <m:r>
          <w:rPr>
            <w:rFonts w:ascii="Cambria Math" w:hAnsi="Cambria Math"/>
          </w:rPr>
          <m:t>EDBSetup</m:t>
        </m:r>
      </m:oMath>
      <w:r w:rsidR="009B440E">
        <w:rPr>
          <w:rFonts w:hint="eastAsia"/>
        </w:rPr>
        <w:t xml:space="preserve"> </w:t>
      </w:r>
      <w:r w:rsidR="00DD7D7B">
        <w:rPr>
          <w:rFonts w:hint="eastAsia"/>
        </w:rPr>
        <w:t>计算复杂度为</w:t>
      </w:r>
      <w:r w:rsidR="00DD7D7B">
        <w:rPr>
          <w:rFonts w:hint="eastAsia"/>
        </w:rPr>
        <w:t xml:space="preserve"> </w:t>
      </w:r>
      <m:oMath>
        <m:r>
          <w:rPr>
            <w:rFonts w:ascii="Cambria Math" w:hAnsi="Cambria Math"/>
          </w:rPr>
          <m:t>O</m:t>
        </m:r>
        <m:d>
          <m:dPr>
            <m:ctrlPr>
              <w:rPr>
                <w:rFonts w:ascii="Cambria Math" w:hAnsi="Cambria Math"/>
                <w:i/>
              </w:rPr>
            </m:ctrlPr>
          </m:dPr>
          <m:e>
            <m:d>
              <m:dPr>
                <m:ctrlPr>
                  <w:rPr>
                    <w:rFonts w:ascii="Cambria Math" w:hAnsi="Cambria Math"/>
                    <w:i/>
                  </w:rPr>
                </m:ctrlPr>
              </m:dPr>
              <m:e>
                <m:r>
                  <w:rPr>
                    <w:rFonts w:ascii="Cambria Math" w:hAnsi="Cambria Math"/>
                  </w:rPr>
                  <m:t>2T+1</m:t>
                </m:r>
              </m:e>
            </m:d>
            <m:r>
              <w:rPr>
                <w:rFonts w:ascii="Cambria Math" w:hAnsi="Cambria Math"/>
              </w:rPr>
              <m:t>*m*n+m*T</m:t>
            </m:r>
          </m:e>
        </m:d>
      </m:oMath>
      <w:r w:rsidR="00DD7D7B">
        <w:rPr>
          <w:rFonts w:hint="eastAsia"/>
        </w:rPr>
        <w:t>，下面</w:t>
      </w:r>
      <w:r w:rsidR="00FB27F5">
        <w:rPr>
          <w:rFonts w:hint="eastAsia"/>
        </w:rPr>
        <w:t>我们通过两个实验验证这一结论。</w:t>
      </w:r>
    </w:p>
    <w:p w14:paraId="76DE8111" w14:textId="5F327CD9" w:rsidR="00B141B6" w:rsidRPr="007502B7" w:rsidRDefault="00EC7D8C" w:rsidP="00EC7D8C">
      <w:r>
        <w:rPr>
          <w:rFonts w:hint="eastAsia"/>
        </w:rPr>
        <w:t>（</w:t>
      </w:r>
      <w:r>
        <w:rPr>
          <w:rFonts w:hint="eastAsia"/>
        </w:rPr>
        <w:t>1</w:t>
      </w:r>
      <w:r>
        <w:rPr>
          <w:rFonts w:hint="eastAsia"/>
        </w:rPr>
        <w:t>）</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A76770">
      <w:pPr>
        <w:keepNext/>
        <w:spacing w:line="240" w:lineRule="auto"/>
        <w:jc w:val="center"/>
      </w:pPr>
      <w:r w:rsidRPr="00AA768D">
        <w:rPr>
          <w:noProof/>
        </w:rPr>
        <w:drawing>
          <wp:inline distT="0" distB="0" distL="0" distR="0" wp14:anchorId="7A7EAA3A" wp14:editId="001B3801">
            <wp:extent cx="4802909" cy="3354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24005" cy="3509429"/>
                    </a:xfrm>
                    <a:prstGeom prst="rect">
                      <a:avLst/>
                    </a:prstGeom>
                  </pic:spPr>
                </pic:pic>
              </a:graphicData>
            </a:graphic>
          </wp:inline>
        </w:drawing>
      </w:r>
    </w:p>
    <w:p w14:paraId="7B696F53" w14:textId="3892A1C8" w:rsidR="00EA0713" w:rsidRDefault="00A76770" w:rsidP="00A76770">
      <w:pPr>
        <w:pStyle w:val="af3"/>
      </w:pPr>
      <w:bookmarkStart w:id="61"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2</w:t>
      </w:r>
      <w:r w:rsidR="0078120C">
        <w:fldChar w:fldCharType="end"/>
      </w:r>
      <w:bookmarkEnd w:id="61"/>
      <w:r>
        <w:t xml:space="preserve"> EDBS</w:t>
      </w:r>
      <w:r>
        <w:rPr>
          <w:rFonts w:hint="eastAsia"/>
        </w:rPr>
        <w:t>et</w:t>
      </w:r>
      <w:r>
        <w:t>up</w:t>
      </w:r>
      <w:r>
        <w:rPr>
          <w:rFonts w:hint="eastAsia"/>
        </w:rPr>
        <w:t>运行时间与数据库规模的关系</w:t>
      </w:r>
    </w:p>
    <w:p w14:paraId="48C8CF29" w14:textId="15DD2EEA" w:rsidR="005D7C49" w:rsidRDefault="007B4FCE" w:rsidP="007B4FCE">
      <w:pPr>
        <w:pStyle w:val="af3"/>
        <w:ind w:firstLine="420"/>
        <w:jc w:val="both"/>
      </w:pPr>
      <w:r>
        <w:rPr>
          <w:rFonts w:hint="eastAsia"/>
        </w:rPr>
        <w:lastRenderedPageBreak/>
        <w:t>此处我们改变数据库规模大小的方式是控制数据库中的记录数目，不改变数据库中表的属性，故数据库规模指表中的记录数目</w:t>
      </w:r>
      <w:r w:rsidR="00B641AC">
        <w:rPr>
          <w:rFonts w:hint="eastAsia"/>
        </w:rPr>
        <w:t xml:space="preserve"> </w:t>
      </w:r>
      <m:oMath>
        <m:r>
          <w:rPr>
            <w:rFonts w:ascii="Cambria Math" w:hAnsi="Cambria Math"/>
          </w:rPr>
          <m:t>m</m:t>
        </m:r>
      </m:oMath>
      <w:r>
        <w:rPr>
          <w:rFonts w:hint="eastAsia"/>
        </w:rPr>
        <w:t>，</w:t>
      </w:r>
      <w:r>
        <w:fldChar w:fldCharType="begin"/>
      </w:r>
      <w:r>
        <w:instrText xml:space="preserve"> </w:instrText>
      </w:r>
      <w:r>
        <w:rPr>
          <w:rFonts w:hint="eastAsia"/>
        </w:rPr>
        <w:instrText>REF _Ref132017156 \h</w:instrText>
      </w:r>
      <w:r>
        <w:instrText xml:space="preserve"> </w:instrText>
      </w:r>
      <w:r>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2</w:t>
      </w:r>
      <w:r>
        <w:fldChar w:fldCharType="end"/>
      </w:r>
      <w:r>
        <w:rPr>
          <w:rFonts w:hint="eastAsia"/>
        </w:rPr>
        <w:t>为实验结果。</w:t>
      </w:r>
    </w:p>
    <w:p w14:paraId="37B1F36A" w14:textId="44AD55FE" w:rsidR="003C3C4F" w:rsidRDefault="003C3C4F" w:rsidP="007B4FCE">
      <w:pPr>
        <w:pStyle w:val="af3"/>
        <w:ind w:firstLine="420"/>
        <w:jc w:val="both"/>
      </w:pPr>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的运行时间与数据库规模</w:t>
      </w:r>
      <w:r>
        <w:rPr>
          <w:rFonts w:hint="eastAsia"/>
        </w:rPr>
        <w:t xml:space="preserve"> </w:t>
      </w:r>
      <m:oMath>
        <m:r>
          <w:rPr>
            <w:rFonts w:ascii="Cambria Math" w:hAnsi="Cambria Math"/>
          </w:rPr>
          <m:t>m</m:t>
        </m:r>
      </m:oMath>
      <w:r>
        <w:rPr>
          <w:rFonts w:hint="eastAsia"/>
        </w:rPr>
        <w:t xml:space="preserve"> </w:t>
      </w:r>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64DD4207" w:rsidR="00790812" w:rsidRDefault="00ED7D55" w:rsidP="00790812">
      <w:r>
        <w:rPr>
          <w:rFonts w:hint="eastAsia"/>
        </w:rPr>
        <w:t>（</w:t>
      </w:r>
      <w:r w:rsidR="0078664E">
        <w:t>2</w:t>
      </w:r>
      <w:r>
        <w:rPr>
          <w:rFonts w:hint="eastAsia"/>
        </w:rPr>
        <w:t>）</w:t>
      </w:r>
      <w:r w:rsidR="00E80CDA">
        <w:rPr>
          <w:rFonts w:hint="eastAsia"/>
        </w:rPr>
        <w:t xml:space="preserve"> </w:t>
      </w:r>
      <m:oMath>
        <m:r>
          <w:rPr>
            <w:rFonts w:ascii="Cambria Math" w:hAnsi="Cambria Math"/>
          </w:rPr>
          <m:t>EDBSetup</m:t>
        </m:r>
      </m:oMath>
      <w:r w:rsidR="00E80CDA">
        <w:rPr>
          <w:rFonts w:hint="eastAsia"/>
        </w:rPr>
        <w:t xml:space="preserve"> </w:t>
      </w:r>
      <w:r>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w:r w:rsidR="00EE127C">
        <w:rPr>
          <w:rFonts w:hint="eastAsia"/>
        </w:rPr>
        <w:t xml:space="preserve"> </w:t>
      </w:r>
      <m:oMath>
        <m:r>
          <w:rPr>
            <w:rFonts w:ascii="Cambria Math" w:hAnsi="Cambria Math"/>
          </w:rPr>
          <m:t>T</m:t>
        </m:r>
      </m:oMath>
      <w:r w:rsidR="00EE127C">
        <w:rPr>
          <w:rFonts w:hint="eastAsia"/>
        </w:rPr>
        <w:t xml:space="preserve"> </w:t>
      </w:r>
      <w:r w:rsidR="0078664E">
        <w:rPr>
          <w:rFonts w:hint="eastAsia"/>
        </w:rPr>
        <w:t>的关系</w:t>
      </w:r>
    </w:p>
    <w:p w14:paraId="3228E31E" w14:textId="0CC7F7EE" w:rsidR="00511EA8" w:rsidRDefault="005E7CD2" w:rsidP="00790812">
      <w:r>
        <w:tab/>
      </w:r>
      <w:r w:rsidR="00672D24">
        <w:rPr>
          <w:rFonts w:hint="eastAsia"/>
        </w:rPr>
        <w:t>我们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3C36D3">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3C36D3">
        <w:rPr>
          <w:rFonts w:hint="eastAsia"/>
        </w:rPr>
        <w:t>表</w:t>
      </w:r>
      <w:r w:rsidR="003C36D3">
        <w:rPr>
          <w:rFonts w:hint="eastAsia"/>
        </w:rPr>
        <w:t xml:space="preserve"> </w:t>
      </w:r>
      <w:r w:rsidR="003C36D3">
        <w:rPr>
          <w:noProof/>
        </w:rPr>
        <w:t>4</w:t>
      </w:r>
      <w:r w:rsidR="003C36D3">
        <w:noBreakHyphen/>
      </w:r>
      <w:r w:rsidR="003C36D3">
        <w:rPr>
          <w:noProof/>
        </w:rPr>
        <w:t>2</w:t>
      </w:r>
      <w:r w:rsidR="00443AE7">
        <w:fldChar w:fldCharType="end"/>
      </w:r>
      <w:r w:rsidR="00443AE7">
        <w:rPr>
          <w:rFonts w:hint="eastAsia"/>
        </w:rPr>
        <w:t>所示。</w:t>
      </w:r>
    </w:p>
    <w:p w14:paraId="461B7EA5" w14:textId="4E2398A8" w:rsidR="001E1F04" w:rsidRDefault="001E1F04" w:rsidP="001E1F04">
      <w:pPr>
        <w:pStyle w:val="af4"/>
      </w:pPr>
      <w:bookmarkStart w:id="62"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C36D3">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C36D3">
        <w:rPr>
          <w:noProof/>
        </w:rPr>
        <w:t>2</w:t>
      </w:r>
      <w:r>
        <w:fldChar w:fldCharType="end"/>
      </w:r>
      <w:bookmarkEnd w:id="62"/>
      <w:r>
        <w:t xml:space="preserve"> T1,T2,T3</w:t>
      </w:r>
      <w:r>
        <w:rPr>
          <w:rFonts w:hint="eastAsia"/>
        </w:rPr>
        <w:t>取值</w:t>
      </w:r>
    </w:p>
    <w:tbl>
      <w:tblPr>
        <w:tblStyle w:val="af2"/>
        <w:tblW w:w="0" w:type="auto"/>
        <w:tblBorders>
          <w:left w:val="none" w:sz="0" w:space="0" w:color="auto"/>
          <w:right w:val="none" w:sz="0" w:space="0" w:color="auto"/>
        </w:tblBorders>
        <w:tblLook w:val="04A0" w:firstRow="1" w:lastRow="0" w:firstColumn="1" w:lastColumn="0" w:noHBand="0" w:noVBand="1"/>
      </w:tblPr>
      <w:tblGrid>
        <w:gridCol w:w="4148"/>
        <w:gridCol w:w="4148"/>
      </w:tblGrid>
      <w:tr w:rsidR="000E158A" w14:paraId="0B07090C" w14:textId="77777777" w:rsidTr="003C36D3">
        <w:tc>
          <w:tcPr>
            <w:tcW w:w="4148" w:type="dxa"/>
          </w:tcPr>
          <w:p w14:paraId="4C31DFFD" w14:textId="2679031E" w:rsidR="000E158A" w:rsidRPr="00824CE1" w:rsidRDefault="000E158A" w:rsidP="00790812">
            <w:pPr>
              <w:rPr>
                <w:b/>
                <w:bCs/>
              </w:rPr>
            </w:pPr>
            <w:r w:rsidRPr="00824CE1">
              <w:rPr>
                <w:rFonts w:hint="eastAsia"/>
                <w:b/>
                <w:bCs/>
              </w:rPr>
              <w:t>T</w:t>
            </w:r>
            <w:r w:rsidRPr="00824CE1">
              <w:rPr>
                <w:b/>
                <w:bCs/>
              </w:rPr>
              <w:t>1</w:t>
            </w:r>
          </w:p>
        </w:tc>
        <w:tc>
          <w:tcPr>
            <w:tcW w:w="4148" w:type="dxa"/>
          </w:tcPr>
          <w:p w14:paraId="306AC4A7" w14:textId="6205C751" w:rsidR="000E158A" w:rsidRDefault="000E158A" w:rsidP="00790812">
            <w:r>
              <w:rPr>
                <w:rFonts w:hint="eastAsia"/>
              </w:rPr>
              <w:t>（</w:t>
            </w:r>
            <w:r>
              <w:t>personID</w:t>
            </w:r>
            <w:r>
              <w:rPr>
                <w:rFonts w:hint="eastAsia"/>
              </w:rPr>
              <w:t>）</w:t>
            </w:r>
          </w:p>
        </w:tc>
      </w:tr>
      <w:tr w:rsidR="000E158A" w14:paraId="1BE0431E" w14:textId="77777777" w:rsidTr="003C36D3">
        <w:tc>
          <w:tcPr>
            <w:tcW w:w="4148" w:type="dxa"/>
          </w:tcPr>
          <w:p w14:paraId="27F2C4B0" w14:textId="4881E838" w:rsidR="000E158A" w:rsidRPr="00824CE1" w:rsidRDefault="000E158A" w:rsidP="00790812">
            <w:pPr>
              <w:rPr>
                <w:b/>
                <w:bCs/>
              </w:rPr>
            </w:pPr>
            <w:r w:rsidRPr="00824CE1">
              <w:rPr>
                <w:rFonts w:hint="eastAsia"/>
                <w:b/>
                <w:bCs/>
              </w:rPr>
              <w:t>T</w:t>
            </w:r>
            <w:r w:rsidRPr="00824CE1">
              <w:rPr>
                <w:b/>
                <w:bCs/>
              </w:rPr>
              <w:t>2</w:t>
            </w:r>
          </w:p>
        </w:tc>
        <w:tc>
          <w:tcPr>
            <w:tcW w:w="4148" w:type="dxa"/>
          </w:tcPr>
          <w:p w14:paraId="277057AD" w14:textId="7148090E" w:rsidR="000E158A" w:rsidRDefault="000E158A" w:rsidP="00790812">
            <w:r>
              <w:rPr>
                <w:rFonts w:hint="eastAsia"/>
              </w:rPr>
              <w:t>（</w:t>
            </w:r>
            <w:r>
              <w:t>firstname,</w:t>
            </w:r>
            <w:r w:rsidR="00232273">
              <w:t xml:space="preserve"> </w:t>
            </w:r>
            <w:r>
              <w:t>lastname</w:t>
            </w:r>
            <w:r>
              <w:rPr>
                <w:rFonts w:hint="eastAsia"/>
              </w:rPr>
              <w:t>）</w:t>
            </w:r>
          </w:p>
        </w:tc>
      </w:tr>
      <w:tr w:rsidR="000E158A" w14:paraId="3050D14F" w14:textId="77777777" w:rsidTr="003C36D3">
        <w:tc>
          <w:tcPr>
            <w:tcW w:w="4148" w:type="dxa"/>
          </w:tcPr>
          <w:p w14:paraId="057BA361" w14:textId="04F0A5A6" w:rsidR="000E158A" w:rsidRPr="00824CE1" w:rsidRDefault="000E158A" w:rsidP="00790812">
            <w:pPr>
              <w:rPr>
                <w:b/>
                <w:bCs/>
              </w:rPr>
            </w:pPr>
            <w:r w:rsidRPr="00824CE1">
              <w:rPr>
                <w:rFonts w:hint="eastAsia"/>
                <w:b/>
                <w:bCs/>
              </w:rPr>
              <w:t>T</w:t>
            </w:r>
            <w:r w:rsidRPr="00824CE1">
              <w:rPr>
                <w:b/>
                <w:bCs/>
              </w:rPr>
              <w:t>3</w:t>
            </w:r>
          </w:p>
        </w:tc>
        <w:tc>
          <w:tcPr>
            <w:tcW w:w="4148" w:type="dxa"/>
          </w:tcPr>
          <w:p w14:paraId="73376CAB" w14:textId="70BC2DA1" w:rsidR="000E158A" w:rsidRDefault="000E158A" w:rsidP="00790812">
            <w:r>
              <w:rPr>
                <w:rFonts w:hint="eastAsia"/>
              </w:rPr>
              <w:t>（</w:t>
            </w:r>
            <w:r>
              <w:t>personID</w:t>
            </w:r>
            <w:r>
              <w:rPr>
                <w:rFonts w:hint="eastAsia"/>
              </w:rPr>
              <w:t>,</w:t>
            </w:r>
            <w:r w:rsidR="00232273">
              <w:t xml:space="preserve"> </w:t>
            </w:r>
            <w:r>
              <w:t>firstname,</w:t>
            </w:r>
            <w:r w:rsidR="00232273">
              <w:t xml:space="preserve"> </w:t>
            </w:r>
            <w:r>
              <w:t>lastname</w:t>
            </w:r>
            <w:r>
              <w:rPr>
                <w:rFonts w:hint="eastAsia"/>
              </w:rPr>
              <w:t>）</w:t>
            </w:r>
          </w:p>
        </w:tc>
      </w:tr>
    </w:tbl>
    <w:p w14:paraId="12A996A1" w14:textId="712FDB86"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3</w:t>
      </w:r>
      <w:r w:rsidR="008C2C7F">
        <w:fldChar w:fldCharType="end"/>
      </w:r>
      <w:r w:rsidR="0098649B">
        <w:rPr>
          <w:rFonts w:hint="eastAsia"/>
        </w:rPr>
        <w:t>所示。</w:t>
      </w:r>
    </w:p>
    <w:p w14:paraId="29A22609" w14:textId="0BD129D1" w:rsidR="0098649B" w:rsidRDefault="009D5CBF" w:rsidP="0098649B">
      <w:pPr>
        <w:keepNext/>
        <w:spacing w:line="240" w:lineRule="auto"/>
        <w:jc w:val="center"/>
      </w:pPr>
      <w:r w:rsidRPr="009D5CBF">
        <w:rPr>
          <w:noProof/>
        </w:rPr>
        <w:drawing>
          <wp:inline distT="0" distB="0" distL="0" distR="0" wp14:anchorId="0B204F71" wp14:editId="08AB349A">
            <wp:extent cx="5118039" cy="3546764"/>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02955" cy="3605610"/>
                    </a:xfrm>
                    <a:prstGeom prst="rect">
                      <a:avLst/>
                    </a:prstGeom>
                  </pic:spPr>
                </pic:pic>
              </a:graphicData>
            </a:graphic>
          </wp:inline>
        </w:drawing>
      </w:r>
    </w:p>
    <w:p w14:paraId="677A85BF" w14:textId="00E02DF6" w:rsidR="00ED4198" w:rsidRDefault="008C2C7F" w:rsidP="00ED4198">
      <w:pPr>
        <w:pStyle w:val="af3"/>
      </w:pPr>
      <w:bookmarkStart w:id="63"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3</w:t>
      </w:r>
      <w:r w:rsidR="0078120C">
        <w:fldChar w:fldCharType="end"/>
      </w:r>
      <w:bookmarkEnd w:id="63"/>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0D0BE850" w:rsidR="008C2C7F" w:rsidRDefault="00926E10" w:rsidP="00995BAD">
      <w:pPr>
        <w:pStyle w:val="af3"/>
        <w:ind w:firstLine="420"/>
        <w:jc w:val="left"/>
      </w:pPr>
      <w:r>
        <w:rPr>
          <w:rFonts w:hint="eastAsia"/>
        </w:rPr>
        <w:t>由</w:t>
      </w:r>
      <w:r>
        <w:fldChar w:fldCharType="begin"/>
      </w:r>
      <w:r>
        <w:instrText xml:space="preserve"> </w:instrText>
      </w:r>
      <w:r>
        <w:rPr>
          <w:rFonts w:hint="eastAsia"/>
        </w:rPr>
        <w:instrText>REF _Ref132017827 \h</w:instrText>
      </w:r>
      <w:r>
        <w:instrText xml:space="preserve"> </w:instrText>
      </w:r>
      <w:r w:rsidR="00995BAD">
        <w:instrText xml:space="preserve"> \* MERGEFORMAT </w:instrText>
      </w:r>
      <w:r>
        <w:fldChar w:fldCharType="separate"/>
      </w:r>
      <w:r w:rsidR="003C36D3">
        <w:rPr>
          <w:rFonts w:hint="eastAsia"/>
        </w:rPr>
        <w:t>图</w:t>
      </w:r>
      <w:r w:rsidR="003C36D3">
        <w:rPr>
          <w:rFonts w:hint="eastAsia"/>
        </w:rPr>
        <w:t xml:space="preserve"> </w:t>
      </w:r>
      <w:r w:rsidR="003C36D3">
        <w:rPr>
          <w:noProof/>
        </w:rPr>
        <w:t>4</w:t>
      </w:r>
      <w:r w:rsidR="003C36D3">
        <w:rPr>
          <w:noProof/>
        </w:rPr>
        <w:noBreakHyphen/>
        <w:t>3</w:t>
      </w:r>
      <w:r>
        <w:fldChar w:fldCharType="end"/>
      </w:r>
      <w:r>
        <w:rPr>
          <w:rFonts w:hint="eastAsia"/>
        </w:rPr>
        <w:t>可知，</w:t>
      </w:r>
      <w:r w:rsidR="00DF5FD1">
        <w:rPr>
          <w:rFonts w:hint="eastAsia"/>
        </w:rPr>
        <w:t>随着</w:t>
      </w:r>
      <w:r w:rsidR="004C2D1A">
        <w:rPr>
          <w:rFonts w:hint="eastAsia"/>
        </w:rPr>
        <w:t>T</w:t>
      </w:r>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m:t>
        </m:r>
      </m:oMath>
      <w:r w:rsidR="00DD3594" w:rsidRPr="00DD3594">
        <w:t xml:space="preserve"> </w:t>
      </w:r>
      <w:r w:rsidR="000D4CA5">
        <w:rPr>
          <w:rFonts w:hint="eastAsia"/>
        </w:rPr>
        <w:t>运行时间的增大</w:t>
      </w:r>
      <w:r w:rsidR="00851948">
        <w:rPr>
          <w:rFonts w:hint="eastAsia"/>
        </w:rPr>
        <w:t>和</w:t>
      </w:r>
      <w:r w:rsidR="00851948">
        <w:rPr>
          <w:rFonts w:hint="eastAsia"/>
        </w:rPr>
        <w:t>T</w:t>
      </w:r>
      <w:r w:rsidR="00851948">
        <w:rPr>
          <w:rFonts w:hint="eastAsia"/>
        </w:rPr>
        <w:t>变化之间的关系，我们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E52D9">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21416961">
            <wp:extent cx="4433455" cy="28740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92239" cy="2976942"/>
                    </a:xfrm>
                    <a:prstGeom prst="rect">
                      <a:avLst/>
                    </a:prstGeom>
                  </pic:spPr>
                </pic:pic>
              </a:graphicData>
            </a:graphic>
          </wp:inline>
        </w:drawing>
      </w:r>
    </w:p>
    <w:p w14:paraId="676D2629" w14:textId="0A981642" w:rsidR="000D4CA5" w:rsidRDefault="00B87DD4" w:rsidP="00B87DD4">
      <w:pPr>
        <w:pStyle w:val="af3"/>
      </w:pPr>
      <w:bookmarkStart w:id="64" w:name="_Ref132098684"/>
      <w:bookmarkStart w:id="65"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4</w:t>
      </w:r>
      <w:r w:rsidR="0078120C">
        <w:fldChar w:fldCharType="end"/>
      </w:r>
      <w:bookmarkEnd w:id="64"/>
      <w:r>
        <w:t xml:space="preserve"> </w:t>
      </w:r>
      <w:r>
        <w:rPr>
          <w:rFonts w:hint="eastAsia"/>
        </w:rPr>
        <w:t>不同</w:t>
      </w:r>
      <w:r>
        <w:rPr>
          <w:rFonts w:hint="eastAsia"/>
        </w:rPr>
        <w:t>T</w:t>
      </w:r>
      <w:r>
        <w:rPr>
          <w:rFonts w:hint="eastAsia"/>
        </w:rPr>
        <w:t>下时延增量的比例关系</w:t>
      </w:r>
      <w:bookmarkEnd w:id="65"/>
    </w:p>
    <w:p w14:paraId="77F9A475" w14:textId="5CD690F1"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073EE0">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4</w:t>
      </w:r>
      <w:r w:rsidR="003C36D3">
        <w:t xml:space="preserve"> </w:t>
      </w:r>
      <w:r w:rsidR="003C36D3">
        <w:rPr>
          <w:rFonts w:hint="eastAsia"/>
        </w:rPr>
        <w:t>不同</w:t>
      </w:r>
      <w:r w:rsidR="003C36D3">
        <w:rPr>
          <w:rFonts w:hint="eastAsia"/>
        </w:rPr>
        <w:t>T</w:t>
      </w:r>
      <w:r w:rsidR="003C36D3">
        <w:rPr>
          <w:rFonts w:hint="eastAsia"/>
        </w:rPr>
        <w:t>下时延增量的比例关系</w:t>
      </w:r>
      <w:r w:rsidR="00073EE0">
        <w:fldChar w:fldCharType="end"/>
      </w:r>
      <w:r>
        <w:rPr>
          <w:rFonts w:hint="eastAsia"/>
        </w:rPr>
        <w:t>，</w:t>
      </w:r>
      <w:r>
        <w:rPr>
          <w:rFonts w:hint="eastAsia"/>
        </w:rPr>
        <w:t>T</w:t>
      </w:r>
      <w:r>
        <w:t>=3</w:t>
      </w:r>
      <w:r>
        <w:rPr>
          <w:rFonts w:hint="eastAsia"/>
        </w:rPr>
        <w:t>相比</w:t>
      </w:r>
      <w:r>
        <w:rPr>
          <w:rFonts w:hint="eastAsia"/>
        </w:rPr>
        <w:t>T</w:t>
      </w:r>
      <w:r>
        <w:t>=2</w:t>
      </w:r>
      <w:r>
        <w:rPr>
          <w:rFonts w:hint="eastAsia"/>
        </w:rPr>
        <w:t>增加的时延与</w:t>
      </w:r>
      <w:r>
        <w:rPr>
          <w:rFonts w:hint="eastAsia"/>
        </w:rPr>
        <w:t>T</w:t>
      </w:r>
      <w:r>
        <w:t>=2</w:t>
      </w:r>
      <w:r>
        <w:rPr>
          <w:rFonts w:hint="eastAsia"/>
        </w:rPr>
        <w:t>相比</w:t>
      </w:r>
      <w:r>
        <w:rPr>
          <w:rFonts w:hint="eastAsia"/>
        </w:rPr>
        <w:t>T</w:t>
      </w:r>
      <w:r>
        <w:t>=1</w:t>
      </w:r>
      <w:r>
        <w:rPr>
          <w:rFonts w:hint="eastAsia"/>
        </w:rPr>
        <w:t>增加的时延基本</w:t>
      </w:r>
      <w:r w:rsidR="00395E44">
        <w:rPr>
          <w:rFonts w:hint="eastAsia"/>
        </w:rPr>
        <w:t>相等</w:t>
      </w:r>
      <w:r>
        <w:rPr>
          <w:rFonts w:hint="eastAsia"/>
        </w:rPr>
        <w:t>，</w:t>
      </w:r>
      <w:r w:rsidR="005F6ABE">
        <w:rPr>
          <w:rFonts w:hint="eastAsia"/>
        </w:rPr>
        <w:t>故</w:t>
      </w:r>
      <w:r w:rsidR="00693509">
        <w:rPr>
          <w:rFonts w:hint="eastAsia"/>
        </w:rPr>
        <w:t xml:space="preserve"> </w:t>
      </w:r>
      <m:oMath>
        <m:r>
          <w:rPr>
            <w:rFonts w:ascii="Cambria Math" w:hAnsi="Cambria Math"/>
          </w:rPr>
          <m:t>EDBSetup</m:t>
        </m:r>
      </m:oMath>
      <w:r w:rsidR="008E7556">
        <w:rPr>
          <w:rFonts w:hint="eastAsia"/>
        </w:rPr>
        <w:t xml:space="preserve"> </w:t>
      </w:r>
      <w:r w:rsidR="00692414">
        <w:rPr>
          <w:rFonts w:hint="eastAsia"/>
        </w:rPr>
        <w:t>运行时间同</w:t>
      </w:r>
      <w:r w:rsidR="00EE127C">
        <w:rPr>
          <w:rFonts w:hint="eastAsia"/>
        </w:rPr>
        <w:t xml:space="preserve"> </w:t>
      </w:r>
      <m:oMath>
        <m:r>
          <w:rPr>
            <w:rFonts w:ascii="Cambria Math" w:hAnsi="Cambria Math"/>
          </w:rPr>
          <m:t>T</m:t>
        </m:r>
      </m:oMath>
      <w:r w:rsidR="008E7556">
        <w:rPr>
          <w:rFonts w:hint="eastAsia"/>
        </w:rPr>
        <w:t xml:space="preserve"> </w:t>
      </w:r>
      <w:r w:rsidR="00692414">
        <w:rPr>
          <w:rFonts w:hint="eastAsia"/>
        </w:rPr>
        <w:t>成线性关系</w:t>
      </w:r>
      <w:r w:rsidR="00BC7489">
        <w:rPr>
          <w:rFonts w:hint="eastAsia"/>
        </w:rPr>
        <w:t>。</w:t>
      </w:r>
    </w:p>
    <w:p w14:paraId="2D14B5B2" w14:textId="0511AD4E" w:rsidR="00577BA1" w:rsidRDefault="00AB29F3" w:rsidP="009B6DBF">
      <w:pPr>
        <w:pStyle w:val="4"/>
        <w:spacing w:before="156" w:after="156"/>
      </w:pPr>
      <m:oMath>
        <m:r>
          <w:rPr>
            <w:rFonts w:ascii="Cambria Math" w:hAnsi="Cambria Math"/>
          </w:rPr>
          <m:t>Search</m:t>
        </m:r>
      </m:oMath>
      <w:r w:rsidR="008E7556">
        <w:rPr>
          <w:rFonts w:hint="eastAsia"/>
        </w:rPr>
        <w:t xml:space="preserve"> </w:t>
      </w:r>
      <w:r w:rsidR="000F4BCC">
        <w:rPr>
          <w:rFonts w:hint="eastAsia"/>
        </w:rPr>
        <w:t>阶段</w:t>
      </w:r>
      <w:r w:rsidR="0028586C">
        <w:rPr>
          <w:rFonts w:hint="eastAsia"/>
        </w:rPr>
        <w:t>性能</w:t>
      </w:r>
      <w:r w:rsidR="00577BA1">
        <w:rPr>
          <w:rFonts w:hint="eastAsia"/>
        </w:rPr>
        <w:t>的影响因素</w:t>
      </w:r>
    </w:p>
    <w:p w14:paraId="18721E0E" w14:textId="6E947057" w:rsidR="0033777B" w:rsidRDefault="00613C55" w:rsidP="00613C55">
      <w:pPr>
        <w:ind w:firstLine="420"/>
      </w:pPr>
      <w:r>
        <w:rPr>
          <w:rFonts w:hint="eastAsia"/>
        </w:rPr>
        <w:t>前面</w:t>
      </w:r>
      <w:r>
        <w:fldChar w:fldCharType="begin"/>
      </w:r>
      <w:r>
        <w:instrText xml:space="preserve"> </w:instrText>
      </w:r>
      <w:r>
        <w:rPr>
          <w:rFonts w:hint="eastAsia"/>
        </w:rPr>
        <w:instrText>REF _Ref132016741 \w \h</w:instrText>
      </w:r>
      <w:r>
        <w:instrText xml:space="preserve"> </w:instrText>
      </w:r>
      <w:r>
        <w:fldChar w:fldCharType="separate"/>
      </w:r>
      <w:r w:rsidR="003C36D3">
        <w:t>3.5.2</w:t>
      </w:r>
      <w:r>
        <w:fldChar w:fldCharType="end"/>
      </w:r>
      <w:r>
        <w:rPr>
          <w:rFonts w:hint="eastAsia"/>
        </w:rPr>
        <w:t>分析出的结论是</w:t>
      </w:r>
      <w:r w:rsidR="000D2D36">
        <w:rPr>
          <w:rFonts w:hint="eastAsia"/>
        </w:rPr>
        <w:t xml:space="preserve"> </w:t>
      </w:r>
      <m:oMath>
        <m:r>
          <w:rPr>
            <w:rFonts w:ascii="Cambria Math" w:hAnsi="Cambria Math"/>
          </w:rPr>
          <m:t>Search</m:t>
        </m:r>
      </m:oMath>
      <w:r w:rsidR="008E7556">
        <w:rPr>
          <w:rFonts w:hint="eastAsia"/>
        </w:rPr>
        <w:t xml:space="preserve"> </w:t>
      </w:r>
      <w:r w:rsidR="007B6761">
        <w:rPr>
          <w:rFonts w:hint="eastAsia"/>
        </w:rPr>
        <w:t>的</w:t>
      </w:r>
      <w:r>
        <w:rPr>
          <w:rFonts w:hint="eastAsia"/>
        </w:rPr>
        <w:t>计算复杂度为</w:t>
      </w:r>
      <w:r w:rsidR="008B3B5F">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j</m:t>
            </m:r>
            <m:ctrlPr>
              <w:rPr>
                <w:rFonts w:ascii="Cambria Math" w:hAnsi="Cambria Math" w:hint="eastAsia"/>
              </w:rPr>
            </m:ctrlP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8B3B5F">
        <w:rPr>
          <w:rFonts w:hint="eastAsia"/>
        </w:rPr>
        <w:t>，</w:t>
      </w:r>
      <w:r>
        <w:rPr>
          <w:rFonts w:hint="eastAsia"/>
        </w:rPr>
        <w:t>下面我们通过两个实验验证这一结论</w:t>
      </w:r>
      <w:r w:rsidR="00DB13C7">
        <w:rPr>
          <w:rFonts w:hint="eastAsia"/>
        </w:rPr>
        <w:t>。</w:t>
      </w:r>
      <w:r w:rsidR="00A13844">
        <w:rPr>
          <w:rFonts w:hint="eastAsia"/>
        </w:rPr>
        <w:t>本实验选取的查询规模从</w:t>
      </w:r>
      <w:r w:rsidR="00A13844" w:rsidRPr="00B653F8">
        <w:t>19840</w:t>
      </w:r>
      <w:r w:rsidR="00A13844">
        <w:rPr>
          <w:rFonts w:hint="eastAsia"/>
        </w:rPr>
        <w:t>到</w:t>
      </w:r>
      <w:r w:rsidR="00A13844" w:rsidRPr="00F4375B">
        <w:t>7279584</w:t>
      </w:r>
      <w:r w:rsidR="00A13844">
        <w:rPr>
          <w:rFonts w:hint="eastAsia"/>
        </w:rPr>
        <w:t>不等，不同查询规模下测得的</w:t>
      </w:r>
      <w:r w:rsidR="000D2D36">
        <w:rPr>
          <w:rFonts w:hint="eastAsia"/>
        </w:rPr>
        <w:t xml:space="preserve"> </w:t>
      </w:r>
      <m:oMath>
        <m:r>
          <w:rPr>
            <w:rFonts w:ascii="Cambria Math" w:hAnsi="Cambria Math"/>
          </w:rPr>
          <m:t xml:space="preserve">Search </m:t>
        </m:r>
      </m:oMath>
      <w:r w:rsidR="00A13844">
        <w:rPr>
          <w:rFonts w:hint="eastAsia"/>
        </w:rPr>
        <w:t>运行时间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5</w:t>
      </w:r>
      <w:r w:rsidR="004476C2">
        <w:fldChar w:fldCharType="end"/>
      </w:r>
      <w:r w:rsidR="004476C2">
        <w:rPr>
          <w:rFonts w:hint="eastAsia"/>
        </w:rPr>
        <w:t>。</w:t>
      </w:r>
    </w:p>
    <w:p w14:paraId="2F082211" w14:textId="77777777" w:rsidR="004476C2" w:rsidRDefault="00F35A2A" w:rsidP="004476C2">
      <w:pPr>
        <w:keepNext/>
        <w:spacing w:line="240" w:lineRule="auto"/>
        <w:jc w:val="center"/>
      </w:pPr>
      <w:r w:rsidRPr="00F35A2A">
        <w:rPr>
          <w:noProof/>
        </w:rPr>
        <w:drawing>
          <wp:inline distT="0" distB="0" distL="0" distR="0" wp14:anchorId="718DA9B2" wp14:editId="7C4EAE29">
            <wp:extent cx="4519499" cy="3335482"/>
            <wp:effectExtent l="0" t="0" r="1905"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33827" cy="3419859"/>
                    </a:xfrm>
                    <a:prstGeom prst="rect">
                      <a:avLst/>
                    </a:prstGeom>
                  </pic:spPr>
                </pic:pic>
              </a:graphicData>
            </a:graphic>
          </wp:inline>
        </w:drawing>
      </w:r>
    </w:p>
    <w:p w14:paraId="48D1D472" w14:textId="7BDF0DF9" w:rsidR="005720A7" w:rsidRDefault="004476C2" w:rsidP="004476C2">
      <w:pPr>
        <w:jc w:val="center"/>
      </w:pPr>
      <w:bookmarkStart w:id="66"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5</w:t>
      </w:r>
      <w:r w:rsidR="0078120C">
        <w:fldChar w:fldCharType="end"/>
      </w:r>
      <w:bookmarkEnd w:id="66"/>
      <w:r>
        <w:t xml:space="preserve"> S</w:t>
      </w:r>
      <w:r>
        <w:rPr>
          <w:rFonts w:hint="eastAsia"/>
        </w:rPr>
        <w:t>earch</w:t>
      </w:r>
      <w:r>
        <w:rPr>
          <w:rFonts w:hint="eastAsia"/>
        </w:rPr>
        <w:t>运行时间与查询规模的关系</w:t>
      </w:r>
    </w:p>
    <w:p w14:paraId="6670AAC1" w14:textId="2C2FDAAC" w:rsidR="002B2D64" w:rsidRPr="003A3E32" w:rsidRDefault="005C276A" w:rsidP="009E1CCD">
      <w:r>
        <w:lastRenderedPageBreak/>
        <w:tab/>
      </w:r>
      <w:r>
        <w:rPr>
          <w:rFonts w:hint="eastAsia"/>
        </w:rPr>
        <w:t>实验结果显示</w:t>
      </w:r>
      <w:r w:rsidR="00010D8A">
        <w:rPr>
          <w:rFonts w:hint="eastAsia"/>
        </w:rPr>
        <w:t xml:space="preserve"> </w:t>
      </w:r>
      <m:oMath>
        <m:r>
          <w:rPr>
            <w:rFonts w:ascii="Cambria Math" w:hAnsi="Cambria Math"/>
          </w:rPr>
          <m:t>Search</m:t>
        </m:r>
      </m:oMath>
      <w:r w:rsidR="008E7556">
        <w:rPr>
          <w:rFonts w:hint="eastAsia"/>
        </w:rPr>
        <w:t xml:space="preserve"> </w:t>
      </w:r>
      <w:r>
        <w:rPr>
          <w:rFonts w:hint="eastAsia"/>
        </w:rPr>
        <w:t>运行时间同查询规模成正比，这一点与理论分析结论相符。</w:t>
      </w:r>
      <w:r w:rsidR="00744B83">
        <w:rPr>
          <w:rFonts w:hint="eastAsia"/>
        </w:rPr>
        <w:t>此外为了进一步验证</w:t>
      </w:r>
      <w:r w:rsidR="00744B83">
        <w:rPr>
          <w:rFonts w:hint="eastAsia"/>
        </w:rPr>
        <w:t>M</w:t>
      </w:r>
      <w:r w:rsidR="00744B83">
        <w:t>C-JXT</w:t>
      </w:r>
      <w:r w:rsidR="00744B83">
        <w:rPr>
          <w:rFonts w:hint="eastAsia"/>
        </w:rPr>
        <w:t>协议的性能优势，</w:t>
      </w:r>
      <w:r w:rsidR="00AB4E43">
        <w:rPr>
          <w:rFonts w:hint="eastAsia"/>
        </w:rPr>
        <w:t>本文</w:t>
      </w:r>
      <w:r w:rsidR="00744B83">
        <w:rPr>
          <w:rFonts w:hint="eastAsia"/>
        </w:rPr>
        <w:t>还设计实验探究了</w:t>
      </w:r>
      <w:r w:rsidR="00744B83">
        <w:rPr>
          <w:rFonts w:hint="eastAsia"/>
        </w:rPr>
        <w:t>M</w:t>
      </w:r>
      <w:r w:rsidR="00744B83">
        <w:t xml:space="preserve">C-JXT </w:t>
      </w:r>
      <m:oMath>
        <m:r>
          <w:rPr>
            <w:rFonts w:ascii="Cambria Math" w:hAnsi="Cambria Math"/>
          </w:rPr>
          <m:t>Search</m:t>
        </m:r>
      </m:oMath>
      <w:r w:rsidR="008E7556">
        <w:rPr>
          <w:rFonts w:hint="eastAsia"/>
        </w:rPr>
        <w:t xml:space="preserve"> </w:t>
      </w:r>
      <w:r w:rsidR="00744B83">
        <w:rPr>
          <w:rFonts w:hint="eastAsia"/>
        </w:rPr>
        <w:t>阶段运行时间同</w:t>
      </w:r>
      <w:r w:rsidR="0058576C">
        <w:rPr>
          <w:rFonts w:hint="eastAsia"/>
        </w:rPr>
        <w:t>数据库规模的关系，</w:t>
      </w:r>
      <w:r w:rsidR="00AB4E43">
        <w:rPr>
          <w:rFonts w:hint="eastAsia"/>
        </w:rPr>
        <w:t>我们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w:r w:rsidR="00010D8A">
        <w:rPr>
          <w:rFonts w:hint="eastAsia"/>
        </w:rPr>
        <w:t xml:space="preserve"> </w:t>
      </w:r>
      <m:oMath>
        <m:r>
          <w:rPr>
            <w:rFonts w:ascii="Cambria Math" w:hAnsi="Cambria Math"/>
          </w:rPr>
          <m:t>Search</m:t>
        </m:r>
      </m:oMath>
      <w:r w:rsidR="008E7556">
        <w:rPr>
          <w:rFonts w:hint="eastAsia"/>
        </w:rPr>
        <w:t xml:space="preserve"> </w:t>
      </w:r>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43A5B6C8">
            <wp:extent cx="4607082" cy="3320248"/>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99692" cy="3386990"/>
                    </a:xfrm>
                    <a:prstGeom prst="rect">
                      <a:avLst/>
                    </a:prstGeom>
                  </pic:spPr>
                </pic:pic>
              </a:graphicData>
            </a:graphic>
          </wp:inline>
        </w:drawing>
      </w:r>
    </w:p>
    <w:p w14:paraId="497C24A4" w14:textId="2D1960BD" w:rsidR="00812BE7" w:rsidRDefault="000F72F7" w:rsidP="00F90BD2">
      <w:pPr>
        <w:jc w:val="center"/>
      </w:pPr>
      <w:bookmarkStart w:id="67"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6</w:t>
      </w:r>
      <w:r w:rsidR="0078120C">
        <w:fldChar w:fldCharType="end"/>
      </w:r>
      <w:bookmarkEnd w:id="67"/>
      <w:r>
        <w:t xml:space="preserve"> </w:t>
      </w:r>
      <w:r>
        <w:rPr>
          <w:rFonts w:hint="eastAsia"/>
        </w:rPr>
        <w:t>固定查询规模的下</w:t>
      </w:r>
      <w:r>
        <w:rPr>
          <w:rFonts w:hint="eastAsia"/>
        </w:rPr>
        <w:t>Search</w:t>
      </w:r>
      <w:r>
        <w:rPr>
          <w:rFonts w:hint="eastAsia"/>
        </w:rPr>
        <w:t>运行时间与数据库规模的关系</w:t>
      </w:r>
    </w:p>
    <w:p w14:paraId="304F7F96" w14:textId="2F23E8CB" w:rsidR="00B55A2A" w:rsidRDefault="00F90BD2" w:rsidP="00C84A70">
      <w:r>
        <w:tab/>
      </w:r>
      <w:r>
        <w:rPr>
          <w:rFonts w:hint="eastAsia"/>
        </w:rPr>
        <w:t>实验结果显示</w:t>
      </w:r>
      <w:r>
        <w:rPr>
          <w:rFonts w:hint="eastAsia"/>
        </w:rPr>
        <w:t>M</w:t>
      </w:r>
      <w:r>
        <w:t>C-JXT</w:t>
      </w:r>
      <w:r w:rsidR="003E4541">
        <w:rPr>
          <w:rFonts w:hint="eastAsia"/>
        </w:rPr>
        <w:t>协议</w:t>
      </w:r>
      <w:r w:rsidR="002F1664">
        <w:rPr>
          <w:rFonts w:hint="eastAsia"/>
        </w:rPr>
        <w:t xml:space="preserve"> </w:t>
      </w:r>
      <m:oMath>
        <m:r>
          <w:rPr>
            <w:rFonts w:ascii="Cambria Math" w:hAnsi="Cambria Math"/>
          </w:rPr>
          <m:t>Search</m:t>
        </m:r>
      </m:oMath>
      <w:r w:rsidR="002F1664">
        <w:rPr>
          <w:rFonts w:hint="eastAsia"/>
        </w:rPr>
        <w:t xml:space="preserve"> </w:t>
      </w:r>
      <w:r w:rsidR="003E4541">
        <w:rPr>
          <w:rFonts w:hint="eastAsia"/>
        </w:rPr>
        <w:t>阶段的运行时间同</w:t>
      </w:r>
      <w:r w:rsidR="00EF6364">
        <w:rPr>
          <w:rFonts w:hint="eastAsia"/>
        </w:rPr>
        <w:t>数据库规模之间没有联系，只和查询规模相关，这说明</w:t>
      </w:r>
      <w:r w:rsidR="00592F07">
        <w:rPr>
          <w:rFonts w:hint="eastAsia"/>
        </w:rPr>
        <w:t>M</w:t>
      </w:r>
      <w:r w:rsidR="00592F07">
        <w:t>C-JXT</w:t>
      </w:r>
      <w:r w:rsidR="00592F07">
        <w:rPr>
          <w:rFonts w:hint="eastAsia"/>
        </w:rPr>
        <w:t>协议不会因为</w:t>
      </w:r>
      <w:r w:rsidR="00733834">
        <w:rPr>
          <w:rFonts w:hint="eastAsia"/>
        </w:rPr>
        <w:t>数据库规模的增大而产生直接的性能下降</w:t>
      </w:r>
      <w:r w:rsidR="003010BA">
        <w:rPr>
          <w:rFonts w:hint="eastAsia"/>
        </w:rPr>
        <w:t>，</w:t>
      </w:r>
      <w:r w:rsidR="00733834">
        <w:rPr>
          <w:rFonts w:hint="eastAsia"/>
        </w:rPr>
        <w:t>进一步显示出</w:t>
      </w:r>
      <w:r w:rsidR="00733834">
        <w:rPr>
          <w:rFonts w:hint="eastAsia"/>
        </w:rPr>
        <w:t>M</w:t>
      </w:r>
      <w:r w:rsidR="00733834">
        <w:t>C-JXT</w:t>
      </w:r>
      <w:r w:rsidR="00733834">
        <w:rPr>
          <w:rFonts w:hint="eastAsia"/>
        </w:rPr>
        <w:t>协议在</w:t>
      </w:r>
      <w:r w:rsidR="00D26922">
        <w:rPr>
          <w:rFonts w:hint="eastAsia"/>
        </w:rPr>
        <w:t>大规模数据下的应用价值。</w:t>
      </w:r>
    </w:p>
    <w:p w14:paraId="259A9353" w14:textId="50775E2A" w:rsidR="00B17EEC" w:rsidRPr="00C84A70" w:rsidRDefault="00B55A2A" w:rsidP="00B55A2A">
      <w:pPr>
        <w:widowControl/>
        <w:wordWrap/>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8" w:name="_Toc132364751"/>
      <w:r>
        <w:rPr>
          <w:rFonts w:hint="eastAsia"/>
          <w:shd w:val="clear" w:color="auto" w:fill="FFFFFF"/>
        </w:rPr>
        <w:lastRenderedPageBreak/>
        <w:t>总结与展望</w:t>
      </w:r>
      <w:bookmarkEnd w:id="68"/>
    </w:p>
    <w:p w14:paraId="62E46422" w14:textId="579771B7" w:rsidR="000C3811" w:rsidRDefault="00DB2CC3" w:rsidP="00C31217">
      <w:pPr>
        <w:pStyle w:val="2"/>
        <w:spacing w:before="156" w:after="156"/>
      </w:pPr>
      <w:bookmarkStart w:id="69" w:name="_Toc132364752"/>
      <w:r>
        <w:rPr>
          <w:rFonts w:hint="eastAsia"/>
        </w:rPr>
        <w:t>本文总结</w:t>
      </w:r>
      <w:bookmarkEnd w:id="69"/>
    </w:p>
    <w:p w14:paraId="67F2696C" w14:textId="65018664" w:rsidR="00942FCF" w:rsidRDefault="00A2294F" w:rsidP="008D6064">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C42189">
        <w:rPr>
          <w:rFonts w:hint="eastAsia"/>
        </w:rPr>
        <w:t>如何</w:t>
      </w:r>
      <w:r w:rsidR="003A1F7A">
        <w:rPr>
          <w:rFonts w:hint="eastAsia"/>
        </w:rPr>
        <w:t>设计支持</w:t>
      </w:r>
      <w:r w:rsidR="008973FE">
        <w:rPr>
          <w:rFonts w:hint="eastAsia"/>
        </w:rPr>
        <w:t>更加</w:t>
      </w:r>
      <w:r w:rsidR="003A1F7A">
        <w:rPr>
          <w:rFonts w:hint="eastAsia"/>
        </w:rPr>
        <w:t>多样</w:t>
      </w:r>
      <w:r w:rsidR="008973FE">
        <w:rPr>
          <w:rFonts w:hint="eastAsia"/>
        </w:rPr>
        <w:t>的</w:t>
      </w:r>
      <w:r w:rsidR="00C42189">
        <w:rPr>
          <w:rFonts w:hint="eastAsia"/>
        </w:rPr>
        <w:t>应用场景</w:t>
      </w:r>
      <w:r w:rsidR="00D13BB1">
        <w:rPr>
          <w:rFonts w:hint="eastAsia"/>
        </w:rPr>
        <w:t>以及</w:t>
      </w:r>
      <w:r w:rsidR="00C42189">
        <w:rPr>
          <w:rFonts w:hint="eastAsia"/>
        </w:rPr>
        <w:t>更加丰富的查询</w:t>
      </w:r>
      <w:r w:rsidR="003A1F7A">
        <w:rPr>
          <w:rFonts w:hint="eastAsia"/>
        </w:rPr>
        <w:t>类型</w:t>
      </w:r>
      <w:r w:rsidR="00D13BB1">
        <w:rPr>
          <w:rFonts w:hint="eastAsia"/>
        </w:rPr>
        <w:t>的</w:t>
      </w:r>
      <w:r w:rsidR="00C26C22">
        <w:rPr>
          <w:rFonts w:hint="eastAsia"/>
        </w:rPr>
        <w:t>对称可搜索加密</w:t>
      </w:r>
      <w:r w:rsidR="00D13BB1">
        <w:rPr>
          <w:rFonts w:hint="eastAsia"/>
        </w:rPr>
        <w:t>方案，是当前此领域的</w:t>
      </w:r>
      <w:r w:rsidR="000A5237">
        <w:rPr>
          <w:rFonts w:hint="eastAsia"/>
        </w:rPr>
        <w:t>重要发展方向。</w:t>
      </w:r>
    </w:p>
    <w:p w14:paraId="5F9E5609" w14:textId="36B38053" w:rsidR="00B61516" w:rsidRPr="00942FCF" w:rsidRDefault="005164F0" w:rsidP="008D6064">
      <w:pPr>
        <w:ind w:firstLine="420"/>
      </w:pPr>
      <w:r>
        <w:rPr>
          <w:rFonts w:hint="eastAsia"/>
        </w:rPr>
        <w:t>本文</w:t>
      </w:r>
      <w:r w:rsidR="005367F7">
        <w:rPr>
          <w:rFonts w:hint="eastAsia"/>
        </w:rPr>
        <w:t>首次</w:t>
      </w:r>
      <w:r w:rsidR="00937460">
        <w:rPr>
          <w:rFonts w:hint="eastAsia"/>
        </w:rPr>
        <w:t>设计提出了</w:t>
      </w:r>
      <w:r w:rsidR="005367F7">
        <w:rPr>
          <w:rFonts w:hint="eastAsia"/>
        </w:rPr>
        <w:t>多用户应用场景下，高效支持</w:t>
      </w:r>
      <w:r w:rsidR="00A140EB">
        <w:rPr>
          <w:rFonts w:hint="eastAsia"/>
        </w:rPr>
        <w:t>Join</w:t>
      </w:r>
      <w:r w:rsidR="00A140EB">
        <w:rPr>
          <w:rFonts w:hint="eastAsia"/>
        </w:rPr>
        <w:t>查询的可搜索对称搜索加密方案</w:t>
      </w:r>
      <w:r w:rsidR="00CB3345">
        <w:rPr>
          <w:rFonts w:hint="eastAsia"/>
        </w:rPr>
        <w:t>，并</w:t>
      </w:r>
      <w:r w:rsidR="00DD15BD">
        <w:rPr>
          <w:rFonts w:hint="eastAsia"/>
        </w:rPr>
        <w:t>针对协议的正确性、安全性给出了严格的定义和</w:t>
      </w:r>
      <w:r w:rsidR="00A26A0B">
        <w:rPr>
          <w:rFonts w:hint="eastAsia"/>
        </w:rPr>
        <w:t>相关</w:t>
      </w:r>
      <w:r w:rsidR="00DD15BD">
        <w:rPr>
          <w:rFonts w:hint="eastAsia"/>
        </w:rPr>
        <w:t>证明</w:t>
      </w:r>
      <w:r w:rsidR="00A26A0B">
        <w:rPr>
          <w:rFonts w:hint="eastAsia"/>
        </w:rPr>
        <w:t>。</w:t>
      </w:r>
      <w:r w:rsidR="00851B54">
        <w:rPr>
          <w:rFonts w:hint="eastAsia"/>
        </w:rPr>
        <w:t>协议在已知高效支持</w:t>
      </w:r>
      <w:r w:rsidR="00851B54">
        <w:rPr>
          <w:rFonts w:hint="eastAsia"/>
        </w:rPr>
        <w:t>Join</w:t>
      </w:r>
      <w:r w:rsidR="00851B54">
        <w:rPr>
          <w:rFonts w:hint="eastAsia"/>
        </w:rPr>
        <w:t>查询的</w:t>
      </w:r>
      <w:r w:rsidR="00851B54">
        <w:rPr>
          <w:rFonts w:hint="eastAsia"/>
        </w:rPr>
        <w:t>J</w:t>
      </w:r>
      <w:r w:rsidR="00851B54">
        <w:t>XT</w:t>
      </w:r>
      <w:r w:rsidR="00851B54">
        <w:rPr>
          <w:rFonts w:hint="eastAsia"/>
        </w:rPr>
        <w:t>协议上做多用户扩展和</w:t>
      </w:r>
      <w:r w:rsidR="00D3519A">
        <w:rPr>
          <w:rFonts w:hint="eastAsia"/>
        </w:rPr>
        <w:t>改进，</w:t>
      </w:r>
      <w:r w:rsidR="006F07DA">
        <w:rPr>
          <w:rFonts w:hint="eastAsia"/>
        </w:rPr>
        <w:t>可以让第三方实体在</w:t>
      </w:r>
      <w:r w:rsidR="003F1A94">
        <w:rPr>
          <w:rFonts w:hint="eastAsia"/>
        </w:rPr>
        <w:t>经过数据原始提供方允许的情况下，对其存储在云端上的数据进行</w:t>
      </w:r>
      <w:r w:rsidR="003C5D7C">
        <w:rPr>
          <w:rFonts w:hint="eastAsia"/>
        </w:rPr>
        <w:t>高效</w:t>
      </w:r>
      <w:r w:rsidR="003F1A94">
        <w:rPr>
          <w:rFonts w:hint="eastAsia"/>
        </w:rPr>
        <w:t>Join</w:t>
      </w:r>
      <w:r w:rsidR="003F1A94">
        <w:rPr>
          <w:rFonts w:hint="eastAsia"/>
        </w:rPr>
        <w:t>查询</w:t>
      </w:r>
      <w:r w:rsidR="003C5D7C">
        <w:rPr>
          <w:rFonts w:hint="eastAsia"/>
        </w:rPr>
        <w:t>。本协议</w:t>
      </w:r>
      <w:r w:rsidR="00B267E8">
        <w:rPr>
          <w:rFonts w:hint="eastAsia"/>
        </w:rPr>
        <w:t>在</w:t>
      </w:r>
      <w:r w:rsidR="00B93DD0">
        <w:rPr>
          <w:rFonts w:hint="eastAsia"/>
        </w:rPr>
        <w:t>实现</w:t>
      </w:r>
      <w:r w:rsidR="00B267E8">
        <w:rPr>
          <w:rFonts w:hint="eastAsia"/>
        </w:rPr>
        <w:t>Join</w:t>
      </w:r>
      <w:r w:rsidR="00B267E8">
        <w:rPr>
          <w:rFonts w:hint="eastAsia"/>
        </w:rPr>
        <w:t>查询时，</w:t>
      </w:r>
      <w:r w:rsidR="00B93DD0">
        <w:rPr>
          <w:rFonts w:hint="eastAsia"/>
        </w:rPr>
        <w:t>不</w:t>
      </w:r>
      <w:r w:rsidR="003E4BA1">
        <w:rPr>
          <w:rFonts w:hint="eastAsia"/>
        </w:rPr>
        <w:t>需要预先进行表之间的</w:t>
      </w:r>
      <w:r w:rsidR="003E4BA1">
        <w:rPr>
          <w:rFonts w:hint="eastAsia"/>
        </w:rPr>
        <w:t>Join</w:t>
      </w:r>
      <w:r w:rsidR="003E4BA1">
        <w:rPr>
          <w:rFonts w:hint="eastAsia"/>
        </w:rPr>
        <w:t>运算，从而实现高效查询的目的。</w:t>
      </w:r>
      <w:r w:rsidR="00A26A0B">
        <w:rPr>
          <w:rFonts w:hint="eastAsia"/>
        </w:rPr>
        <w:t>此外，本文</w:t>
      </w:r>
      <w:r w:rsidR="00192B86">
        <w:rPr>
          <w:rFonts w:hint="eastAsia"/>
        </w:rPr>
        <w:t>还</w:t>
      </w:r>
      <w:r w:rsidR="00477E60">
        <w:rPr>
          <w:rFonts w:hint="eastAsia"/>
        </w:rPr>
        <w:t>设计实验</w:t>
      </w:r>
      <w:r w:rsidR="00515F4C">
        <w:rPr>
          <w:rFonts w:hint="eastAsia"/>
        </w:rPr>
        <w:t>测试了协议在实际应用场景下的性能表现</w:t>
      </w:r>
      <w:r w:rsidR="00BA55E3">
        <w:rPr>
          <w:rFonts w:hint="eastAsia"/>
        </w:rPr>
        <w:t>。</w:t>
      </w:r>
      <w:r w:rsidR="00E21308">
        <w:rPr>
          <w:rFonts w:hint="eastAsia"/>
        </w:rPr>
        <w:t>理论分析和实验结果都证明，</w:t>
      </w:r>
      <w:r w:rsidR="00DB33FB">
        <w:rPr>
          <w:rFonts w:hint="eastAsia"/>
        </w:rPr>
        <w:t>M</w:t>
      </w:r>
      <w:r w:rsidR="00DB33FB">
        <w:t>C-JXT</w:t>
      </w:r>
      <w:r w:rsidR="00DB33FB">
        <w:rPr>
          <w:rFonts w:hint="eastAsia"/>
        </w:rPr>
        <w:t>协议</w:t>
      </w:r>
      <w:r w:rsidR="00835007">
        <w:rPr>
          <w:rFonts w:hint="eastAsia"/>
        </w:rPr>
        <w:t>有着较好的安全性，并且在大规模数据应用场景中有着较</w:t>
      </w:r>
      <w:r w:rsidR="00530F88">
        <w:rPr>
          <w:rFonts w:hint="eastAsia"/>
        </w:rPr>
        <w:t>少的存储开销和计算开销。</w:t>
      </w:r>
    </w:p>
    <w:p w14:paraId="24E231C1" w14:textId="77777777" w:rsidR="00E93041" w:rsidRDefault="00DB2CC3" w:rsidP="00E93041">
      <w:pPr>
        <w:pStyle w:val="2"/>
        <w:spacing w:before="156" w:after="156"/>
      </w:pPr>
      <w:bookmarkStart w:id="70" w:name="_Toc132364753"/>
      <w:r>
        <w:rPr>
          <w:rFonts w:hint="eastAsia"/>
        </w:rPr>
        <w:t>工作展望</w:t>
      </w:r>
      <w:bookmarkEnd w:id="70"/>
    </w:p>
    <w:p w14:paraId="1B2D0A84" w14:textId="0D2B8EAF" w:rsidR="00CE5747" w:rsidRDefault="00E93041" w:rsidP="00E93041">
      <w:r>
        <w:tab/>
      </w:r>
      <w:r w:rsidR="00400346">
        <w:rPr>
          <w:rFonts w:hint="eastAsia"/>
        </w:rPr>
        <w:t>与此同时，本文也</w:t>
      </w:r>
      <w:r w:rsidR="00330D56">
        <w:rPr>
          <w:rFonts w:hint="eastAsia"/>
        </w:rPr>
        <w:t>提出了</w:t>
      </w:r>
      <w:r w:rsidR="000255D7">
        <w:rPr>
          <w:rFonts w:hint="eastAsia"/>
        </w:rPr>
        <w:t>一些</w:t>
      </w:r>
      <w:r w:rsidR="00035837">
        <w:rPr>
          <w:rFonts w:hint="eastAsia"/>
        </w:rPr>
        <w:t>未来值得研究的新问题，</w:t>
      </w:r>
      <w:r w:rsidR="00CE5747">
        <w:rPr>
          <w:rFonts w:hint="eastAsia"/>
        </w:rPr>
        <w:t>我们总结如下</w:t>
      </w:r>
      <w:r w:rsidR="008527FA">
        <w:rPr>
          <w:rFonts w:hint="eastAsia"/>
        </w:rPr>
        <w:t>面几点。</w:t>
      </w:r>
    </w:p>
    <w:p w14:paraId="6147287E" w14:textId="6C60EACE" w:rsidR="00BE3A0F" w:rsidRDefault="004704BC" w:rsidP="00F04A2D">
      <w:pPr>
        <w:ind w:firstLine="420"/>
      </w:pPr>
      <w:r>
        <w:rPr>
          <w:rFonts w:hint="eastAsia"/>
        </w:rPr>
        <w:t>首先是</w:t>
      </w:r>
      <w:r w:rsidR="00507949">
        <w:rPr>
          <w:rFonts w:hint="eastAsia"/>
        </w:rPr>
        <w:t>如何</w:t>
      </w:r>
      <w:r w:rsidR="00033EB3">
        <w:rPr>
          <w:rFonts w:hint="eastAsia"/>
        </w:rPr>
        <w:t>设计支持</w:t>
      </w:r>
      <w:r w:rsidR="00670B0E">
        <w:rPr>
          <w:rFonts w:hint="eastAsia"/>
        </w:rPr>
        <w:t>两个以上表</w:t>
      </w:r>
      <w:r w:rsidR="00732882">
        <w:rPr>
          <w:rFonts w:hint="eastAsia"/>
        </w:rPr>
        <w:t>之间</w:t>
      </w:r>
      <w:r w:rsidR="00732882">
        <w:rPr>
          <w:rFonts w:hint="eastAsia"/>
        </w:rPr>
        <w:t>Join</w:t>
      </w:r>
      <w:r w:rsidR="00732882">
        <w:rPr>
          <w:rFonts w:hint="eastAsia"/>
        </w:rPr>
        <w:t>查询的</w:t>
      </w:r>
      <w:r w:rsidR="00C26C22">
        <w:rPr>
          <w:rFonts w:hint="eastAsia"/>
        </w:rPr>
        <w:t>对称可搜索加密</w:t>
      </w:r>
      <w:r w:rsidR="00732882">
        <w:rPr>
          <w:rFonts w:hint="eastAsia"/>
        </w:rPr>
        <w:t>方案。</w:t>
      </w:r>
      <w:r w:rsidR="00475769">
        <w:rPr>
          <w:rFonts w:hint="eastAsia"/>
        </w:rPr>
        <w:t>本文设计的协议主要考虑两表之间的</w:t>
      </w:r>
      <w:r w:rsidR="00475769">
        <w:rPr>
          <w:rFonts w:hint="eastAsia"/>
        </w:rPr>
        <w:t>Join</w:t>
      </w:r>
      <w:r w:rsidR="00475769">
        <w:rPr>
          <w:rFonts w:hint="eastAsia"/>
        </w:rPr>
        <w:t>查询，尚不能支持</w:t>
      </w:r>
      <w:r w:rsidR="00260099">
        <w:rPr>
          <w:rFonts w:hint="eastAsia"/>
        </w:rPr>
        <w:t>三个及三个以上表的</w:t>
      </w:r>
      <w:r w:rsidR="00AE466E">
        <w:rPr>
          <w:rFonts w:hint="eastAsia"/>
        </w:rPr>
        <w:t>Join</w:t>
      </w:r>
      <w:r w:rsidR="00AE466E">
        <w:rPr>
          <w:rFonts w:hint="eastAsia"/>
        </w:rPr>
        <w:t>查询。</w:t>
      </w:r>
      <w:r w:rsidR="006C120A">
        <w:rPr>
          <w:rFonts w:hint="eastAsia"/>
        </w:rPr>
        <w:t>上述更多表之间的</w:t>
      </w:r>
      <w:r w:rsidR="006C120A">
        <w:rPr>
          <w:rFonts w:hint="eastAsia"/>
        </w:rPr>
        <w:t>Join</w:t>
      </w:r>
      <w:r w:rsidR="006C120A">
        <w:rPr>
          <w:rFonts w:hint="eastAsia"/>
        </w:rPr>
        <w:t>查询</w:t>
      </w:r>
      <w:r w:rsidR="00A17B0B">
        <w:rPr>
          <w:rFonts w:hint="eastAsia"/>
        </w:rPr>
        <w:t>可以按照本文的思路进行拓展</w:t>
      </w:r>
      <w:r w:rsidR="00BE3A0F">
        <w:rPr>
          <w:rFonts w:hint="eastAsia"/>
        </w:rPr>
        <w:t>。</w:t>
      </w:r>
    </w:p>
    <w:p w14:paraId="6FBF198B" w14:textId="6B60F9C7" w:rsidR="00BE3A0F" w:rsidRDefault="0022382B" w:rsidP="00F04A2D">
      <w:pPr>
        <w:ind w:firstLine="420"/>
      </w:pPr>
      <w:r>
        <w:rPr>
          <w:rFonts w:hint="eastAsia"/>
        </w:rPr>
        <w:t>其次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r w:rsidR="00F57569">
        <w:rPr>
          <w:rFonts w:hint="eastAsia"/>
        </w:rPr>
        <w:t>目前已</w:t>
      </w:r>
      <w:r w:rsidR="00877205">
        <w:rPr>
          <w:rFonts w:hint="eastAsia"/>
        </w:rPr>
        <w:t>有相关的文献</w:t>
      </w:r>
      <w:r w:rsidR="00F57569">
        <w:rPr>
          <w:rFonts w:hint="eastAsia"/>
        </w:rPr>
        <w:t>将</w:t>
      </w:r>
      <w:r w:rsidR="00F57569">
        <w:rPr>
          <w:rFonts w:hint="eastAsia"/>
        </w:rPr>
        <w:t>O</w:t>
      </w:r>
      <w:r w:rsidR="00F57569">
        <w:t>XT</w:t>
      </w:r>
      <w:r w:rsidR="00F57569">
        <w:rPr>
          <w:rFonts w:hint="eastAsia"/>
        </w:rPr>
        <w:t>协议扩展成为支持动态增减的方案</w:t>
      </w:r>
      <w:r w:rsidR="00E07901">
        <w:fldChar w:fldCharType="begin"/>
      </w:r>
      <w:r w:rsidR="00E07901">
        <w:instrText xml:space="preserve"> ADDIN EN.CITE &lt;EndNote&gt;&lt;Cite&gt;&lt;Author&gt;Patranabis&lt;/Author&gt;&lt;Year&gt;2021&lt;/Year&gt;&lt;RecNum&gt;18&lt;/RecNum&gt;&lt;DisplayText&gt;&lt;style face="superscript"&gt;[19]&lt;/style&gt;&lt;/DisplayText&gt;&lt;record&gt;&lt;rec-number&gt;18&lt;/rec-number&gt;&lt;foreign-keys&gt;&lt;key app="EN" db-id="tv5vet5pxsfxzje29sr50vx5faxs2asxe9rd" timestamp="1681387304"&gt;18&lt;/key&gt;&lt;/foreign-keys&gt;&lt;ref-type name="Book"&gt;6&lt;/ref-type&gt;&lt;contributors&gt;&lt;authors&gt;&lt;author&gt;Patranabis, Sikhar&lt;/author&gt;&lt;author&gt;Mukhopadhyay, Debdeep&lt;/author&gt;&lt;/authors&gt;&lt;/contributors&gt;&lt;titles&gt;&lt;title&gt;Forward and Backward Private Conjunctive Searchable Symmetric Encryption&lt;/title&gt;&lt;/titles&gt;&lt;dates&gt;&lt;year&gt;2021&lt;/year&gt;&lt;/dates&gt;&lt;urls&gt;&lt;/urls&gt;&lt;electronic-resource-num&gt;10.14722/ndss.2021.23116&lt;/electronic-resource-num&gt;&lt;/record&gt;&lt;/Cite&gt;&lt;/EndNote&gt;</w:instrText>
      </w:r>
      <w:r w:rsidR="00E07901">
        <w:fldChar w:fldCharType="separate"/>
      </w:r>
      <w:r w:rsidR="00E07901" w:rsidRPr="00E07901">
        <w:rPr>
          <w:noProof/>
          <w:vertAlign w:val="superscript"/>
        </w:rPr>
        <w:t>[19]</w:t>
      </w:r>
      <w:r w:rsidR="00E07901">
        <w:fldChar w:fldCharType="end"/>
      </w:r>
      <w:r w:rsidR="00F57569">
        <w:rPr>
          <w:rFonts w:hint="eastAsia"/>
        </w:rPr>
        <w:t>，</w:t>
      </w:r>
      <w:r w:rsidR="00462255">
        <w:rPr>
          <w:rFonts w:hint="eastAsia"/>
        </w:rPr>
        <w:t>M</w:t>
      </w:r>
      <w:r w:rsidR="00462255">
        <w:t>C-JXT</w:t>
      </w:r>
      <w:r w:rsidR="00462255">
        <w:rPr>
          <w:rFonts w:hint="eastAsia"/>
        </w:rPr>
        <w:t>的相关扩展可以参考相同的思路。</w:t>
      </w:r>
    </w:p>
    <w:p w14:paraId="7974E605" w14:textId="0DB41321"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签名方案，使得</w:t>
      </w:r>
      <w:r w:rsidR="00814B02">
        <w:rPr>
          <w:rFonts w:hint="eastAsia"/>
        </w:rPr>
        <w:t xml:space="preserve"> </w:t>
      </w:r>
      <m:oMath>
        <m:r>
          <m:rPr>
            <m:scr m:val="script"/>
          </m:rPr>
          <w:rPr>
            <w:rFonts w:ascii="Cambria Math" w:hAnsi="Cambria Math"/>
          </w:rPr>
          <m:t>D</m:t>
        </m:r>
      </m:oMath>
      <w:r w:rsidR="008E7556">
        <w:rPr>
          <w:rFonts w:hint="eastAsia"/>
        </w:rPr>
        <w:t xml:space="preserve"> </w:t>
      </w:r>
      <w:r w:rsidR="00814B02">
        <w:rPr>
          <w:rFonts w:hint="eastAsia"/>
        </w:rPr>
        <w:t>的签名成本更小。</w:t>
      </w:r>
      <w:r w:rsidR="008A1731">
        <w:rPr>
          <w:rFonts w:hint="eastAsia"/>
        </w:rPr>
        <w:t>M</w:t>
      </w:r>
      <w:r w:rsidR="008A1731">
        <w:t>C-JXT</w:t>
      </w:r>
      <w:r w:rsidR="00D1160D">
        <w:rPr>
          <w:rFonts w:hint="eastAsia"/>
        </w:rPr>
        <w:t>中</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9F00E6">
        <w:rPr>
          <w:rFonts w:hint="eastAsia"/>
        </w:rPr>
        <w:t>随机值</w:t>
      </w:r>
      <w:r w:rsidR="008E7556">
        <w:rPr>
          <w:rFonts w:hint="eastAsia"/>
        </w:rPr>
        <w:t xml:space="preserve"> </w:t>
      </w:r>
      <m:oMath>
        <m:r>
          <w:rPr>
            <w:rFonts w:ascii="Cambria Math" w:hAnsi="Cambria Math"/>
          </w:rPr>
          <m:t>ρ</m:t>
        </m:r>
      </m:oMath>
      <w:r w:rsidR="00383252">
        <w:rPr>
          <w:rFonts w:hint="eastAsia"/>
        </w:rPr>
        <w:t>，这样还是会</w:t>
      </w:r>
      <w:r w:rsidR="00BD2B15">
        <w:rPr>
          <w:rFonts w:hint="eastAsia"/>
        </w:rPr>
        <w:t>造成</w:t>
      </w:r>
      <w:r w:rsidR="001479FC">
        <w:rPr>
          <w:rFonts w:hint="eastAsia"/>
        </w:rPr>
        <w:t>额外的</w:t>
      </w:r>
      <w:r w:rsidR="008A3082">
        <w:rPr>
          <w:rFonts w:hint="eastAsia"/>
        </w:rPr>
        <w:t>通信开销。</w:t>
      </w:r>
      <w:r w:rsidR="0023458C">
        <w:rPr>
          <w:rFonts w:hint="eastAsia"/>
        </w:rPr>
        <w:t>值得注意的是</w:t>
      </w:r>
      <w:r w:rsidR="002057C0">
        <w:t>MC-JXT</w:t>
      </w:r>
      <w:r w:rsidR="002057C0">
        <w:rPr>
          <w:rFonts w:hint="eastAsia"/>
        </w:rPr>
        <w:t>中的同态签名是理念上的同态签名，其与学术界严格定义的同态签名</w:t>
      </w:r>
      <w:r w:rsidR="00C05CEE">
        <w:fldChar w:fldCharType="begin"/>
      </w:r>
      <w:r w:rsidR="00E07901">
        <w:instrText xml:space="preserve"> ADDIN EN.CITE &lt;EndNote&gt;&lt;Cite&gt;&lt;Author&gt;Boneh&lt;/Author&gt;&lt;Year&gt;2011&lt;/Year&gt;&lt;RecNum&gt;19&lt;/RecNum&gt;&lt;DisplayText&gt;&lt;style face="superscript"&gt;[20]&lt;/style&gt;&lt;/DisplayText&gt;&lt;record&gt;&lt;rec-number&gt;19&lt;/rec-number&gt;&lt;foreign-keys&gt;&lt;key app="EN" db-id="tv5vet5pxsfxzje29sr50vx5faxs2asxe9rd" timestamp="1681387339"&gt;19&lt;/key&gt;&lt;/foreign-keys&gt;&lt;ref-type name="Conference Proceedings"&gt;10&lt;/ref-type&gt;&lt;contributors&gt;&lt;authors&gt;&lt;author&gt;Boneh, Dan&lt;/author&gt;&lt;author&gt;Freeman, David Mandell&lt;/author&gt;&lt;/authors&gt;&lt;secondary-authors&gt;&lt;author&gt;Catalano, Dario&lt;/author&gt;&lt;author&gt;Fazio, Nelly&lt;/author&gt;&lt;author&gt;Gennaro, Rosario&lt;/author&gt;&lt;author&gt;Nicolosi, Antonio&lt;/author&gt;&lt;/secondary-authors&gt;&lt;/contributors&gt;&lt;titles&gt;&lt;title&gt;Linearly Homomorphic Signatures over Binary Fields and New Tools for Lattice-Based Signatures&lt;/title&gt;&lt;secondary-title&gt;Public Key Cryptography – PKC 2011&lt;/secondary-title&gt;&lt;/titles&gt;&lt;pages&gt;1-16&lt;/pages&gt;&lt;dates&gt;&lt;year&gt;2011&lt;/year&gt;&lt;pub-dates&gt;&lt;date&gt;2011//&lt;/date&gt;&lt;/pub-dates&gt;&lt;/dates&gt;&lt;pub-location&gt;Berlin, Heidelberg&lt;/pub-location&gt;&lt;publisher&gt;Springer Berlin Heidelberg&lt;/publisher&gt;&lt;isbn&gt;978-3-642-19379-8&lt;/isbn&gt;&lt;urls&gt;&lt;/urls&gt;&lt;/record&gt;&lt;/Cite&gt;&lt;/EndNote&gt;</w:instrText>
      </w:r>
      <w:r w:rsidR="00C05CEE">
        <w:fldChar w:fldCharType="separate"/>
      </w:r>
      <w:r w:rsidR="00E07901" w:rsidRPr="00E07901">
        <w:rPr>
          <w:noProof/>
          <w:vertAlign w:val="superscript"/>
        </w:rPr>
        <w:t>[20]</w:t>
      </w:r>
      <w:r w:rsidR="00C05CEE">
        <w:fldChar w:fldCharType="end"/>
      </w:r>
      <w:r w:rsidR="00487BEF">
        <w:rPr>
          <w:rFonts w:hint="eastAsia"/>
        </w:rPr>
        <w:t>诸如</w:t>
      </w:r>
      <w:r w:rsidR="002057C0">
        <w:rPr>
          <w:rFonts w:hint="eastAsia"/>
        </w:rPr>
        <w:t>不同</w:t>
      </w:r>
      <w:r w:rsidR="00487BEF">
        <w:rPr>
          <w:rFonts w:hint="eastAsia"/>
        </w:rPr>
        <w:t>，因此如何</w:t>
      </w:r>
      <w:r w:rsidR="00F9580A">
        <w:rPr>
          <w:rFonts w:hint="eastAsia"/>
        </w:rPr>
        <w:t>改进</w:t>
      </w:r>
      <w:r w:rsidR="00F9580A">
        <w:rPr>
          <w:rFonts w:hint="eastAsia"/>
        </w:rPr>
        <w:t>M</w:t>
      </w:r>
      <w:r w:rsidR="00F9580A">
        <w:t>C-JXT</w:t>
      </w:r>
      <w:r w:rsidR="00F9580A">
        <w:rPr>
          <w:rFonts w:hint="eastAsia"/>
        </w:rPr>
        <w:t>的签名方案，使之具有真正意义上的同态性是</w:t>
      </w:r>
      <w:r w:rsidR="00AB7DAF">
        <w:rPr>
          <w:rFonts w:hint="eastAsia"/>
        </w:rPr>
        <w:t>需要进一步研究的问题。</w:t>
      </w:r>
    </w:p>
    <w:p w14:paraId="17479724" w14:textId="143CE7DF" w:rsidR="001A54B2" w:rsidRDefault="001A54B2">
      <w:pPr>
        <w:widowControl/>
        <w:wordWrap/>
        <w:spacing w:line="240" w:lineRule="auto"/>
        <w:jc w:val="left"/>
      </w:pPr>
      <w:r>
        <w:br w:type="page"/>
      </w:r>
    </w:p>
    <w:p w14:paraId="5DEC228B" w14:textId="3C45003A" w:rsidR="002B31B4" w:rsidRDefault="002B31B4" w:rsidP="00B16107">
      <w:pPr>
        <w:pStyle w:val="1"/>
        <w:numPr>
          <w:ilvl w:val="0"/>
          <w:numId w:val="0"/>
        </w:numPr>
        <w:spacing w:before="249" w:after="156"/>
      </w:pPr>
      <w:bookmarkStart w:id="71" w:name="_Toc132364754"/>
      <w:r>
        <w:rPr>
          <w:rFonts w:hint="eastAsia"/>
        </w:rPr>
        <w:lastRenderedPageBreak/>
        <w:t>附录</w:t>
      </w:r>
      <w:bookmarkEnd w:id="71"/>
    </w:p>
    <w:p w14:paraId="02BA2073" w14:textId="6DB415B8" w:rsidR="006712A8" w:rsidRDefault="00495C2C" w:rsidP="006712A8">
      <w:pPr>
        <w:ind w:firstLine="420"/>
      </w:pPr>
      <w:r>
        <w:rPr>
          <w:rFonts w:hint="eastAsia"/>
        </w:rPr>
        <w:t>此处我们给出对</w:t>
      </w:r>
      <w:r w:rsidR="004D6FE6">
        <w:fldChar w:fldCharType="begin"/>
      </w:r>
      <w:r w:rsidR="004D6FE6">
        <w:instrText xml:space="preserve"> </w:instrText>
      </w:r>
      <w:r w:rsidR="004D6FE6">
        <w:rPr>
          <w:rFonts w:hint="eastAsia"/>
        </w:rPr>
        <w:instrText>REF _Ref132190106 \h</w:instrText>
      </w:r>
      <w:r w:rsidR="004D6FE6">
        <w:instrText xml:space="preserve"> </w:instrText>
      </w:r>
      <w:r w:rsidR="004D6FE6">
        <w:fldChar w:fldCharType="separate"/>
      </w:r>
      <w:r w:rsidR="003C36D3">
        <w:rPr>
          <w:rFonts w:hint="eastAsia"/>
          <w:b/>
          <w:bCs/>
        </w:rPr>
        <w:t>错误</w:t>
      </w:r>
      <w:r w:rsidR="003C36D3">
        <w:rPr>
          <w:rFonts w:hint="eastAsia"/>
          <w:b/>
          <w:bCs/>
        </w:rPr>
        <w:t>!</w:t>
      </w:r>
      <w:r w:rsidR="003C36D3">
        <w:rPr>
          <w:rFonts w:hint="eastAsia"/>
          <w:b/>
          <w:bCs/>
        </w:rPr>
        <w:t>未找到引用源。</w:t>
      </w:r>
      <w:r w:rsidR="004D6FE6">
        <w:fldChar w:fldCharType="end"/>
      </w:r>
      <w:r w:rsidR="004D6FE6">
        <w:rPr>
          <w:rFonts w:hint="eastAsia"/>
        </w:rPr>
        <w:t>的具体证明</w:t>
      </w:r>
      <w:r w:rsidR="009E738F">
        <w:rPr>
          <w:rFonts w:hint="eastAsia"/>
        </w:rPr>
        <w:t>。</w:t>
      </w:r>
      <w:r w:rsidR="003D6B68">
        <w:rPr>
          <w:rFonts w:hint="eastAsia"/>
        </w:rPr>
        <w:t>此证明的</w:t>
      </w:r>
      <w:r w:rsidR="006633DF">
        <w:rPr>
          <w:rFonts w:hint="eastAsia"/>
        </w:rPr>
        <w:t>模拟者算法</w:t>
      </w:r>
      <w:r w:rsidR="00A87DD1">
        <w:rPr>
          <w:rFonts w:hint="eastAsia"/>
        </w:rPr>
        <w:t xml:space="preserve"> </w:t>
      </w:r>
      <m:oMath>
        <m:r>
          <w:rPr>
            <w:rFonts w:ascii="Cambria Math" w:hAnsi="Cambria Math"/>
          </w:rPr>
          <m:t>S</m:t>
        </m:r>
      </m:oMath>
      <w:r w:rsidR="00A87DD1">
        <w:rPr>
          <w:rFonts w:hint="eastAsia"/>
        </w:rPr>
        <w:t xml:space="preserve"> </w:t>
      </w:r>
      <w:r w:rsidR="00A87DD1">
        <w:rPr>
          <w:rFonts w:hint="eastAsia"/>
        </w:rPr>
        <w:t>如</w:t>
      </w:r>
      <w:r w:rsidR="00BC65F3">
        <w:fldChar w:fldCharType="begin"/>
      </w:r>
      <w:r w:rsidR="00BC65F3">
        <w:instrText xml:space="preserve"> </w:instrText>
      </w:r>
      <w:r w:rsidR="00BC65F3">
        <w:rPr>
          <w:rFonts w:hint="eastAsia"/>
        </w:rPr>
        <w:instrText>REF _Ref132294967 \h</w:instrText>
      </w:r>
      <w:r w:rsidR="00BC65F3">
        <w:instrText xml:space="preserve"> </w:instrText>
      </w:r>
      <w:r w:rsidR="00BC65F3">
        <w:fldChar w:fldCharType="separate"/>
      </w:r>
      <w:r w:rsidR="003C36D3">
        <w:rPr>
          <w:rFonts w:hint="eastAsia"/>
        </w:rPr>
        <w:t>算法</w:t>
      </w:r>
      <w:r w:rsidR="003C36D3">
        <w:rPr>
          <w:rFonts w:hint="eastAsia"/>
        </w:rPr>
        <w:t xml:space="preserve"> </w:t>
      </w:r>
      <w:r w:rsidR="003C36D3">
        <w:rPr>
          <w:noProof/>
        </w:rPr>
        <w:t>4</w:t>
      </w:r>
      <w:r w:rsidR="00BC65F3">
        <w:fldChar w:fldCharType="end"/>
      </w:r>
      <w:r w:rsidR="00BC65F3">
        <w:rPr>
          <w:rFonts w:hint="eastAsia"/>
        </w:rPr>
        <w:t>，</w:t>
      </w:r>
      <w:r w:rsidR="00BC65F3">
        <w:fldChar w:fldCharType="begin"/>
      </w:r>
      <w:r w:rsidR="00BC65F3">
        <w:instrText xml:space="preserve"> REF _Ref132294973 \h </w:instrText>
      </w:r>
      <w:r w:rsidR="00BC65F3">
        <w:fldChar w:fldCharType="separate"/>
      </w:r>
      <w:r w:rsidR="003C36D3">
        <w:rPr>
          <w:rFonts w:hint="eastAsia"/>
        </w:rPr>
        <w:t>算法</w:t>
      </w:r>
      <w:r w:rsidR="003C36D3">
        <w:rPr>
          <w:rFonts w:hint="eastAsia"/>
        </w:rPr>
        <w:t xml:space="preserve"> </w:t>
      </w:r>
      <w:r w:rsidR="003C36D3">
        <w:rPr>
          <w:noProof/>
        </w:rPr>
        <w:t>5</w:t>
      </w:r>
      <w:r w:rsidR="00BC65F3">
        <w:fldChar w:fldCharType="end"/>
      </w:r>
      <w:r w:rsidR="002C2BD3">
        <w:rPr>
          <w:rFonts w:hint="eastAsia"/>
        </w:rPr>
        <w:t>所示。</w:t>
      </w:r>
      <w:r w:rsidR="00E2100C">
        <w:rPr>
          <w:rFonts w:hint="eastAsia"/>
        </w:rPr>
        <w:t>我们令</w:t>
      </w:r>
      <w:r w:rsidR="0093786D">
        <w:rPr>
          <w:rFonts w:hint="eastAsia"/>
        </w:rPr>
        <w:t>游戏</w:t>
      </w:r>
      <w:r w:rsidR="0012081D">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008E7556">
        <w:rPr>
          <w:rFonts w:hint="eastAsia"/>
        </w:rPr>
        <w:t xml:space="preserve"> </w:t>
      </w:r>
      <w:r w:rsidR="00426FDC">
        <w:rPr>
          <w:rFonts w:hint="eastAsia"/>
        </w:rPr>
        <w:t>指代</w:t>
      </w:r>
      <w:r w:rsidR="00235F76">
        <w:fldChar w:fldCharType="begin"/>
      </w:r>
      <w:r w:rsidR="00235F76">
        <w:instrText xml:space="preserve"> </w:instrText>
      </w:r>
      <w:r w:rsidR="00235F76">
        <w:rPr>
          <w:rFonts w:hint="eastAsia"/>
        </w:rPr>
        <w:instrText>REF _Ref132190201 \h</w:instrText>
      </w:r>
      <w:r w:rsidR="00235F76">
        <w:instrText xml:space="preserve"> </w:instrText>
      </w:r>
      <w:r w:rsidR="00235F76">
        <w:fldChar w:fldCharType="separate"/>
      </w:r>
      <w:r w:rsidR="003C36D3">
        <w:rPr>
          <w:rFonts w:hint="eastAsia"/>
          <w:b/>
          <w:bCs/>
        </w:rPr>
        <w:t>错误</w:t>
      </w:r>
      <w:r w:rsidR="003C36D3">
        <w:rPr>
          <w:rFonts w:hint="eastAsia"/>
          <w:b/>
          <w:bCs/>
        </w:rPr>
        <w:t>!</w:t>
      </w:r>
      <w:r w:rsidR="003C36D3">
        <w:rPr>
          <w:rFonts w:hint="eastAsia"/>
          <w:b/>
          <w:bCs/>
        </w:rPr>
        <w:t>未找到引用源。</w:t>
      </w:r>
      <w:r w:rsidR="00235F76">
        <w:fldChar w:fldCharType="end"/>
      </w:r>
      <w:r w:rsidR="00235F76">
        <w:rPr>
          <w:rFonts w:hint="eastAsia"/>
        </w:rPr>
        <w:t>中的</w:t>
      </w:r>
      <w:r w:rsidR="00041E01">
        <w:rPr>
          <w:rFonts w:hint="eastAsia"/>
        </w:rPr>
        <w:t xml:space="preserve">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041E01">
        <w:rPr>
          <w:rFonts w:hint="eastAsia"/>
        </w:rPr>
        <w:t xml:space="preserve"> </w:t>
      </w:r>
      <w:r w:rsidR="00041E01">
        <w:rPr>
          <w:rFonts w:hint="eastAsia"/>
        </w:rPr>
        <w:t>实验，</w:t>
      </w:r>
      <w:r w:rsidR="00942262">
        <w:rPr>
          <w:rFonts w:hint="eastAsia"/>
        </w:rPr>
        <w:t>该实验</w:t>
      </w:r>
      <w:r w:rsidR="00B67D76">
        <w:rPr>
          <w:rFonts w:hint="eastAsia"/>
        </w:rPr>
        <w:t>中攻击者同真实世界的</w:t>
      </w:r>
      <w:r w:rsidR="00B67D76">
        <w:rPr>
          <w:rFonts w:hint="eastAsia"/>
        </w:rPr>
        <w:t>M</w:t>
      </w:r>
      <w:r w:rsidR="00B67D76">
        <w:t>C-JXT</w:t>
      </w:r>
      <w:r w:rsidR="00B67D76">
        <w:rPr>
          <w:rFonts w:hint="eastAsia"/>
        </w:rPr>
        <w:t>协议进行交互</w:t>
      </w:r>
      <w:r w:rsidR="00A633E7">
        <w:rPr>
          <w:rFonts w:hint="eastAsia"/>
        </w:rPr>
        <w:t>。在下列的安全性证明当中，我们一步步地对</w:t>
      </w:r>
      <w:r w:rsidR="00A633E7">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00972C5F">
        <w:rPr>
          <w:rFonts w:hint="eastAsia"/>
        </w:rPr>
        <w:t xml:space="preserve"> </w:t>
      </w:r>
      <w:r w:rsidR="00A633E7">
        <w:rPr>
          <w:rFonts w:hint="eastAsia"/>
        </w:rPr>
        <w:t>做修改和放缩，使得最终获得的</w:t>
      </w:r>
      <w:r w:rsidR="00AE2F44">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972C5F">
        <w:rPr>
          <w:rFonts w:hint="eastAsia"/>
        </w:rPr>
        <w:t xml:space="preserve"> </w:t>
      </w:r>
      <w:r w:rsidR="00A633E7">
        <w:rPr>
          <w:rFonts w:hint="eastAsia"/>
        </w:rPr>
        <w:t>与</w:t>
      </w:r>
      <w:r w:rsidR="007578E2">
        <w:fldChar w:fldCharType="begin"/>
      </w:r>
      <w:r w:rsidR="007578E2">
        <w:instrText xml:space="preserve"> </w:instrText>
      </w:r>
      <w:r w:rsidR="007578E2">
        <w:rPr>
          <w:rFonts w:hint="eastAsia"/>
        </w:rPr>
        <w:instrText>REF _Ref132190201 \h</w:instrText>
      </w:r>
      <w:r w:rsidR="007578E2">
        <w:instrText xml:space="preserve"> </w:instrText>
      </w:r>
      <w:r w:rsidR="007578E2">
        <w:fldChar w:fldCharType="separate"/>
      </w:r>
      <w:r w:rsidR="003C36D3">
        <w:rPr>
          <w:rFonts w:hint="eastAsia"/>
          <w:b/>
          <w:bCs/>
        </w:rPr>
        <w:t>错误</w:t>
      </w:r>
      <w:r w:rsidR="003C36D3">
        <w:rPr>
          <w:rFonts w:hint="eastAsia"/>
          <w:b/>
          <w:bCs/>
        </w:rPr>
        <w:t>!</w:t>
      </w:r>
      <w:r w:rsidR="003C36D3">
        <w:rPr>
          <w:rFonts w:hint="eastAsia"/>
          <w:b/>
          <w:bCs/>
        </w:rPr>
        <w:t>未找到引用源。</w:t>
      </w:r>
      <w:r w:rsidR="007578E2">
        <w:fldChar w:fldCharType="end"/>
      </w:r>
      <w:r w:rsidR="007578E2">
        <w:rPr>
          <w:rFonts w:hint="eastAsia"/>
        </w:rPr>
        <w:t>中的</w:t>
      </w:r>
      <w:r w:rsidR="00A71FE8">
        <w:rPr>
          <w:rFonts w:hint="eastAsia"/>
        </w:rPr>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A71FE8">
        <w:rPr>
          <w:rFonts w:hint="eastAsia"/>
        </w:rPr>
        <w:t xml:space="preserve"> </w:t>
      </w:r>
      <w:r w:rsidR="00A71FE8">
        <w:rPr>
          <w:rFonts w:hint="eastAsia"/>
        </w:rPr>
        <w:t>实验</w:t>
      </w:r>
      <w:r w:rsidR="00A633E7">
        <w:rPr>
          <w:rFonts w:hint="eastAsia"/>
        </w:rPr>
        <w:t>相同。</w:t>
      </w:r>
      <w:r w:rsidR="00D87043">
        <w:rPr>
          <w:rFonts w:hint="eastAsia"/>
        </w:rPr>
        <w:t>我们</w:t>
      </w:r>
      <w:r w:rsidR="006C4FBF">
        <w:rPr>
          <w:rFonts w:hint="eastAsia"/>
        </w:rPr>
        <w:t>设</w:t>
      </w:r>
      <w:r w:rsidR="008E7556">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8E7556">
        <w:rPr>
          <w:rFonts w:hint="eastAsia"/>
        </w:rPr>
        <w:t xml:space="preserve"> </w:t>
      </w:r>
      <w:r w:rsidR="006C4FBF">
        <w:rPr>
          <w:rFonts w:hint="eastAsia"/>
        </w:rPr>
        <w:t>为</w:t>
      </w:r>
      <w:r w:rsidR="00400822">
        <w:rPr>
          <w:rFonts w:hint="eastAsia"/>
        </w:rPr>
        <w:t>是</w:t>
      </w:r>
      <w:r w:rsidR="003639B5">
        <w:rPr>
          <w:rFonts w:hint="eastAsia"/>
        </w:rPr>
        <w:t>游戏</w:t>
      </w:r>
      <w:r w:rsidR="009B18DC">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hint="eastAsia"/>
              </w:rPr>
              <m:t>i</m:t>
            </m:r>
          </m:sub>
        </m:sSub>
      </m:oMath>
      <w:r w:rsidR="008E7556">
        <w:rPr>
          <w:rFonts w:hint="eastAsia"/>
        </w:rPr>
        <w:t xml:space="preserve"> </w:t>
      </w:r>
      <w:r w:rsidR="009B18DC">
        <w:rPr>
          <w:rFonts w:hint="eastAsia"/>
        </w:rPr>
        <w:t>输出</w:t>
      </w:r>
      <w:r w:rsidR="009B18DC">
        <w:rPr>
          <w:rFonts w:hint="eastAsia"/>
        </w:rPr>
        <w:t>1</w:t>
      </w:r>
      <w:r w:rsidR="009B18DC">
        <w:rPr>
          <w:rFonts w:hint="eastAsia"/>
        </w:rPr>
        <w:t>的概率</w:t>
      </w:r>
      <w:r w:rsidR="001236A0">
        <w:rPr>
          <w:rFonts w:hint="eastAsia"/>
        </w:rPr>
        <w:t>。如果我们能证明</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0</m:t>
            </m:r>
          </m:sub>
        </m:sSub>
      </m:oMath>
      <w:r w:rsidR="008E7556">
        <w:rPr>
          <w:rFonts w:hint="eastAsia"/>
        </w:rPr>
        <w:t xml:space="preserve"> </w:t>
      </w:r>
      <w:r w:rsidR="00D603D0">
        <w:rPr>
          <w:rFonts w:hint="eastAsia"/>
        </w:rPr>
        <w:t>和</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9</m:t>
            </m:r>
          </m:sub>
        </m:sSub>
      </m:oMath>
      <w:r w:rsidR="00D603D0">
        <w:t xml:space="preserve"> </w:t>
      </w:r>
      <w:r w:rsidR="00D603D0">
        <w:rPr>
          <w:rFonts w:hint="eastAsia"/>
        </w:rPr>
        <w:t>的差异在</w:t>
      </w:r>
      <w:r w:rsidR="004E435E">
        <w:rPr>
          <w:rFonts w:hint="eastAsia"/>
        </w:rPr>
        <w:t>安全参数</w:t>
      </w:r>
      <w:r w:rsidR="00094F21">
        <w:rPr>
          <w:rFonts w:hint="eastAsia"/>
        </w:rPr>
        <w:t xml:space="preserve"> </w:t>
      </w:r>
      <m:oMath>
        <m:r>
          <w:rPr>
            <w:rFonts w:ascii="Cambria Math" w:hAnsi="Cambria Math"/>
          </w:rPr>
          <m:t>λ</m:t>
        </m:r>
      </m:oMath>
      <w:r w:rsidR="00094F21">
        <w:rPr>
          <w:rFonts w:hint="eastAsia"/>
        </w:rPr>
        <w:t xml:space="preserve"> </w:t>
      </w:r>
      <w:r w:rsidR="00094F21">
        <w:rPr>
          <w:rFonts w:hint="eastAsia"/>
        </w:rPr>
        <w:t>下是可忽略不计的，也就证明了</w:t>
      </w:r>
      <w:r w:rsidR="009830AE">
        <w:fldChar w:fldCharType="begin"/>
      </w:r>
      <w:r w:rsidR="009830AE">
        <w:instrText xml:space="preserve"> </w:instrText>
      </w:r>
      <w:r w:rsidR="009830AE">
        <w:rPr>
          <w:rFonts w:hint="eastAsia"/>
        </w:rPr>
        <w:instrText>REF _Ref132190106 \h</w:instrText>
      </w:r>
      <w:r w:rsidR="009830AE">
        <w:instrText xml:space="preserve"> </w:instrText>
      </w:r>
      <w:r w:rsidR="009830AE">
        <w:fldChar w:fldCharType="separate"/>
      </w:r>
      <w:r w:rsidR="003C36D3">
        <w:rPr>
          <w:rFonts w:hint="eastAsia"/>
          <w:b/>
          <w:bCs/>
        </w:rPr>
        <w:t>错误</w:t>
      </w:r>
      <w:r w:rsidR="003C36D3">
        <w:rPr>
          <w:rFonts w:hint="eastAsia"/>
          <w:b/>
          <w:bCs/>
        </w:rPr>
        <w:t>!</w:t>
      </w:r>
      <w:r w:rsidR="003C36D3">
        <w:rPr>
          <w:rFonts w:hint="eastAsia"/>
          <w:b/>
          <w:bCs/>
        </w:rPr>
        <w:t>未找到引用源。</w:t>
      </w:r>
      <w:r w:rsidR="009830AE">
        <w:fldChar w:fldCharType="end"/>
      </w:r>
      <w:r w:rsidR="00A8797D">
        <w:rPr>
          <w:rFonts w:hint="eastAsia"/>
        </w:rPr>
        <w:t>，具体证明如下所示。</w:t>
      </w:r>
    </w:p>
    <w:p w14:paraId="3CC80CBA" w14:textId="77777777" w:rsidR="00291450" w:rsidRDefault="006712A8" w:rsidP="00291450">
      <w:pPr>
        <w:keepNext/>
        <w:spacing w:line="240" w:lineRule="auto"/>
        <w:jc w:val="center"/>
      </w:pPr>
      <w:r w:rsidRPr="00BA2857">
        <w:rPr>
          <w:noProof/>
        </w:rPr>
        <w:drawing>
          <wp:inline distT="0" distB="0" distL="0" distR="0" wp14:anchorId="502620BB" wp14:editId="08FB60D1">
            <wp:extent cx="4864100" cy="4236322"/>
            <wp:effectExtent l="12700" t="12700" r="12700" b="184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25453" cy="4289757"/>
                    </a:xfrm>
                    <a:prstGeom prst="rect">
                      <a:avLst/>
                    </a:prstGeom>
                    <a:ln w="12700">
                      <a:solidFill>
                        <a:prstClr val="black"/>
                      </a:solidFill>
                    </a:ln>
                  </pic:spPr>
                </pic:pic>
              </a:graphicData>
            </a:graphic>
          </wp:inline>
        </w:drawing>
      </w:r>
    </w:p>
    <w:p w14:paraId="1B53CEEE" w14:textId="664CA987" w:rsidR="007B66EE" w:rsidRDefault="00291450" w:rsidP="00291450">
      <w:pPr>
        <w:pStyle w:val="af3"/>
      </w:pPr>
      <w:bookmarkStart w:id="72"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C36D3">
        <w:rPr>
          <w:noProof/>
        </w:rPr>
        <w:t>4</w:t>
      </w:r>
      <w:r>
        <w:fldChar w:fldCharType="end"/>
      </w:r>
      <w:bookmarkEnd w:id="72"/>
      <w:r>
        <w:t xml:space="preserve"> </w:t>
      </w:r>
      <w:r>
        <w:rPr>
          <w:rFonts w:hint="eastAsia"/>
        </w:rPr>
        <w:t>模拟者算法</w:t>
      </w:r>
      <w:r>
        <w:rPr>
          <w:rFonts w:hint="eastAsia"/>
        </w:rPr>
        <w:t>S</w:t>
      </w:r>
      <w:r>
        <w:rPr>
          <w:rFonts w:hint="eastAsia"/>
        </w:rPr>
        <w:t>（</w:t>
      </w:r>
      <w:r>
        <w:rPr>
          <w:rFonts w:hint="eastAsia"/>
        </w:rPr>
        <w:t>a</w:t>
      </w:r>
      <w:r>
        <w:rPr>
          <w:rFonts w:hint="eastAsia"/>
        </w:rPr>
        <w:t>）</w:t>
      </w:r>
    </w:p>
    <w:p w14:paraId="1B19CFFE" w14:textId="585F4A22" w:rsidR="00C74594" w:rsidRDefault="0002755A" w:rsidP="004D733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B35BF6">
        <w:rPr>
          <w:rFonts w:hint="eastAsia"/>
        </w:rPr>
        <w:t>：</w:t>
      </w:r>
      <w:r w:rsidRPr="0002755A">
        <w:rPr>
          <w:rFonts w:hint="eastAsia"/>
        </w:rPr>
        <w:t>相比于</w:t>
      </w:r>
      <w:r w:rsidR="008E7556">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8E7556">
        <w:rPr>
          <w:rFonts w:hint="eastAsia"/>
        </w:rPr>
        <w:t xml:space="preserve"> </w:t>
      </w:r>
      <w:r w:rsidRPr="0002755A">
        <w:rPr>
          <w:rFonts w:hint="eastAsia"/>
        </w:rPr>
        <w:t>去除了以下不安全的情况</w:t>
      </w:r>
      <w:r w:rsidR="00E74A07">
        <w:rPr>
          <w:rFonts w:hint="eastAsia"/>
        </w:rPr>
        <w:t>：</w:t>
      </w:r>
      <w:r w:rsidRPr="0002755A">
        <w:rPr>
          <w:rFonts w:hint="eastAsia"/>
        </w:rPr>
        <w:t>在</w:t>
      </w:r>
      <w:r w:rsidR="00291D7A">
        <w:rPr>
          <w:rFonts w:hint="eastAsia"/>
        </w:rPr>
        <w:t xml:space="preserve"> </w:t>
      </w:r>
      <m:oMath>
        <m:r>
          <w:rPr>
            <w:rFonts w:ascii="Cambria Math" w:hAnsi="Cambria Math"/>
          </w:rPr>
          <m:t>Search</m:t>
        </m:r>
      </m:oMath>
      <w:r w:rsidR="008E7556">
        <w:rPr>
          <w:rFonts w:hint="eastAsia"/>
        </w:rPr>
        <w:t xml:space="preserve"> </w:t>
      </w:r>
      <w:r w:rsidRPr="0002755A">
        <w:rPr>
          <w:rFonts w:hint="eastAsia"/>
        </w:rPr>
        <w:t>协议中，存在没有由</w:t>
      </w:r>
      <w:r w:rsidR="00291D7A">
        <w:rPr>
          <w:rFonts w:hint="eastAsia"/>
        </w:rPr>
        <w:t xml:space="preserve"> </w:t>
      </w:r>
      <m:oMath>
        <m:r>
          <m:rPr>
            <m:scr m:val="script"/>
          </m:rPr>
          <w:rPr>
            <w:rFonts w:ascii="Cambria Math" w:hAnsi="Cambria Math"/>
          </w:rPr>
          <m:t xml:space="preserve">D </m:t>
        </m:r>
      </m:oMath>
      <w:r w:rsidRPr="0002755A">
        <w:rPr>
          <w:rFonts w:hint="eastAsia"/>
        </w:rPr>
        <w:t>在</w:t>
      </w:r>
      <w:r w:rsidR="00EB58F4">
        <w:rPr>
          <w:rFonts w:hint="eastAsia"/>
        </w:rPr>
        <w:t xml:space="preserve"> </w:t>
      </w:r>
      <m:oMath>
        <m:r>
          <w:rPr>
            <w:rFonts w:ascii="Cambria Math" w:hAnsi="Cambria Math"/>
          </w:rPr>
          <m:t>GenToken</m:t>
        </m:r>
      </m:oMath>
      <w:r w:rsidR="008E7556">
        <w:rPr>
          <w:rFonts w:hint="eastAsia"/>
        </w:rPr>
        <w:t xml:space="preserve"> </w:t>
      </w:r>
      <w:r w:rsidRPr="0002755A">
        <w:rPr>
          <w:rFonts w:hint="eastAsia"/>
        </w:rPr>
        <w:t>中生成并签名的</w:t>
      </w:r>
      <w:r w:rsidR="008E7556">
        <w:rPr>
          <w:rFonts w:hint="eastAsia"/>
        </w:rPr>
        <w:t xml:space="preserve"> </w:t>
      </w:r>
      <m:oMath>
        <m:r>
          <w:rPr>
            <w:rFonts w:ascii="Cambria Math" w:hAnsi="Cambria Math"/>
          </w:rPr>
          <m:t>env</m:t>
        </m:r>
      </m:oMath>
      <w:r w:rsidR="008E7556">
        <w:rPr>
          <w:rFonts w:hint="eastAsia"/>
        </w:rPr>
        <w:t xml:space="preserve"> </w:t>
      </w:r>
      <w:r w:rsidRPr="0002755A">
        <w:rPr>
          <w:rFonts w:hint="eastAsia"/>
        </w:rPr>
        <w:t>密文</w:t>
      </w:r>
      <w:r w:rsidR="002D04BA">
        <w:rPr>
          <w:rFonts w:hint="eastAsia"/>
        </w:rPr>
        <w:t>（</w:t>
      </w:r>
      <w:r w:rsidRPr="0002755A">
        <w:rPr>
          <w:rFonts w:hint="eastAsia"/>
        </w:rPr>
        <w:t>即伪造的</w:t>
      </w:r>
      <w:r w:rsidR="002D04BA">
        <w:rPr>
          <w:rFonts w:hint="eastAsia"/>
        </w:rPr>
        <w:t xml:space="preserve"> </w:t>
      </w:r>
      <m:oMath>
        <m:r>
          <w:rPr>
            <w:rFonts w:ascii="Cambria Math" w:hAnsi="Cambria Math"/>
          </w:rPr>
          <m:t>env</m:t>
        </m:r>
      </m:oMath>
      <w:r w:rsidR="002D04BA">
        <w:rPr>
          <w:rFonts w:hint="eastAsia"/>
        </w:rPr>
        <w:t>）</w:t>
      </w:r>
      <w:r w:rsidRPr="0002755A">
        <w:rPr>
          <w:rFonts w:hint="eastAsia"/>
        </w:rPr>
        <w:t>通过</w:t>
      </w:r>
      <w:r w:rsidR="003D3818">
        <w:rPr>
          <w:rFonts w:hint="eastAsia"/>
        </w:rPr>
        <w:t>服务端</w:t>
      </w:r>
      <w:r w:rsidRPr="0002755A">
        <w:rPr>
          <w:rFonts w:hint="eastAsia"/>
        </w:rPr>
        <w:t>认证。</w:t>
      </w:r>
      <w:r w:rsidR="001120BF">
        <w:rPr>
          <w:rFonts w:hint="eastAsia"/>
        </w:rPr>
        <w:t>若</w:t>
      </w:r>
      <w:r w:rsidRPr="0002755A">
        <w:rPr>
          <w:rFonts w:hint="eastAsia"/>
        </w:rPr>
        <w:t>认证加密算法满足</w:t>
      </w:r>
      <w:r w:rsidRPr="0002755A">
        <w:rPr>
          <w:rFonts w:hint="eastAsia"/>
        </w:rPr>
        <w:t>Strong-UF-CMA</w:t>
      </w:r>
      <w:r w:rsidRPr="0002755A">
        <w:rPr>
          <w:rFonts w:hint="eastAsia"/>
        </w:rPr>
        <w:t>不可</w:t>
      </w:r>
      <w:r>
        <w:rPr>
          <w:rFonts w:hint="eastAsia"/>
        </w:rPr>
        <w:t>伪</w:t>
      </w:r>
      <w:r w:rsidRPr="0002755A">
        <w:rPr>
          <w:rFonts w:hint="eastAsia"/>
        </w:rPr>
        <w:t>造定义，则有</w:t>
      </w:r>
      <w:r w:rsidR="001F148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sidR="001F1483">
        <w:rPr>
          <w:rFonts w:hint="eastAsia"/>
        </w:rPr>
        <w:t>。</w:t>
      </w:r>
    </w:p>
    <w:p w14:paraId="61E68140" w14:textId="5731C78B" w:rsidR="00185990" w:rsidRDefault="00E66ECE" w:rsidP="00E66ECE">
      <w:pPr>
        <w:ind w:firstLine="420"/>
      </w:pPr>
      <w:r w:rsidRPr="0002755A">
        <w:rPr>
          <w:rFonts w:hint="eastAsia"/>
        </w:rPr>
        <w:t>Game</w:t>
      </w:r>
      <w:r w:rsidR="00490CA8" w:rsidRPr="0002755A">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2</m:t>
            </m:r>
          </m:sub>
        </m:sSub>
      </m:oMath>
      <w:r w:rsidR="00490CA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003C1F43" w:rsidRPr="003C1F43">
        <w:rPr>
          <w:rFonts w:hint="eastAsia"/>
        </w:rPr>
        <w:t>相比</w:t>
      </w:r>
      <w:r w:rsidR="009919B8">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9919B8">
        <w:rPr>
          <w:rFonts w:hint="eastAsia"/>
        </w:rPr>
        <w:t xml:space="preserve"> </w:t>
      </w:r>
      <w:r w:rsidR="003C1F43" w:rsidRPr="003C1F43">
        <w:rPr>
          <w:rFonts w:hint="eastAsia"/>
        </w:rPr>
        <w:t>去除了以下不安全的情况</w:t>
      </w:r>
      <w:r w:rsidR="00033302">
        <w:rPr>
          <w:rFonts w:hint="eastAsia"/>
        </w:rPr>
        <w:t>：</w:t>
      </w:r>
      <w:r w:rsidR="003C1F43" w:rsidRPr="003C1F43">
        <w:rPr>
          <w:rFonts w:hint="eastAsia"/>
        </w:rPr>
        <w:t>存在两个不同的</w:t>
      </w:r>
      <m:oMath>
        <m:r>
          <w:rPr>
            <w:rFonts w:ascii="Cambria Math" w:hAnsi="Cambria Math"/>
          </w:rPr>
          <m:t>GenToken</m:t>
        </m:r>
      </m:oMath>
      <w:r w:rsidR="003C1F43" w:rsidRPr="003C1F43">
        <w:rPr>
          <w:rFonts w:hint="eastAsia"/>
        </w:rPr>
        <w:t>实例产生相同</w:t>
      </w:r>
      <w:r w:rsidR="0098558A">
        <w:rPr>
          <w:rFonts w:hint="eastAsia"/>
        </w:rPr>
        <w:t>的</w:t>
      </w:r>
      <w:r w:rsidR="0098558A">
        <w:rPr>
          <w:rFonts w:hint="eastAsia"/>
        </w:rPr>
        <w:t xml:space="preserve"> </w:t>
      </w:r>
      <m:oMath>
        <m:r>
          <w:rPr>
            <w:rFonts w:ascii="Cambria Math" w:hAnsi="Cambria Math"/>
          </w:rPr>
          <m:t>env</m:t>
        </m:r>
      </m:oMath>
      <w:r w:rsidR="009919B8">
        <w:rPr>
          <w:rFonts w:hint="eastAsia"/>
        </w:rPr>
        <w:t xml:space="preserve"> </w:t>
      </w:r>
      <w:r w:rsidR="003C1F43" w:rsidRPr="003C1F43">
        <w:rPr>
          <w:rFonts w:hint="eastAsia"/>
        </w:rPr>
        <w:t>密文。由于协议中</w:t>
      </w:r>
      <w:r w:rsidR="00DD450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oMath>
      <w:r w:rsidR="009919B8">
        <w:rPr>
          <w:rFonts w:hint="eastAsia"/>
        </w:rPr>
        <w:t xml:space="preserve"> </w:t>
      </w:r>
      <w:r w:rsidR="003C1F43" w:rsidRPr="003C1F43">
        <w:rPr>
          <w:rFonts w:hint="eastAsia"/>
        </w:rPr>
        <w:t>是</w:t>
      </w:r>
      <w:r w:rsidR="00C557D2">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009919B8">
        <w:rPr>
          <w:rFonts w:hint="eastAsia"/>
        </w:rPr>
        <w:t>上随机生成的，因此</w:t>
      </w:r>
      <w:r w:rsidR="00366951">
        <w:rPr>
          <w:rFonts w:hint="eastAsia"/>
        </w:rPr>
        <w:t xml:space="preserve"> </w:t>
      </w:r>
      <m:oMath>
        <m:r>
          <w:rPr>
            <w:rFonts w:ascii="Cambria Math" w:hAnsi="Cambria Math"/>
          </w:rPr>
          <m:t>env</m:t>
        </m:r>
      </m:oMath>
      <w:r w:rsidR="003C1F43" w:rsidRPr="003C1F43">
        <w:rPr>
          <w:rFonts w:hint="eastAsia"/>
        </w:rPr>
        <w:t>对应的明文发生碰撞的概率可忽略不计；同时由</w:t>
      </w:r>
      <w:r w:rsidR="003C1F43" w:rsidRPr="003C1F43">
        <w:rPr>
          <w:rFonts w:hint="eastAsia"/>
        </w:rPr>
        <w:t>Strong-UF-CMA</w:t>
      </w:r>
      <w:r w:rsidR="003C1F43" w:rsidRPr="003C1F43">
        <w:rPr>
          <w:rFonts w:hint="eastAsia"/>
        </w:rPr>
        <w:t>定义可知，此认</w:t>
      </w:r>
      <w:r w:rsidR="003C1F43" w:rsidRPr="003C1F43">
        <w:rPr>
          <w:rFonts w:hint="eastAsia"/>
        </w:rPr>
        <w:lastRenderedPageBreak/>
        <w:t>证加密算法出现不同明文对应密文相同的概率也是可忽略</w:t>
      </w:r>
      <w:r w:rsidR="002F4BDC">
        <w:rPr>
          <w:rFonts w:hint="eastAsia"/>
        </w:rPr>
        <w:t>的</w:t>
      </w:r>
      <w:r w:rsidR="003C1F43" w:rsidRPr="003C1F43">
        <w:rPr>
          <w:rFonts w:hint="eastAsia"/>
        </w:rPr>
        <w:t>，因此有</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sidR="00185990">
        <w:rPr>
          <w:rFonts w:hint="eastAsia"/>
        </w:rPr>
        <w:t>。</w:t>
      </w:r>
    </w:p>
    <w:p w14:paraId="01AB9F79" w14:textId="2795D978" w:rsidR="00296BF4" w:rsidRPr="00296BF4" w:rsidRDefault="00FE574A"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F73F27">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3F55DD">
        <w:rPr>
          <w:rFonts w:hint="eastAsia"/>
        </w:rPr>
        <w:t xml:space="preserve"> </w:t>
      </w:r>
      <w:r w:rsidR="00CB2DB7" w:rsidRPr="00CB2DB7">
        <w:rPr>
          <w:rFonts w:hint="eastAsia"/>
        </w:rPr>
        <w:t>去除了以下不安全的情况</w:t>
      </w:r>
      <w:r w:rsidR="009870F6">
        <w:rPr>
          <w:rFonts w:hint="eastAsia"/>
        </w:rPr>
        <w:t>：</w:t>
      </w:r>
      <w:r w:rsidR="00CB2DB7" w:rsidRPr="00CB2DB7">
        <w:rPr>
          <w:rFonts w:hint="eastAsia"/>
        </w:rPr>
        <w:t>存在两个不同的</w:t>
      </w:r>
      <w:r w:rsidR="009870F6">
        <w:rPr>
          <w:rFonts w:hint="eastAsia"/>
        </w:rPr>
        <w:t>关键字</w:t>
      </w:r>
      <w:r w:rsidR="00AA4CE6">
        <w:rPr>
          <w:rFonts w:hint="eastAsia"/>
        </w:rPr>
        <w:t xml:space="preserve"> </w:t>
      </w:r>
      <m:oMath>
        <m:r>
          <w:rPr>
            <w:rFonts w:ascii="Cambria Math" w:hAnsi="Cambria Math"/>
          </w:rPr>
          <m:t>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sidR="00A952D6">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00CB2DB7" w:rsidRPr="00CB2DB7">
        <w:rPr>
          <w:rFonts w:hint="eastAsia"/>
        </w:rPr>
        <w:t>，满足</w:t>
      </w:r>
      <w:r w:rsidR="009856F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oMath>
      <w:r w:rsidR="009919B8">
        <w:rPr>
          <w:rFonts w:hint="eastAsia"/>
        </w:rPr>
        <w:t xml:space="preserve"> </w:t>
      </w:r>
      <w:r w:rsidR="00CB2DB7" w:rsidRPr="00CB2DB7">
        <w:rPr>
          <w:rFonts w:hint="eastAsia"/>
        </w:rPr>
        <w:t>或者</w:t>
      </w:r>
      <w:r w:rsidR="00491625">
        <w:rPr>
          <w:rFonts w:hint="eastAsia"/>
        </w:rPr>
        <w:t xml:space="preserve"> </w:t>
      </w:r>
      <m:oMath>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00CB2DB7" w:rsidRPr="00CB2DB7">
        <w:rPr>
          <w:rFonts w:hint="eastAsia"/>
        </w:rPr>
        <w:t>。此种情况代表着协议中</w:t>
      </w:r>
      <w:r w:rsidR="0033008E">
        <w:rPr>
          <w:rFonts w:hint="eastAsia"/>
        </w:rPr>
        <w:t xml:space="preserve"> </w:t>
      </w:r>
      <m:oMath>
        <m:r>
          <w:rPr>
            <w:rFonts w:ascii="Cambria Math" w:hAnsi="Cambria Math"/>
          </w:rPr>
          <m:t xml:space="preserve">stag </m:t>
        </m:r>
      </m:oMath>
      <w:r w:rsidR="00CB2DB7" w:rsidRPr="00CB2DB7">
        <w:rPr>
          <w:rFonts w:hint="eastAsia"/>
        </w:rPr>
        <w:t>或者</w:t>
      </w:r>
      <w:r w:rsidR="00510566">
        <w:rPr>
          <w:rFonts w:hint="eastAsia"/>
        </w:rPr>
        <w:t xml:space="preserve"> </w:t>
      </w:r>
      <m:oMath>
        <m:r>
          <w:rPr>
            <w:rFonts w:ascii="Cambria Math" w:hAnsi="Cambria Math"/>
          </w:rPr>
          <m:t>xtrap</m:t>
        </m:r>
      </m:oMath>
      <w:r w:rsidR="009919B8">
        <w:rPr>
          <w:rFonts w:hint="eastAsia"/>
        </w:rPr>
        <w:t xml:space="preserve"> </w:t>
      </w:r>
      <w:r w:rsidR="00CB2DB7" w:rsidRPr="00CB2DB7">
        <w:rPr>
          <w:rFonts w:hint="eastAsia"/>
        </w:rPr>
        <w:t>发生了碰撞，由于</w:t>
      </w:r>
      <w:r w:rsidR="00857805">
        <w:rPr>
          <w:rFonts w:hint="eastAsia"/>
        </w:rPr>
        <w:t xml:space="preserve"> </w:t>
      </w:r>
      <m:oMath>
        <m:r>
          <w:rPr>
            <w:rFonts w:ascii="Cambria Math" w:hAnsi="Cambria Math"/>
          </w:rPr>
          <m:t>F</m:t>
        </m:r>
      </m:oMath>
      <w:r w:rsidR="009919B8">
        <w:rPr>
          <w:rFonts w:hint="eastAsia"/>
        </w:rPr>
        <w:t xml:space="preserve"> </w:t>
      </w:r>
      <w:r w:rsidR="00CB2DB7" w:rsidRPr="00CB2DB7">
        <w:rPr>
          <w:rFonts w:hint="eastAsia"/>
        </w:rPr>
        <w:t>是一个伪随机函数，由其定义可知碰撞发生的概率可忽略不计，即有</w:t>
      </w:r>
      <w:r w:rsidR="00524C58">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00CB2DB7" w:rsidRPr="00CB2DB7">
        <w:rPr>
          <w:rFonts w:hint="eastAsia"/>
        </w:rPr>
        <w:t>。</w:t>
      </w:r>
    </w:p>
    <w:p w14:paraId="7DE180B4" w14:textId="732C8A6D" w:rsidR="00CB5F42" w:rsidRDefault="005E3189"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144023">
        <w:rPr>
          <w:rFonts w:hint="eastAsia"/>
        </w:rPr>
        <w:t xml:space="preserve"> </w:t>
      </w:r>
      <w:r w:rsidRPr="005E3189">
        <w:rPr>
          <w:rFonts w:hint="eastAsia"/>
        </w:rPr>
        <w:t>去除了</w:t>
      </w:r>
      <w:r w:rsidR="0091070D">
        <w:rPr>
          <w:rFonts w:hint="eastAsia"/>
        </w:rPr>
        <w:t xml:space="preserve"> </w:t>
      </w:r>
      <m:oMath>
        <m:r>
          <w:rPr>
            <w:rFonts w:ascii="Cambria Math" w:hAnsi="Cambria Math"/>
          </w:rPr>
          <m:t>TSet</m:t>
        </m:r>
      </m:oMath>
      <w:r w:rsidRPr="005E3189">
        <w:rPr>
          <w:rFonts w:hint="eastAsia"/>
        </w:rPr>
        <w:t>。在</w:t>
      </w:r>
      <w:r w:rsidR="004E42F0">
        <w:rPr>
          <w:rFonts w:hint="eastAsia"/>
        </w:rPr>
        <w:t xml:space="preserve"> </w:t>
      </w:r>
      <m:oMath>
        <m:r>
          <w:rPr>
            <w:rFonts w:ascii="Cambria Math" w:hAnsi="Cambria Math"/>
          </w:rPr>
          <m:t>EDBSetup</m:t>
        </m:r>
        <m:r>
          <w:rPr>
            <w:rFonts w:ascii="Cambria Math"/>
          </w:rPr>
          <m:t xml:space="preserve"> </m:t>
        </m:r>
      </m:oMath>
      <w:r w:rsidRPr="005E3189">
        <w:rPr>
          <w:rFonts w:hint="eastAsia"/>
        </w:rPr>
        <w:t>中，我们不再调用</w:t>
      </w:r>
      <w:r w:rsidR="00922BF2">
        <w:rPr>
          <w:rFonts w:hint="eastAsia"/>
        </w:rPr>
        <w:t xml:space="preserve"> </w:t>
      </w:r>
      <m:oMath>
        <m:r>
          <w:rPr>
            <w:rFonts w:ascii="Cambria Math" w:hAnsi="Cambria Math"/>
          </w:rPr>
          <m:t>(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m:t>
        </m:r>
        <m:d>
          <m:dPr>
            <m:ctrlPr>
              <w:rPr>
                <w:rFonts w:ascii="Cambria Math" w:hAnsi="Cambria Math"/>
                <w:i/>
              </w:rPr>
            </m:ctrlPr>
          </m:dPr>
          <m:e>
            <m:r>
              <w:rPr>
                <w:rFonts w:ascii="Cambria Math" w:hAnsi="Cambria Math"/>
              </w:rPr>
              <m:t>I</m:t>
            </m:r>
          </m:e>
        </m:d>
      </m:oMath>
      <w:r w:rsidR="00922BF2">
        <w:rPr>
          <w:rFonts w:hint="eastAsia"/>
        </w:rPr>
        <w:t xml:space="preserve"> </w:t>
      </w:r>
      <w:r w:rsidRPr="005E3189">
        <w:rPr>
          <w:rFonts w:hint="eastAsia"/>
        </w:rPr>
        <w:t>来通过</w:t>
      </w:r>
      <w:r w:rsidR="00605D66">
        <w:rPr>
          <w:rFonts w:hint="eastAsia"/>
        </w:rPr>
        <w:t>明文</w:t>
      </w:r>
      <w:r w:rsidR="00E157B7">
        <w:rPr>
          <w:rFonts w:hint="eastAsia"/>
        </w:rPr>
        <w:t>索引</w:t>
      </w:r>
      <w:r w:rsidR="00922BF2">
        <w:rPr>
          <w:rFonts w:hint="eastAsia"/>
        </w:rPr>
        <w:t xml:space="preserve"> </w:t>
      </w:r>
      <m:oMath>
        <m:r>
          <w:rPr>
            <w:rFonts w:ascii="Cambria Math" w:hAnsi="Cambria Math"/>
          </w:rPr>
          <m:t>I</m:t>
        </m:r>
      </m:oMath>
      <w:r w:rsidR="009919B8">
        <w:rPr>
          <w:rFonts w:hint="eastAsia"/>
        </w:rPr>
        <w:t xml:space="preserve"> </w:t>
      </w:r>
      <w:r w:rsidRPr="005E3189">
        <w:rPr>
          <w:rFonts w:hint="eastAsia"/>
        </w:rPr>
        <w:t>建立</w:t>
      </w:r>
      <w:r w:rsidR="00922BF2">
        <w:rPr>
          <w:rFonts w:hint="eastAsia"/>
        </w:rPr>
        <w:t xml:space="preserve"> </w:t>
      </w:r>
      <m:oMath>
        <m:r>
          <w:rPr>
            <w:rFonts w:ascii="Cambria Math" w:hAnsi="Cambria Math"/>
          </w:rPr>
          <m:t>TSet</m:t>
        </m:r>
      </m:oMath>
      <w:r w:rsidRPr="005E3189">
        <w:rPr>
          <w:rFonts w:hint="eastAsia"/>
        </w:rPr>
        <w:t>，而是仅仅保留</w:t>
      </w:r>
      <w:r w:rsidR="00BB07C1">
        <w:rPr>
          <w:rFonts w:hint="eastAsia"/>
        </w:rPr>
        <w:t xml:space="preserve"> </w:t>
      </w:r>
      <m:oMath>
        <m:r>
          <w:rPr>
            <w:rFonts w:ascii="Cambria Math" w:hAnsi="Cambria Math"/>
          </w:rPr>
          <m:t xml:space="preserve">I </m:t>
        </m:r>
      </m:oMath>
      <w:r w:rsidRPr="005E3189">
        <w:rPr>
          <w:rFonts w:hint="eastAsia"/>
        </w:rPr>
        <w:t xml:space="preserve">; </w:t>
      </w:r>
      <w:r w:rsidRPr="005E3189">
        <w:rPr>
          <w:rFonts w:hint="eastAsia"/>
        </w:rPr>
        <w:t>在</w:t>
      </w:r>
      <w:r w:rsidR="006F6703">
        <w:rPr>
          <w:rFonts w:hint="eastAsia"/>
        </w:rPr>
        <w:t xml:space="preserve"> </w:t>
      </w:r>
      <m:oMath>
        <m:r>
          <w:rPr>
            <w:rFonts w:ascii="Cambria Math" w:hAnsi="Cambria Math"/>
          </w:rPr>
          <m:t>Search</m:t>
        </m:r>
      </m:oMath>
      <w:r w:rsidR="009919B8">
        <w:rPr>
          <w:rFonts w:hint="eastAsia"/>
        </w:rPr>
        <w:t xml:space="preserve"> </w:t>
      </w:r>
      <w:r w:rsidRPr="005E3189">
        <w:rPr>
          <w:rFonts w:hint="eastAsia"/>
        </w:rPr>
        <w:t>中用</w:t>
      </w:r>
      <w:r w:rsidR="007919B3">
        <w:rPr>
          <w:rFonts w:hint="eastAsia"/>
        </w:rPr>
        <w:t xml:space="preserve"> </w:t>
      </w:r>
      <m:oMath>
        <m:r>
          <w:rPr>
            <w:rFonts w:ascii="Cambria Math" w:hAnsi="Cambria Math"/>
          </w:rPr>
          <m:t>stag</m:t>
        </m:r>
      </m:oMath>
      <w:r w:rsidR="009919B8">
        <w:rPr>
          <w:rFonts w:hint="eastAsia"/>
        </w:rPr>
        <w:t xml:space="preserve"> </w:t>
      </w:r>
      <w:r w:rsidRPr="005E3189">
        <w:rPr>
          <w:rFonts w:hint="eastAsia"/>
        </w:rPr>
        <w:t>查询</w:t>
      </w:r>
      <w:r w:rsidR="00FA255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FA255A">
        <w:t xml:space="preserve"> </w:t>
      </w:r>
      <w:r w:rsidRPr="005E3189">
        <w:rPr>
          <w:rFonts w:hint="eastAsia"/>
        </w:rPr>
        <w:t>时，我们也不用</w:t>
      </w:r>
      <w:r w:rsidR="00310C28">
        <w:rPr>
          <w:rFonts w:hint="eastAsia"/>
        </w:rPr>
        <w:t xml:space="preserve"> </w:t>
      </w:r>
      <m:oMath>
        <m:r>
          <w:rPr>
            <w:rFonts w:ascii="Cambria Math" w:hAnsi="Cambria Math"/>
          </w:rPr>
          <m:t>TSetRetrieve</m:t>
        </m:r>
      </m:oMath>
      <w:r w:rsidR="009919B8">
        <w:rPr>
          <w:rFonts w:hint="eastAsia"/>
        </w:rPr>
        <w:t xml:space="preserve"> </w:t>
      </w:r>
      <w:r w:rsidRPr="005E3189">
        <w:rPr>
          <w:rFonts w:hint="eastAsia"/>
        </w:rPr>
        <w:t>来得到结果，而是直接令</w:t>
      </w:r>
      <m:oMath>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w:r w:rsidR="009255AA">
        <w:rPr>
          <w:rFonts w:hint="eastAsia"/>
        </w:rPr>
        <w:t xml:space="preserve"> </w:t>
      </w:r>
      <m:oMath>
        <m:r>
          <w:rPr>
            <w:rFonts w:ascii="Cambria Math" w:hAnsi="Cambria Math"/>
          </w:rPr>
          <m:t>TSet</m:t>
        </m:r>
      </m:oMath>
      <w:r w:rsidR="009919B8">
        <w:rPr>
          <w:rFonts w:hint="eastAsia"/>
        </w:rPr>
        <w:t xml:space="preserve"> </w:t>
      </w:r>
      <w:r w:rsidR="009255AA">
        <w:rPr>
          <w:rFonts w:hint="eastAsia"/>
        </w:rPr>
        <w:t>的正确性，</w:t>
      </w:r>
      <w:r w:rsidRPr="005E3189">
        <w:rPr>
          <w:rFonts w:hint="eastAsia"/>
        </w:rPr>
        <w:t>对于一个合法的</w:t>
      </w:r>
      <w:r w:rsidR="009919B8">
        <w:rPr>
          <w:rFonts w:hint="eastAsia"/>
        </w:rPr>
        <w:t xml:space="preserve"> </w:t>
      </w:r>
      <m:oMath>
        <m:r>
          <w:rPr>
            <w:rFonts w:ascii="Cambria Math" w:hAnsi="Cambria Math"/>
          </w:rPr>
          <m:t>stag</m:t>
        </m:r>
      </m:oMath>
      <w:r w:rsidRPr="005E3189">
        <w:rPr>
          <w:rFonts w:hint="eastAsia"/>
        </w:rPr>
        <w:t>，我们使用上述方式得到的</w:t>
      </w:r>
      <w:r w:rsidR="00343A6D">
        <w:rPr>
          <w:rFonts w:hint="eastAsia"/>
        </w:rPr>
        <w:t xml:space="preserve"> </w:t>
      </w:r>
      <m:oMath>
        <m:r>
          <w:rPr>
            <w:rFonts w:ascii="Cambria Math" w:hAnsi="Cambria Math"/>
          </w:rPr>
          <m:t>t</m:t>
        </m:r>
      </m:oMath>
      <w:r w:rsidR="009919B8">
        <w:rPr>
          <w:rFonts w:hint="eastAsia"/>
        </w:rPr>
        <w:t xml:space="preserve"> </w:t>
      </w:r>
      <w:r w:rsidRPr="005E3189">
        <w:rPr>
          <w:rFonts w:hint="eastAsia"/>
        </w:rPr>
        <w:t>和使用</w:t>
      </w:r>
      <w:r w:rsidR="003A7FE2">
        <w:rPr>
          <w:rFonts w:hint="eastAsia"/>
        </w:rPr>
        <w:t xml:space="preserve"> </w:t>
      </w:r>
      <m:oMath>
        <m:r>
          <w:rPr>
            <w:rFonts w:ascii="Cambria Math" w:hAnsi="Cambria Math"/>
          </w:rPr>
          <m:t>TSetRetrieve</m:t>
        </m:r>
      </m:oMath>
      <w:r w:rsidR="009919B8">
        <w:rPr>
          <w:rFonts w:hint="eastAsia"/>
        </w:rPr>
        <w:t xml:space="preserve"> </w:t>
      </w:r>
      <w:r w:rsidRPr="005E3189">
        <w:rPr>
          <w:rFonts w:hint="eastAsia"/>
        </w:rPr>
        <w:t>得到的</w:t>
      </w:r>
      <w:r w:rsidR="0012488B">
        <w:rPr>
          <w:rFonts w:hint="eastAsia"/>
        </w:rPr>
        <w:t xml:space="preserve"> </w:t>
      </w:r>
      <m:oMath>
        <m:r>
          <w:rPr>
            <w:rFonts w:ascii="Cambria Math" w:hAnsi="Cambria Math"/>
          </w:rPr>
          <m:t>t</m:t>
        </m:r>
      </m:oMath>
      <w:r w:rsidR="009919B8">
        <w:rPr>
          <w:rFonts w:hint="eastAsia"/>
        </w:rPr>
        <w:t xml:space="preserve"> </w:t>
      </w:r>
      <w:r w:rsidRPr="005E3189">
        <w:rPr>
          <w:rFonts w:hint="eastAsia"/>
        </w:rPr>
        <w:t>一定是</w:t>
      </w:r>
      <w:r w:rsidR="00BB45DB">
        <w:rPr>
          <w:rFonts w:hint="eastAsia"/>
        </w:rPr>
        <w:t>相等</w:t>
      </w:r>
      <w:r w:rsidRPr="005E3189">
        <w:rPr>
          <w:rFonts w:hint="eastAsia"/>
        </w:rPr>
        <w:t>的</w:t>
      </w:r>
      <w:r w:rsidR="00A43E55">
        <w:rPr>
          <w:rFonts w:hint="eastAsia"/>
        </w:rPr>
        <w:t>，</w:t>
      </w:r>
      <w:r w:rsidRPr="005E3189">
        <w:rPr>
          <w:rFonts w:hint="eastAsia"/>
        </w:rPr>
        <w:t>因此有</w:t>
      </w:r>
      <w:r w:rsidR="00877C4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6EC41981" w14:textId="24F3E084" w:rsidR="00877C43" w:rsidRPr="00877C43" w:rsidRDefault="00400F0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w:t>
      </w:r>
      <w:r w:rsidRPr="00400F0F">
        <w:rPr>
          <w:rFonts w:hint="eastAsia"/>
        </w:rPr>
        <w:t>在</w:t>
      </w:r>
      <w:r w:rsidR="004E44C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4E44CB">
        <w:rPr>
          <w:rFonts w:hint="eastAsia"/>
        </w:rPr>
        <w:t xml:space="preserve"> </w:t>
      </w:r>
      <w:r w:rsidRPr="00400F0F">
        <w:rPr>
          <w:rFonts w:hint="eastAsia"/>
        </w:rPr>
        <w:t>中，我们在</w:t>
      </w:r>
      <w:r w:rsidR="00013D99">
        <w:rPr>
          <w:rFonts w:hint="eastAsia"/>
        </w:rPr>
        <w:t xml:space="preserve"> </w:t>
      </w:r>
      <m:oMath>
        <m:r>
          <w:rPr>
            <w:rFonts w:ascii="Cambria Math" w:hAnsi="Cambria Math"/>
          </w:rPr>
          <m:t xml:space="preserve">GenToken </m:t>
        </m:r>
      </m:oMath>
      <w:r w:rsidRPr="00400F0F">
        <w:rPr>
          <w:rFonts w:hint="eastAsia"/>
        </w:rPr>
        <w:t>中计算</w:t>
      </w:r>
      <w:r w:rsidR="002F1CE3">
        <w:rPr>
          <w:rFonts w:hint="eastAsia"/>
        </w:rPr>
        <w:t xml:space="preserve"> </w:t>
      </w:r>
      <m:oMath>
        <m:r>
          <w:rPr>
            <w:rFonts w:ascii="Cambria Math" w:hAnsi="Cambria Math"/>
          </w:rPr>
          <m:t xml:space="preserve">env </m:t>
        </m:r>
      </m:oMath>
      <w:r w:rsidRPr="00400F0F">
        <w:rPr>
          <w:rFonts w:hint="eastAsia"/>
        </w:rPr>
        <w:t>的方式是加密</w:t>
      </w:r>
      <w:r w:rsidR="00AF3B7C">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w:r w:rsidR="00EC251B">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w:r w:rsidR="00EC251B">
        <w:rPr>
          <w:rFonts w:hint="eastAsia"/>
        </w:rPr>
        <w:t xml:space="preserve"> </w:t>
      </w:r>
      <m:oMath>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oMath>
      <w:r w:rsidR="009919B8">
        <w:rPr>
          <w:rFonts w:hint="eastAsia"/>
        </w:rPr>
        <w:t xml:space="preserve"> </w:t>
      </w:r>
      <w:r w:rsidRPr="00400F0F">
        <w:rPr>
          <w:rFonts w:hint="eastAsia"/>
        </w:rPr>
        <w:t>从</w:t>
      </w:r>
      <w:r w:rsidR="00A93B28">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sidR="00A93B28">
        <w:rPr>
          <w:rFonts w:hint="eastAsia"/>
        </w:rPr>
        <w:t xml:space="preserve"> </w:t>
      </w:r>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oMath>
      <w:r w:rsidR="009919B8">
        <w:rPr>
          <w:rFonts w:hint="eastAsia"/>
        </w:rPr>
        <w:t xml:space="preserve"> </w:t>
      </w:r>
      <w:r w:rsidRPr="00400F0F">
        <w:rPr>
          <w:rFonts w:hint="eastAsia"/>
        </w:rPr>
        <w:t>从</w:t>
      </w:r>
      <w:r w:rsidR="00FE30A3">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9919B8">
        <w:rPr>
          <w:rFonts w:hint="eastAsia"/>
        </w:rPr>
        <w:t xml:space="preserve"> </w:t>
      </w:r>
      <w:r w:rsidRPr="00400F0F">
        <w:rPr>
          <w:rFonts w:hint="eastAsia"/>
        </w:rPr>
        <w:t>维护一个由</w:t>
      </w:r>
      <w:r w:rsidR="000155C4">
        <w:rPr>
          <w:rFonts w:hint="eastAsia"/>
        </w:rPr>
        <w:t xml:space="preserve"> </w:t>
      </w:r>
      <m:oMath>
        <m:r>
          <w:rPr>
            <w:rFonts w:ascii="Cambria Math" w:hAnsi="Cambria Math"/>
          </w:rPr>
          <m:t>env</m:t>
        </m:r>
      </m:oMath>
      <w:r w:rsidR="009919B8">
        <w:rPr>
          <w:rFonts w:hint="eastAsia"/>
        </w:rPr>
        <w:t xml:space="preserve"> </w:t>
      </w:r>
      <w:r w:rsidRPr="00400F0F">
        <w:rPr>
          <w:rFonts w:hint="eastAsia"/>
        </w:rPr>
        <w:t>密文作为索引的数组</w:t>
      </w:r>
      <w:r w:rsidR="00BE21A5">
        <w:rPr>
          <w:rFonts w:hint="eastAsia"/>
        </w:rPr>
        <w:t xml:space="preserve"> </w:t>
      </w:r>
      <m:oMath>
        <m:r>
          <w:rPr>
            <w:rFonts w:ascii="Cambria Math" w:hAnsi="Cambria Math"/>
          </w:rPr>
          <m:t>QList</m:t>
        </m:r>
      </m:oMath>
      <w:r w:rsidRPr="00400F0F">
        <w:rPr>
          <w:rFonts w:hint="eastAsia"/>
        </w:rPr>
        <w:t>，在调用</w:t>
      </w:r>
      <w:r w:rsidR="00242315">
        <w:rPr>
          <w:rFonts w:hint="eastAsia"/>
        </w:rPr>
        <w:t xml:space="preserve"> </w:t>
      </w:r>
      <m:oMath>
        <m:r>
          <w:rPr>
            <w:rFonts w:ascii="Cambria Math" w:hAnsi="Cambria Math"/>
          </w:rPr>
          <m:t xml:space="preserve">GenToken </m:t>
        </m:r>
      </m:oMath>
      <w:r w:rsidRPr="00400F0F">
        <w:rPr>
          <w:rFonts w:hint="eastAsia"/>
        </w:rPr>
        <w:t>时，真正的</w:t>
      </w:r>
      <w:r w:rsidR="009919B8">
        <w:rPr>
          <w:rFonts w:hint="eastAsia"/>
        </w:rP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oMath>
      <w:r w:rsidR="009919B8">
        <w:rPr>
          <w:rFonts w:hint="eastAsia"/>
        </w:rPr>
        <w:t xml:space="preserve"> </w:t>
      </w:r>
      <w:r w:rsidRPr="00400F0F">
        <w:rPr>
          <w:rFonts w:hint="eastAsia"/>
        </w:rPr>
        <w:t>被存储在</w:t>
      </w:r>
      <w:r w:rsidR="00EE109C">
        <w:rPr>
          <w:rFonts w:hint="eastAsia"/>
        </w:rPr>
        <w:t xml:space="preserve"> </w:t>
      </w:r>
      <m:oMath>
        <m:r>
          <w:rPr>
            <w:rFonts w:ascii="Cambria Math" w:hAnsi="Cambria Math"/>
          </w:rPr>
          <m:t>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w:r w:rsidR="004E3790">
        <w:rPr>
          <w:rFonts w:hint="eastAsia"/>
        </w:rPr>
        <w:t xml:space="preserve"> </w:t>
      </w:r>
      <m:oMath>
        <m:r>
          <w:rPr>
            <w:rFonts w:ascii="Cambria Math" w:hAnsi="Cambria Math"/>
          </w:rPr>
          <m:t>Search</m:t>
        </m:r>
      </m:oMath>
      <w:r w:rsidR="009919B8">
        <w:rPr>
          <w:rFonts w:hint="eastAsia"/>
        </w:rPr>
        <w:t xml:space="preserve"> </w:t>
      </w:r>
      <w:r w:rsidRPr="00400F0F">
        <w:rPr>
          <w:rFonts w:hint="eastAsia"/>
        </w:rPr>
        <w:t>中，</w:t>
      </w:r>
      <w:r w:rsidR="00F36FF2">
        <w:rPr>
          <w:rFonts w:hint="eastAsia"/>
        </w:rPr>
        <w:t>模拟者</w:t>
      </w:r>
      <w:r w:rsidRPr="00400F0F">
        <w:rPr>
          <w:rFonts w:hint="eastAsia"/>
        </w:rPr>
        <w:t>不再解密</w:t>
      </w:r>
      <w:r w:rsidR="00E10D7D">
        <w:rPr>
          <w:rFonts w:hint="eastAsia"/>
        </w:rPr>
        <w:t xml:space="preserve"> </w:t>
      </w:r>
      <m:oMath>
        <m:r>
          <w:rPr>
            <w:rFonts w:ascii="Cambria Math" w:hAnsi="Cambria Math"/>
          </w:rPr>
          <m:t>env</m:t>
        </m:r>
      </m:oMath>
      <w:r w:rsidR="009919B8">
        <w:rPr>
          <w:rFonts w:hint="eastAsia"/>
        </w:rPr>
        <w:t xml:space="preserve"> </w:t>
      </w:r>
      <w:r w:rsidRPr="00400F0F">
        <w:rPr>
          <w:rFonts w:hint="eastAsia"/>
        </w:rPr>
        <w:t>以获得</w:t>
      </w:r>
      <w:r w:rsidR="00C4674D">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w:r w:rsidR="009919B8">
        <w:rPr>
          <w:rFonts w:hint="eastAsia"/>
        </w:rPr>
        <w:t xml:space="preserve"> </w:t>
      </w:r>
      <m:oMath>
        <m:r>
          <w:rPr>
            <w:rFonts w:ascii="Cambria Math" w:hAnsi="Cambria Math"/>
          </w:rPr>
          <m:t>QList[env]</m:t>
        </m:r>
      </m:oMath>
      <w:r w:rsidRPr="00400F0F">
        <w:rPr>
          <w:rFonts w:hint="eastAsia"/>
        </w:rPr>
        <w:t>。如果认证加密算法满足</w:t>
      </w:r>
      <w:r w:rsidRPr="00400F0F">
        <w:rPr>
          <w:rFonts w:hint="eastAsia"/>
        </w:rPr>
        <w:t>IND-CCA</w:t>
      </w:r>
      <w:r w:rsidRPr="00400F0F">
        <w:rPr>
          <w:rFonts w:hint="eastAsia"/>
        </w:rPr>
        <w:t>定义，则有</w:t>
      </w:r>
      <w:r w:rsidR="009D021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4116CF96" w14:textId="3E2700AF" w:rsidR="003C1F43" w:rsidRDefault="004F53F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w:r w:rsidRPr="004F53F7">
        <w:rPr>
          <w:rFonts w:hint="eastAsia"/>
        </w:rPr>
        <w:t>我们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sidR="009919B8">
        <w:rPr>
          <w:rFonts w:hint="eastAsia"/>
        </w:rPr>
        <w:t xml:space="preserve"> </w:t>
      </w:r>
      <w:r w:rsidRPr="004F53F7">
        <w:rPr>
          <w:rFonts w:hint="eastAsia"/>
        </w:rPr>
        <w:t>上的随机函数</w:t>
      </w:r>
      <w:r w:rsidR="00FF4BB0">
        <w:rPr>
          <w:rFonts w:hint="eastAsia"/>
        </w:rPr>
        <w:t xml:space="preserve"> </w:t>
      </w:r>
      <m:oMath>
        <m:r>
          <w:rPr>
            <w:rFonts w:ascii="Cambria Math" w:hAnsi="Cambria Math"/>
          </w:rPr>
          <m:t>f(⋅)</m:t>
        </m:r>
      </m:oMath>
      <w:r w:rsidRPr="004F53F7">
        <w:rPr>
          <w:rFonts w:hint="eastAsia"/>
        </w:rPr>
        <w:t>。由</w:t>
      </w:r>
      <w:r w:rsidRPr="004F53F7">
        <w:rPr>
          <w:rFonts w:hint="eastAsia"/>
        </w:rPr>
        <w:t xml:space="preserve"> PRF </w:t>
      </w:r>
      <w:r w:rsidRPr="004F53F7">
        <w:rPr>
          <w:rFonts w:hint="eastAsia"/>
        </w:rPr>
        <w:t>的定义，有</w:t>
      </w:r>
      <w:r w:rsidR="008946A4">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sidR="002507BF">
        <w:rPr>
          <w:rFonts w:hint="eastAsia"/>
        </w:rPr>
        <w:t>。</w:t>
      </w:r>
    </w:p>
    <w:p w14:paraId="4A208C36" w14:textId="35B1E023" w:rsidR="002238A6" w:rsidRDefault="0061643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sidR="002238A6">
        <w:rPr>
          <w:rFonts w:hint="eastAsia"/>
        </w:rPr>
        <w:t>去除了</w:t>
      </w:r>
      <w:r>
        <w:rPr>
          <w:rFonts w:hint="eastAsia"/>
        </w:rPr>
        <w:t xml:space="preserve"> </w:t>
      </w:r>
      <m:oMath>
        <m:r>
          <w:rPr>
            <w:rFonts w:ascii="Cambria Math" w:hAnsi="Cambria Math"/>
          </w:rPr>
          <m:t>XSet</m:t>
        </m:r>
      </m:oMath>
      <w:r w:rsidR="002238A6">
        <w:rPr>
          <w:rFonts w:hint="eastAsia"/>
        </w:rPr>
        <w:t>，修改后的</w:t>
      </w:r>
      <w:r w:rsidR="00B87BC0">
        <w:rPr>
          <w:rFonts w:hint="eastAsia"/>
        </w:rPr>
        <w:t xml:space="preserve"> </w:t>
      </w:r>
      <m:oMath>
        <m:r>
          <w:rPr>
            <w:rFonts w:ascii="Cambria Math" w:hAnsi="Cambria Math"/>
          </w:rPr>
          <m:t>Search</m:t>
        </m:r>
      </m:oMath>
      <w:r w:rsidR="009919B8">
        <w:rPr>
          <w:rFonts w:hint="eastAsia"/>
        </w:rPr>
        <w:t xml:space="preserve"> </w:t>
      </w:r>
      <w:r w:rsidR="007D248A">
        <w:rPr>
          <w:rFonts w:hint="eastAsia"/>
        </w:rPr>
        <w:t>过程</w:t>
      </w:r>
      <w:r w:rsidR="002238A6">
        <w:rPr>
          <w:rFonts w:hint="eastAsia"/>
        </w:rPr>
        <w:t>如下</w:t>
      </w:r>
      <w:r w:rsidR="00D12919">
        <w:rPr>
          <w:rFonts w:hint="eastAsia"/>
        </w:rPr>
        <w:t>：</w:t>
      </w:r>
    </w:p>
    <w:p w14:paraId="3C1956CC" w14:textId="232A0167" w:rsidR="002238A6" w:rsidRDefault="002238A6" w:rsidP="002238A6">
      <w:r>
        <w:rPr>
          <w:rFonts w:hint="eastAsia"/>
        </w:rPr>
        <w:t xml:space="preserve">    </w:t>
      </w:r>
      <w:r w:rsidR="00D12919">
        <w:rPr>
          <w:rFonts w:hint="eastAsia"/>
        </w:rPr>
        <w:t>（</w:t>
      </w:r>
      <w:r w:rsidR="00D12919">
        <w:rPr>
          <w:rFonts w:hint="eastAsia"/>
        </w:rPr>
        <w:t>1</w:t>
      </w:r>
      <w:r w:rsidR="00D12919">
        <w:rPr>
          <w:rFonts w:hint="eastAsia"/>
        </w:rPr>
        <w:t>）</w:t>
      </w:r>
      <w:r w:rsidR="00614AD2">
        <w:rPr>
          <w:rFonts w:hint="eastAsia"/>
        </w:rPr>
        <w:t>服务端</w:t>
      </w:r>
      <w:r>
        <w:rPr>
          <w:rFonts w:hint="eastAsia"/>
        </w:rPr>
        <w:t>接收</w:t>
      </w:r>
      <w:r w:rsidR="00B92775">
        <w:rPr>
          <w:rFonts w:hint="eastAsia"/>
        </w:rPr>
        <w:t>客户端</w:t>
      </w:r>
      <w:r>
        <w:rPr>
          <w:rFonts w:hint="eastAsia"/>
        </w:rPr>
        <w:t>发送的</w:t>
      </w:r>
      <w:r w:rsidR="00200C86">
        <w:rPr>
          <w:rFonts w:hint="eastAsia"/>
        </w:rPr>
        <w:t xml:space="preserve"> </w:t>
      </w:r>
      <m:oMath>
        <m:r>
          <w:rPr>
            <w:rFonts w:ascii="Cambria Math" w:hAnsi="Cambria Math"/>
          </w:rPr>
          <m:t>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w:r w:rsidR="00E94C4E">
        <w:rPr>
          <w:rFonts w:hint="eastAsia"/>
        </w:rPr>
        <w:t xml:space="preserve"> </w:t>
      </w:r>
      <m:oMath>
        <m:r>
          <w:rPr>
            <w:rFonts w:ascii="Cambria Math" w:hAnsi="Cambria Math"/>
          </w:rPr>
          <m:t>QList</m:t>
        </m:r>
      </m:oMath>
      <w:r>
        <w:rPr>
          <w:rFonts w:hint="eastAsia"/>
        </w:rPr>
        <w:t>中取出</w:t>
      </w:r>
      <w:r w:rsidR="001C4E11">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DEA2623" w14:textId="051A0FE7" w:rsidR="000D0E94" w:rsidRDefault="001C4E11" w:rsidP="002238A6">
      <w:r>
        <w:tab/>
      </w:r>
      <w:r>
        <w:rPr>
          <w:rFonts w:hint="eastAsia"/>
        </w:rPr>
        <w:t>（</w:t>
      </w:r>
      <w:r>
        <w:rPr>
          <w:rFonts w:hint="eastAsia"/>
        </w:rPr>
        <w:t>2</w:t>
      </w:r>
      <w:r>
        <w:rPr>
          <w:rFonts w:hint="eastAsia"/>
        </w:rPr>
        <w:t>）</w:t>
      </w:r>
      <w:r w:rsidR="002238A6">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sidR="005778F5">
        <w:rPr>
          <w:rFonts w:hint="eastAsia"/>
        </w:rPr>
        <w:t>和</w:t>
      </w:r>
      <w:r w:rsidR="00C26BEF">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sidR="002238A6">
        <w:rPr>
          <w:rFonts w:hint="eastAsia"/>
        </w:rPr>
        <w:t>，检验是否满足以下条件</w:t>
      </w:r>
      <w:r w:rsidR="00D707DF">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D707DF">
        <w:rPr>
          <w:rFonts w:hint="eastAsia"/>
        </w:rPr>
        <w:t>：</w:t>
      </w:r>
    </w:p>
    <w:p w14:paraId="0DDA0127" w14:textId="183522DB" w:rsidR="002753C1" w:rsidRPr="008B6BEE" w:rsidRDefault="000D0E94" w:rsidP="002238A6">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m:oMathPara>
    </w:p>
    <w:p w14:paraId="57D906EA" w14:textId="59508155" w:rsidR="008B6BEE" w:rsidRDefault="00F36952" w:rsidP="002238A6">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r>
                <w:rPr>
                  <w:rFonts w:ascii="Cambria Math" w:hAnsi="Cambria Math"/>
                </w:rPr>
                <m:t>#</m:t>
              </m:r>
              <m:d>
                <m:dPr>
                  <m:ctrlPr>
                    <w:rPr>
                      <w:rFonts w:ascii="Cambria Math" w:hAnsi="Cambria Math"/>
                      <w:i/>
                    </w:rPr>
                  </m:ctrlPr>
                </m:dPr>
                <m:e>
                  <m:r>
                    <w:rPr>
                      <w:rFonts w:ascii="Cambria Math" w:hAnsi="Cambria Math"/>
                    </w:rPr>
                    <m:t>6.1</m:t>
                  </m:r>
                </m:e>
              </m:d>
            </m:e>
          </m:eqArr>
        </m:oMath>
      </m:oMathPara>
    </w:p>
    <w:p w14:paraId="3323A9CD" w14:textId="229C03C8" w:rsidR="002238A6" w:rsidRDefault="002238A6" w:rsidP="002238A6">
      <w:r>
        <w:rPr>
          <w:rFonts w:hint="eastAsia"/>
        </w:rPr>
        <w:t>若不满足，则停止协议。</w:t>
      </w:r>
    </w:p>
    <w:p w14:paraId="000D8FE4" w14:textId="7CF2E258" w:rsidR="002238A6" w:rsidRDefault="00DC779C" w:rsidP="00D52215">
      <w:r>
        <w:tab/>
      </w:r>
      <w:r>
        <w:rPr>
          <w:rFonts w:hint="eastAsia"/>
        </w:rPr>
        <w:t>（</w:t>
      </w:r>
      <w:r>
        <w:rPr>
          <w:rFonts w:hint="eastAsia"/>
        </w:rPr>
        <w:t>3</w:t>
      </w:r>
      <w:r>
        <w:rPr>
          <w:rFonts w:hint="eastAsia"/>
        </w:rPr>
        <w:t>）</w:t>
      </w:r>
      <w:r w:rsidR="002238A6">
        <w:rPr>
          <w:rFonts w:hint="eastAsia"/>
        </w:rPr>
        <w:t>继续检验是否满足</w:t>
      </w:r>
      <w:r w:rsidR="00101AD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DD1C7B">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sidR="002A39DF">
        <w:rPr>
          <w:rFonts w:hint="eastAsia"/>
        </w:rPr>
        <w:t>。</w:t>
      </w:r>
      <w:r w:rsidR="002238A6">
        <w:rPr>
          <w:rFonts w:hint="eastAsia"/>
        </w:rPr>
        <w:t>这里</w:t>
      </w:r>
      <w:r w:rsidR="00EE22B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oMath>
      <w:r w:rsidR="009919B8">
        <w:rPr>
          <w:rFonts w:hint="eastAsia"/>
        </w:rPr>
        <w:t xml:space="preserve"> </w:t>
      </w:r>
      <w:r w:rsidR="002238A6">
        <w:rPr>
          <w:rFonts w:hint="eastAsia"/>
        </w:rPr>
        <w:t>对应于</w:t>
      </w:r>
      <w:r w:rsidR="00CC74E3">
        <w:rPr>
          <w:rFonts w:hint="eastAsia"/>
        </w:rPr>
        <w:t xml:space="preserv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9919B8">
        <w:rPr>
          <w:rFonts w:hint="eastAsia"/>
        </w:rPr>
        <w:t xml:space="preserve"> </w:t>
      </w:r>
      <w:r w:rsidR="002238A6">
        <w:rPr>
          <w:rFonts w:hint="eastAsia"/>
        </w:rPr>
        <w:t>的第</w:t>
      </w:r>
      <w:r w:rsidR="00CC74E3">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9919B8">
        <w:rPr>
          <w:rFonts w:hint="eastAsia"/>
        </w:rPr>
        <w:t xml:space="preserve"> </w:t>
      </w:r>
      <w:r w:rsidR="002238A6">
        <w:rPr>
          <w:rFonts w:hint="eastAsia"/>
        </w:rPr>
        <w:t>个元组</w:t>
      </w:r>
      <w:r w:rsidR="00CD0A0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sidR="00BA6510">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oMath>
      <w:r w:rsidR="001E2828">
        <w:rPr>
          <w:rFonts w:hint="eastAsia"/>
        </w:rPr>
        <w:t xml:space="preserve"> </w:t>
      </w:r>
      <w:r w:rsidR="002238A6">
        <w:rPr>
          <w:rFonts w:hint="eastAsia"/>
        </w:rPr>
        <w:t>同理</w:t>
      </w:r>
      <w:r w:rsidR="00F41182">
        <w:rPr>
          <w:rFonts w:hint="eastAsia"/>
        </w:rPr>
        <w:t>。</w:t>
      </w:r>
      <w:r w:rsidR="002238A6">
        <w:rPr>
          <w:rFonts w:hint="eastAsia"/>
        </w:rPr>
        <w:t>若仍然满足</w:t>
      </w:r>
      <w:r w:rsidR="008C1269">
        <w:rPr>
          <w:rFonts w:hint="eastAsia"/>
        </w:rPr>
        <w:t>此条件</w:t>
      </w:r>
      <w:r w:rsidR="002238A6">
        <w:rPr>
          <w:rFonts w:hint="eastAsia"/>
        </w:rPr>
        <w:t>，则</w:t>
      </w:r>
      <w:r w:rsidR="00B6785E">
        <w:rPr>
          <w:rFonts w:hint="eastAsia"/>
        </w:rPr>
        <w:t>服务端</w:t>
      </w:r>
      <w:r w:rsidR="002238A6">
        <w:rPr>
          <w:rFonts w:hint="eastAsia"/>
        </w:rPr>
        <w:t>返回相应的</w:t>
      </w:r>
      <w:r w:rsidR="00B6785E">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2238A6">
        <w:rPr>
          <w:rFonts w:hint="eastAsia"/>
        </w:rPr>
        <w:t>，否则停止协议。</w:t>
      </w:r>
    </w:p>
    <w:p w14:paraId="01282D1A" w14:textId="463435DC" w:rsidR="00012DE4" w:rsidRDefault="001E2547" w:rsidP="00012DE4">
      <w:pPr>
        <w:ind w:firstLine="420"/>
      </w:pPr>
      <w:r>
        <w:rPr>
          <w:rFonts w:hint="eastAsia"/>
        </w:rPr>
        <w:t>对于任意的</w:t>
      </w:r>
      <w:r w:rsidR="00407450">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w:t>
      </w:r>
      <w:r w:rsidR="00AB4B61">
        <w:rPr>
          <w:rFonts w:hint="eastAsia"/>
        </w:rPr>
        <w:t>查询</w:t>
      </w:r>
      <w:r>
        <w:rPr>
          <w:rFonts w:hint="eastAsia"/>
        </w:rPr>
        <w:t>结果</w:t>
      </w:r>
      <w:r w:rsidR="00640C26">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9919B8">
        <w:rPr>
          <w:rFonts w:hint="eastAsia"/>
        </w:rPr>
        <w:t xml:space="preserve"> </w:t>
      </w:r>
      <w:r>
        <w:rPr>
          <w:rFonts w:hint="eastAsia"/>
        </w:rPr>
        <w:t>一定也在</w:t>
      </w:r>
      <w:r w:rsidR="00802CE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w:t>
      </w:r>
      <w:r w:rsidR="00AB4B61">
        <w:rPr>
          <w:rFonts w:hint="eastAsia"/>
        </w:rPr>
        <w:t>查</w:t>
      </w:r>
      <w:r w:rsidR="00AB4B61">
        <w:rPr>
          <w:rFonts w:hint="eastAsia"/>
        </w:rPr>
        <w:lastRenderedPageBreak/>
        <w:t>询</w:t>
      </w:r>
      <w:r>
        <w:rPr>
          <w:rFonts w:hint="eastAsia"/>
        </w:rPr>
        <w:t>结果中</w:t>
      </w:r>
      <w:r w:rsidR="00252077">
        <w:rPr>
          <w:rFonts w:hint="eastAsia"/>
        </w:rPr>
        <w:t>。</w:t>
      </w:r>
      <w:r>
        <w:rPr>
          <w:rFonts w:hint="eastAsia"/>
        </w:rPr>
        <w:t>因为如果满足</w:t>
      </w:r>
      <w:r w:rsidR="009919B8">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9919B8">
        <w:rPr>
          <w:rFonts w:hint="eastAsia"/>
        </w:rPr>
        <w:t>，</w:t>
      </w:r>
      <w:r>
        <w:rPr>
          <w:rFonts w:hint="eastAsia"/>
        </w:rPr>
        <w:t>那么保证了</w:t>
      </w:r>
      <w:r w:rsidR="00382584">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sidR="007B22D5">
        <w:rPr>
          <w:rFonts w:hint="eastAsia"/>
        </w:rPr>
        <w:t xml:space="preserve"> </w:t>
      </w:r>
      <w:r>
        <w:rPr>
          <w:rFonts w:hint="eastAsia"/>
        </w:rPr>
        <w:t>和</w:t>
      </w:r>
      <w:r w:rsidR="00382584">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是合法的，按照协议后续步骤</w:t>
      </w:r>
      <w:r w:rsidR="00AA0034">
        <w:rPr>
          <w:rFonts w:hint="eastAsia"/>
        </w:rPr>
        <w:t>一定</w:t>
      </w:r>
      <w:r>
        <w:rPr>
          <w:rFonts w:hint="eastAsia"/>
        </w:rPr>
        <w:t>可以计算出</w:t>
      </w:r>
      <w:r w:rsidR="00235460">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w:r w:rsidR="0018747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187477">
        <w:rPr>
          <w:rFonts w:hint="eastAsia"/>
        </w:rPr>
        <w:t xml:space="preserve"> </w:t>
      </w:r>
      <w:r>
        <w:rPr>
          <w:rFonts w:hint="eastAsia"/>
        </w:rPr>
        <w:t>则进一步说明了</w:t>
      </w:r>
      <w:r w:rsidR="006813A6">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oMath>
      <w:r w:rsidR="009A41C1">
        <w:rPr>
          <w:rFonts w:hint="eastAsia"/>
        </w:rPr>
        <w:t xml:space="preserve"> </w:t>
      </w:r>
      <w:r>
        <w:rPr>
          <w:rFonts w:hint="eastAsia"/>
        </w:rPr>
        <w:t>和</w:t>
      </w:r>
      <w:r w:rsidR="00D370A2">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oMath>
      <w:r w:rsidR="00235460">
        <w:rPr>
          <w:rFonts w:hint="eastAsia"/>
        </w:rPr>
        <w:t xml:space="preserve"> </w:t>
      </w:r>
      <w:r>
        <w:rPr>
          <w:rFonts w:hint="eastAsia"/>
        </w:rPr>
        <w:t>之间唯一的区别就是有以下特例发生</w:t>
      </w:r>
      <w:r w:rsidR="00D370A2">
        <w:rPr>
          <w:rFonts w:hint="eastAsia"/>
        </w:rPr>
        <w:t>：</w:t>
      </w:r>
      <w:r>
        <w:rPr>
          <w:rFonts w:hint="eastAsia"/>
        </w:rPr>
        <w:t>不满足</w:t>
      </w:r>
      <w:r w:rsidR="00235460">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w:r w:rsidR="009B4A9E">
        <w:rPr>
          <w:rFonts w:hint="eastAsia"/>
        </w:rPr>
        <w:t xml:space="preserve"> </w:t>
      </w:r>
      <m:oMath>
        <m:r>
          <w:rPr>
            <w:rFonts w:ascii="Cambria Math" w:hAnsi="Cambria Math"/>
          </w:rPr>
          <m:t>bxjointoken</m:t>
        </m:r>
      </m:oMath>
      <w:r w:rsidR="00235460">
        <w:rPr>
          <w:rFonts w:hint="eastAsia"/>
        </w:rPr>
        <w:t xml:space="preserve"> </w:t>
      </w:r>
      <w:r>
        <w:rPr>
          <w:rFonts w:hint="eastAsia"/>
        </w:rPr>
        <w:t>是不合法的，但是由</w:t>
      </w:r>
      <w:r w:rsidR="009B4A9E">
        <w:rPr>
          <w:rFonts w:hint="eastAsia"/>
        </w:rPr>
        <w:t xml:space="preserve"> </w:t>
      </w:r>
      <m:oMath>
        <m:r>
          <w:rPr>
            <w:rFonts w:ascii="Cambria Math" w:hAnsi="Cambria Math"/>
          </w:rPr>
          <m:t>bxjointoken</m:t>
        </m:r>
      </m:oMath>
      <w:r w:rsidR="009B4A9E">
        <w:rPr>
          <w:rFonts w:hint="eastAsia"/>
        </w:rPr>
        <w:t xml:space="preserve"> </w:t>
      </w:r>
      <w:r>
        <w:rPr>
          <w:rFonts w:hint="eastAsia"/>
        </w:rPr>
        <w:t>计算出的</w:t>
      </w:r>
      <w:r w:rsidR="00357031">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sidR="00357031">
        <w:rPr>
          <w:rFonts w:hint="eastAsia"/>
        </w:rPr>
        <w:t>，</w:t>
      </w:r>
      <w:r>
        <w:rPr>
          <w:rFonts w:hint="eastAsia"/>
        </w:rPr>
        <w:t>即</w:t>
      </w:r>
      <w:r w:rsidR="00012DE4">
        <w:rPr>
          <w:rFonts w:hint="eastAsia"/>
        </w:rPr>
        <w:t>：</w:t>
      </w:r>
    </w:p>
    <w:p w14:paraId="351EACCF" w14:textId="079717F7" w:rsidR="001E2547" w:rsidRPr="00885E22" w:rsidRDefault="00D2189B" w:rsidP="004152AC">
      <w:pPr>
        <w:ind w:firstLine="420"/>
      </w:pPr>
      <m:oMathPara>
        <m:oMath>
          <m:r>
            <w:rPr>
              <w:rFonts w:ascii="Cambria Math" w:hAnsi="Cambria Math" w:hint="eastAsia"/>
            </w:rPr>
            <m:t>!</m:t>
          </m:r>
          <m:r>
            <w:rPr>
              <w:rFonts w:ascii="Cambria Math" w:hAnsi="Cambria Math"/>
            </w:rPr>
            <m:t>Co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hint="eastAsia"/>
            </w:rPr>
            <m:t>，</m:t>
          </m:r>
          <m:r>
            <w:rPr>
              <w:rFonts w:ascii="Cambria Math" w:hAnsi="Cambria Math" w:hint="eastAsia"/>
            </w:rPr>
            <m:t>b</m:t>
          </m:r>
          <m:r>
            <w:rPr>
              <w:rFonts w:ascii="Cambria Math" w:hAnsi="Cambria Math"/>
            </w:rPr>
            <m:t>ut</m:t>
          </m:r>
        </m:oMath>
      </m:oMathPara>
    </w:p>
    <w:p w14:paraId="7FBA8E18" w14:textId="088865D1" w:rsidR="00885E22" w:rsidRPr="00D2189B" w:rsidRDefault="00F36952" w:rsidP="00D2189B">
      <w:pPr>
        <w:spacing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6.2</m:t>
                  </m:r>
                </m:e>
              </m:d>
            </m:e>
          </m:eqArr>
        </m:oMath>
      </m:oMathPara>
    </w:p>
    <w:p w14:paraId="60F5F19D" w14:textId="6528D210" w:rsidR="005659A3" w:rsidRDefault="008937F5" w:rsidP="001E2547">
      <w:r>
        <w:tab/>
      </w:r>
      <w:r w:rsidR="001E2547">
        <w:rPr>
          <w:rFonts w:hint="eastAsia"/>
        </w:rPr>
        <w:t>令</w:t>
      </w:r>
      <w:r w:rsidR="001F016B">
        <w:rPr>
          <w:rFonts w:hint="eastAsia"/>
        </w:rPr>
        <w:t xml:space="preserve"> </w:t>
      </w:r>
      <m:oMath>
        <m:r>
          <m:rPr>
            <m:scr m:val="script"/>
          </m:rPr>
          <w:rPr>
            <w:rFonts w:ascii="Cambria Math" w:hAnsi="Cambria Math"/>
          </w:rPr>
          <m:t>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E2547">
        <w:rPr>
          <w:rFonts w:hint="eastAsia"/>
        </w:rPr>
        <w:t>，若不满足</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1E2547">
        <w:rPr>
          <w:rFonts w:hint="eastAsia"/>
        </w:rPr>
        <w:t>，则有</w:t>
      </w:r>
      <w:r w:rsidR="009F778B">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sidR="001E2547">
        <w:rPr>
          <w:rFonts w:hint="eastAsia"/>
        </w:rPr>
        <w:t>，其中</w:t>
      </w:r>
    </w:p>
    <w:p w14:paraId="6424B415" w14:textId="1BAC6330" w:rsidR="005659A3" w:rsidRPr="008F7498" w:rsidRDefault="005659A3" w:rsidP="00921EB7">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74CA271A" w14:textId="463E9D4D" w:rsidR="008F7498" w:rsidRDefault="00F36952" w:rsidP="00921EB7">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6.3</m:t>
                  </m:r>
                </m:e>
              </m:d>
            </m:e>
          </m:eqArr>
        </m:oMath>
      </m:oMathPara>
    </w:p>
    <w:p w14:paraId="2AAAE5FF" w14:textId="2AF3B12A" w:rsidR="001E2547" w:rsidRDefault="001E2547" w:rsidP="001E2547">
      <w:r>
        <w:rPr>
          <w:rFonts w:hint="eastAsia"/>
        </w:rPr>
        <w:t>而</w:t>
      </w:r>
      <w:r w:rsidR="00BA11C4">
        <w:rPr>
          <w:rFonts w:hint="eastAsia"/>
        </w:rPr>
        <w:t xml:space="preserve"> </w:t>
      </w:r>
      <m:oMath>
        <m:r>
          <m:rPr>
            <m:scr m:val="script"/>
          </m:rPr>
          <w:rPr>
            <w:rFonts w:ascii="Cambria Math" w:hAnsi="Cambria Math"/>
          </w:rPr>
          <m:t>K∈</m:t>
        </m:r>
        <m:r>
          <w:rPr>
            <w:rFonts w:ascii="Cambria Math" w:hAnsi="Cambria Math"/>
          </w:rPr>
          <m:t xml:space="preserve">XSet </m:t>
        </m:r>
      </m:oMath>
      <w:r>
        <w:rPr>
          <w:rFonts w:hint="eastAsia"/>
        </w:rPr>
        <w:t>可以说明</w:t>
      </w:r>
      <w:r w:rsidR="002A2E01">
        <w:rPr>
          <w:rFonts w:hint="eastAsia"/>
        </w:rPr>
        <w:t xml:space="preserve"> </w:t>
      </w:r>
      <m:oMath>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w:r w:rsidR="00235460">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r w:rsidR="00283198">
        <w:rPr>
          <w:rFonts w:hint="eastAsia"/>
        </w:rPr>
        <w:t>：</w:t>
      </w:r>
    </w:p>
    <w:p w14:paraId="0E71F4C1" w14:textId="44C73B33" w:rsidR="004D64C7" w:rsidRPr="004D64C7" w:rsidRDefault="00F36952" w:rsidP="001E2547">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6.4</m:t>
                  </m:r>
                </m:e>
              </m:d>
            </m:e>
          </m:eqArr>
        </m:oMath>
      </m:oMathPara>
    </w:p>
    <w:p w14:paraId="79D2B0AE" w14:textId="77036795" w:rsidR="002238A6" w:rsidRDefault="001E2547" w:rsidP="001E2547">
      <w:r>
        <w:rPr>
          <w:rFonts w:hint="eastAsia"/>
        </w:rPr>
        <w:t>由</w:t>
      </w:r>
      <w:r w:rsidR="00DB4599">
        <w:rPr>
          <w:rFonts w:hint="eastAsia"/>
        </w:rPr>
        <w:t xml:space="preserve"> </w:t>
      </w:r>
      <m:oMath>
        <m:r>
          <w:rPr>
            <w:rFonts w:ascii="Cambria Math" w:hAnsi="Cambria Math"/>
          </w:rPr>
          <m:t>F</m:t>
        </m:r>
      </m:oMath>
      <w:r w:rsidR="00235460">
        <w:rPr>
          <w:rFonts w:hint="eastAsia"/>
        </w:rPr>
        <w:t xml:space="preserve"> </w:t>
      </w:r>
      <w:r>
        <w:rPr>
          <w:rFonts w:hint="eastAsia"/>
        </w:rPr>
        <w:t>是</w:t>
      </w:r>
      <w:r>
        <w:rPr>
          <w:rFonts w:hint="eastAsia"/>
        </w:rPr>
        <w:t>PRF</w:t>
      </w:r>
      <w:r>
        <w:rPr>
          <w:rFonts w:hint="eastAsia"/>
        </w:rPr>
        <w:t>可知，上式成立的概率可以忽略不计，故有</w:t>
      </w:r>
      <w:r w:rsidR="0054757E">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76EA2A46" w14:textId="5A9D5975" w:rsidR="004248ED" w:rsidRDefault="0067337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85531C">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B81A45">
        <w:rPr>
          <w:rFonts w:hint="eastAsia"/>
        </w:rPr>
        <w:t xml:space="preserve"> </w:t>
      </w:r>
      <w:r w:rsidR="00B44D33">
        <w:rPr>
          <w:rFonts w:hint="eastAsia"/>
        </w:rPr>
        <w:t>考虑了</w:t>
      </w:r>
      <w:r w:rsidR="00D2491D">
        <w:rPr>
          <w:rFonts w:hint="eastAsia"/>
        </w:rPr>
        <w:t xml:space="preserve"> </w:t>
      </w:r>
      <m:oMath>
        <m:r>
          <w:rPr>
            <w:rFonts w:ascii="Cambria Math" w:hAnsi="Cambria Math"/>
          </w:rPr>
          <m:t>env</m:t>
        </m:r>
      </m:oMath>
      <w:r w:rsidR="00235460">
        <w:rPr>
          <w:rFonts w:hint="eastAsia"/>
        </w:rPr>
        <w:t xml:space="preserve"> </w:t>
      </w:r>
      <w:r w:rsidR="00B44D33">
        <w:rPr>
          <w:rFonts w:hint="eastAsia"/>
        </w:rPr>
        <w:t>复用的安全性问题，去除了以下不安全的情况</w:t>
      </w:r>
      <w:r w:rsidR="00B44D33">
        <w:rPr>
          <w:rFonts w:hint="eastAsia"/>
        </w:rPr>
        <w:t xml:space="preserve">: </w:t>
      </w:r>
      <w:r w:rsidR="00B44D33">
        <w:rPr>
          <w:rFonts w:hint="eastAsia"/>
        </w:rPr>
        <w:t>对于同一个</w:t>
      </w:r>
      <w:r w:rsidR="007A087C">
        <w:rPr>
          <w:rFonts w:hint="eastAsia"/>
        </w:rPr>
        <w:t xml:space="preserve"> </w:t>
      </w:r>
      <m:oMath>
        <m:r>
          <w:rPr>
            <w:rFonts w:ascii="Cambria Math" w:hAnsi="Cambria Math"/>
          </w:rPr>
          <m:t>env</m:t>
        </m:r>
      </m:oMath>
      <w:r w:rsidR="00B44D33">
        <w:rPr>
          <w:rFonts w:hint="eastAsia"/>
        </w:rPr>
        <w:t>，存在两对元组</w:t>
      </w:r>
      <w:r w:rsidR="00A6466B">
        <w:rPr>
          <w:rFonts w:hint="eastAsia"/>
        </w:rPr>
        <w:t xml:space="preserve"> </w:t>
      </w:r>
      <m:oMath>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 xml:space="preserve">, </w:t>
      </w:r>
      <w:r w:rsidR="00B44D33">
        <w:rPr>
          <w:rFonts w:hint="eastAsia"/>
        </w:rPr>
        <w:t>有</w:t>
      </w:r>
      <m:oMath>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使得</w:t>
      </w:r>
      <w:r w:rsidR="004248ED">
        <w:rPr>
          <w:rFonts w:hint="eastAsia"/>
        </w:rPr>
        <w:t>如下等式成立：</w:t>
      </w:r>
    </w:p>
    <w:p w14:paraId="111B65BF" w14:textId="4B6B0B98" w:rsidR="00D82793" w:rsidRPr="00D82793" w:rsidRDefault="00A4346D" w:rsidP="00D82793">
      <w:pPr>
        <w:ind w:firstLine="420"/>
        <w:jc w:val="cente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and</m:t>
          </m:r>
        </m:oMath>
      </m:oMathPara>
    </w:p>
    <w:p w14:paraId="3D071829" w14:textId="7785F9DA" w:rsidR="00D82793" w:rsidRPr="00D82793" w:rsidRDefault="00F36952" w:rsidP="00DD6FBA">
      <w:pPr>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6.5</m:t>
                  </m:r>
                </m:e>
              </m:d>
            </m:e>
          </m:eqArr>
        </m:oMath>
      </m:oMathPara>
    </w:p>
    <w:p w14:paraId="485FE11D" w14:textId="451035C4" w:rsidR="002238A6" w:rsidRDefault="00B44D33" w:rsidP="002238A6">
      <w:r>
        <w:rPr>
          <w:rFonts w:hint="eastAsia"/>
        </w:rPr>
        <w:t>对于</w:t>
      </w:r>
      <w:r w:rsidR="00235460">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oMath>
      <w:r w:rsidR="00D60E4F">
        <w:rPr>
          <w:rFonts w:hint="eastAsia"/>
        </w:rPr>
        <w:t xml:space="preserve"> </w:t>
      </w:r>
      <w:r>
        <w:rPr>
          <w:rFonts w:hint="eastAsia"/>
        </w:rPr>
        <w:t>同理</w:t>
      </w:r>
      <w:r w:rsidR="00D92185">
        <w:rPr>
          <w:rFonts w:hint="eastAsia"/>
        </w:rPr>
        <w:t>。</w:t>
      </w:r>
      <w:r>
        <w:rPr>
          <w:rFonts w:hint="eastAsia"/>
        </w:rPr>
        <w:t>此种情况发生于攻击者将上一次</w:t>
      </w:r>
      <w:r w:rsidR="00950B1E">
        <w:rPr>
          <w:rFonts w:hint="eastAsia"/>
        </w:rPr>
        <w:t xml:space="preserve"> </w:t>
      </w:r>
      <m:oMath>
        <m:r>
          <w:rPr>
            <w:rFonts w:ascii="Cambria Math" w:hAnsi="Cambria Math"/>
          </w:rPr>
          <m:t>Search</m:t>
        </m:r>
      </m:oMath>
      <w:r w:rsidR="00235460">
        <w:rPr>
          <w:rFonts w:hint="eastAsia"/>
        </w:rPr>
        <w:t xml:space="preserve"> </w:t>
      </w:r>
      <w:r>
        <w:rPr>
          <w:rFonts w:hint="eastAsia"/>
        </w:rPr>
        <w:t>实例的</w:t>
      </w:r>
      <w:r w:rsidR="00235460">
        <w:rPr>
          <w:rFonts w:hint="eastAsia"/>
        </w:rPr>
        <w:t xml:space="preserve"> </w:t>
      </w:r>
      <m:oMath>
        <m:r>
          <w:rPr>
            <w:rFonts w:ascii="Cambria Math" w:hAnsi="Cambria Math"/>
          </w:rPr>
          <m:t>env</m:t>
        </m:r>
      </m:oMath>
      <w:r w:rsidR="005A4E69">
        <w:rPr>
          <w:rFonts w:hint="eastAsia"/>
        </w:rPr>
        <w:t xml:space="preserve"> </w:t>
      </w:r>
      <w:r>
        <w:rPr>
          <w:rFonts w:hint="eastAsia"/>
        </w:rPr>
        <w:t>保存下来，在这一次</w:t>
      </w:r>
      <w:r w:rsidR="00235460">
        <w:rPr>
          <w:rFonts w:hint="eastAsia"/>
        </w:rPr>
        <w:t xml:space="preserve"> </w:t>
      </w:r>
      <m:oMath>
        <m:r>
          <w:rPr>
            <w:rFonts w:ascii="Cambria Math" w:hAnsi="Cambria Math"/>
          </w:rPr>
          <m:t>Search</m:t>
        </m:r>
      </m:oMath>
      <w:r w:rsidR="003A0D38">
        <w:rPr>
          <w:rFonts w:hint="eastAsia"/>
        </w:rPr>
        <w:t xml:space="preserve"> </w:t>
      </w:r>
      <w:r>
        <w:rPr>
          <w:rFonts w:hint="eastAsia"/>
        </w:rPr>
        <w:t>实例中重复使用。我们只考虑</w:t>
      </w:r>
      <w:r w:rsidR="00C24D0F">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C24D0F">
        <w:rPr>
          <w:rFonts w:hint="eastAsia"/>
        </w:rPr>
        <w:t>，</w:t>
      </w:r>
      <w:r>
        <w:rPr>
          <w:rFonts w:hint="eastAsia"/>
        </w:rPr>
        <w:t>此问题就等价于恶意的</w:t>
      </w:r>
      <w:r w:rsidR="00135670">
        <w:rPr>
          <w:rFonts w:hint="eastAsia"/>
        </w:rPr>
        <w:t>客户端</w:t>
      </w:r>
      <w:r w:rsidR="004F79DA">
        <w:rPr>
          <w:rFonts w:hint="eastAsia"/>
        </w:rPr>
        <w:t xml:space="preserve"> </w:t>
      </w:r>
      <m:oMath>
        <m:r>
          <m:rPr>
            <m:scr m:val="script"/>
          </m:rPr>
          <w:rPr>
            <w:rFonts w:ascii="Cambria Math" w:hAnsi="Cambria Math"/>
          </w:rPr>
          <m:t>C</m:t>
        </m:r>
      </m:oMath>
      <w:r w:rsidR="00235460">
        <w:rPr>
          <w:rFonts w:hint="eastAsia"/>
        </w:rPr>
        <w:t xml:space="preserve"> </w:t>
      </w:r>
      <w:r>
        <w:rPr>
          <w:rFonts w:hint="eastAsia"/>
        </w:rPr>
        <w:t>在</w:t>
      </w:r>
      <w:r w:rsidR="00B912D8">
        <w:rPr>
          <w:rFonts w:hint="eastAsia"/>
        </w:rPr>
        <w:t xml:space="preserve"> </w:t>
      </w:r>
      <m:oMath>
        <m:r>
          <w:rPr>
            <w:rFonts w:ascii="Cambria Math" w:hAnsi="Cambria Math"/>
          </w:rPr>
          <m:t>env</m:t>
        </m:r>
      </m:oMath>
      <w:r w:rsidR="00235460">
        <w:rPr>
          <w:rFonts w:hint="eastAsia"/>
        </w:rPr>
        <w:t xml:space="preserve"> </w:t>
      </w:r>
      <w:r>
        <w:rPr>
          <w:rFonts w:hint="eastAsia"/>
        </w:rPr>
        <w:t>有效的情况下</w:t>
      </w:r>
      <w:r w:rsidR="00AC1A83">
        <w:rPr>
          <w:rFonts w:hint="eastAsia"/>
        </w:rPr>
        <w:t>（</w:t>
      </w:r>
      <w:r>
        <w:rPr>
          <w:rFonts w:hint="eastAsia"/>
        </w:rPr>
        <w:t>用的是之前</w:t>
      </w:r>
      <m:oMath>
        <m:r>
          <w:rPr>
            <w:rFonts w:ascii="Cambria Math" w:hAnsi="Cambria Math"/>
          </w:rPr>
          <m:t>Search</m:t>
        </m:r>
      </m:oMath>
      <w:r>
        <w:rPr>
          <w:rFonts w:hint="eastAsia"/>
        </w:rPr>
        <w:t>实例的</w:t>
      </w:r>
      <w:r w:rsidR="00AC1A83">
        <w:rPr>
          <w:rFonts w:hint="eastAsia"/>
        </w:rPr>
        <w:t>）</w:t>
      </w:r>
      <w:r w:rsidR="00235460">
        <w:rPr>
          <w:rFonts w:hint="eastAsia"/>
        </w:rPr>
        <w:t>，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oMath>
      <w:r w:rsidR="00947C47">
        <w:t xml:space="preserve"> </w:t>
      </w:r>
      <w:r>
        <w:rPr>
          <w:rFonts w:hint="eastAsia"/>
        </w:rPr>
        <w:t>的成功概率问题。由于</w:t>
      </w:r>
      <w:r w:rsidR="00406048">
        <w:rPr>
          <w:rFonts w:hint="eastAsia"/>
        </w:rPr>
        <w:t xml:space="preserve"> </w:t>
      </w:r>
      <m:oMath>
        <m:r>
          <w:rPr>
            <w:rFonts w:ascii="Cambria Math" w:hAnsi="Cambria Math"/>
          </w:rPr>
          <m:t>F</m:t>
        </m:r>
      </m:oMath>
      <w:r w:rsidR="00235460">
        <w:rPr>
          <w:rFonts w:hint="eastAsia"/>
        </w:rPr>
        <w:t xml:space="preserve"> </w:t>
      </w:r>
      <w:r>
        <w:rPr>
          <w:rFonts w:hint="eastAsia"/>
        </w:rPr>
        <w:t>是</w:t>
      </w:r>
      <w:r>
        <w:rPr>
          <w:rFonts w:hint="eastAsia"/>
        </w:rPr>
        <w:t>PRF</w:t>
      </w:r>
      <w:r>
        <w:rPr>
          <w:rFonts w:hint="eastAsia"/>
        </w:rPr>
        <w:t>，并且</w:t>
      </w:r>
      <w:r w:rsidR="00333E22">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oMath>
      <w:r w:rsidR="00235460">
        <w:rPr>
          <w:rFonts w:hint="eastAsia"/>
        </w:rPr>
        <w:t xml:space="preserve"> </w:t>
      </w:r>
      <w:r>
        <w:rPr>
          <w:rFonts w:hint="eastAsia"/>
        </w:rPr>
        <w:t>是均匀随机选取的，故此处猜测成功的概率可忽略不计，即有</w:t>
      </w:r>
      <w:r w:rsidR="00941A3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sidR="00941A3D">
        <w:rPr>
          <w:rFonts w:hint="eastAsia"/>
        </w:rPr>
        <w:t>。</w:t>
      </w:r>
    </w:p>
    <w:p w14:paraId="1FA5EE59" w14:textId="4CBA1845" w:rsidR="00EA11DA" w:rsidRDefault="005371CF" w:rsidP="00422FD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w:t>
      </w:r>
      <w:r w:rsidR="00577FC1">
        <w:rPr>
          <w:rFonts w:hint="eastAsia"/>
        </w:rPr>
        <w:t>在上述游戏中，</w:t>
      </w:r>
      <w:r w:rsidR="00441FE3">
        <w:rPr>
          <w:rFonts w:hint="eastAsia"/>
        </w:rPr>
        <w:t>模拟者</w:t>
      </w:r>
      <w:r>
        <w:rPr>
          <w:rFonts w:hint="eastAsia"/>
        </w:rPr>
        <w:t>是知晓</w:t>
      </w:r>
      <w:r w:rsidR="00EE437F">
        <w:rPr>
          <w:rFonts w:hint="eastAsia"/>
        </w:rPr>
        <w:t>攻击者</w:t>
      </w:r>
      <w:r>
        <w:rPr>
          <w:rFonts w:hint="eastAsia"/>
        </w:rPr>
        <w:t>选取的</w:t>
      </w:r>
      <w:r w:rsidR="00271B6C">
        <w:rPr>
          <w:rFonts w:hint="eastAsia"/>
        </w:rPr>
        <w:t>J</w:t>
      </w:r>
      <w:r>
        <w:rPr>
          <w:rFonts w:hint="eastAsia"/>
        </w:rPr>
        <w:t>oin</w:t>
      </w:r>
      <w:r>
        <w:rPr>
          <w:rFonts w:hint="eastAsia"/>
        </w:rPr>
        <w:t>查询</w:t>
      </w:r>
      <w:r w:rsidR="00046EAA">
        <w:rPr>
          <w:rFonts w:hint="eastAsia"/>
        </w:rPr>
        <w:t xml:space="preserve"> </w:t>
      </w:r>
      <m:oMath>
        <m:r>
          <w:rPr>
            <w:rFonts w:ascii="Cambria Math" w:hAnsi="Cambria Math"/>
          </w:rPr>
          <m:t>q</m:t>
        </m:r>
      </m:oMath>
      <w:r w:rsidR="00046EAA">
        <w:rPr>
          <w:rFonts w:hint="eastAsia"/>
        </w:rPr>
        <w:t xml:space="preserve"> </w:t>
      </w:r>
      <w:r>
        <w:rPr>
          <w:rFonts w:hint="eastAsia"/>
        </w:rPr>
        <w:t>的，因为协议中</w:t>
      </w:r>
      <w:r w:rsidR="000B0578">
        <w:rPr>
          <w:rFonts w:hint="eastAsia"/>
        </w:rPr>
        <w:t>客户端</w:t>
      </w:r>
      <w:r>
        <w:rPr>
          <w:rFonts w:hint="eastAsia"/>
        </w:rPr>
        <w:t>会将</w:t>
      </w:r>
      <w:r w:rsidR="00D86D70">
        <w:rPr>
          <w:rFonts w:hint="eastAsia"/>
        </w:rPr>
        <w:t xml:space="preserve"> </w:t>
      </w:r>
      <m:oMath>
        <m:r>
          <w:rPr>
            <w:rFonts w:ascii="Cambria Math" w:hAnsi="Cambria Math"/>
          </w:rPr>
          <m:t>q</m:t>
        </m:r>
      </m:oMath>
      <w:r w:rsidR="00D86D70">
        <w:rPr>
          <w:rFonts w:hint="eastAsia"/>
        </w:rPr>
        <w:t xml:space="preserve"> </w:t>
      </w:r>
      <w:r>
        <w:rPr>
          <w:rFonts w:hint="eastAsia"/>
        </w:rPr>
        <w:t>直接发给</w:t>
      </w:r>
      <w:r w:rsidR="0080283C">
        <w:rPr>
          <w:rFonts w:hint="eastAsia"/>
        </w:rPr>
        <w:t>模拟者</w:t>
      </w:r>
      <w:r>
        <w:rPr>
          <w:rFonts w:hint="eastAsia"/>
        </w:rPr>
        <w:t>进行审查</w:t>
      </w:r>
      <w:r w:rsidR="001F2C99">
        <w:rPr>
          <w:rFonts w:hint="eastAsia"/>
        </w:rPr>
        <w:t>。</w:t>
      </w:r>
      <w:r>
        <w:rPr>
          <w:rFonts w:hint="eastAsia"/>
        </w:rPr>
        <w:t>所以我们在</w:t>
      </w:r>
      <w:r w:rsidR="00662325">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662325">
        <w:rPr>
          <w:rFonts w:hint="eastAsia"/>
        </w:rPr>
        <w:t xml:space="preserve"> </w:t>
      </w:r>
      <w:r>
        <w:rPr>
          <w:rFonts w:hint="eastAsia"/>
        </w:rPr>
        <w:t>中，可直接将</w:t>
      </w:r>
      <w:r w:rsidR="004A1E1D">
        <w:rPr>
          <w:rFonts w:hint="eastAsia"/>
        </w:rPr>
        <w:t xml:space="preserve"> </w:t>
      </w:r>
      <m:oMath>
        <m:r>
          <w:rPr>
            <w:rFonts w:ascii="Cambria Math" w:hAnsi="Cambria Math"/>
          </w:rPr>
          <m:t>q</m:t>
        </m:r>
      </m:oMath>
      <w:r w:rsidR="00235460">
        <w:rPr>
          <w:rFonts w:hint="eastAsia"/>
        </w:rPr>
        <w:t xml:space="preserve"> </w:t>
      </w:r>
      <w:r>
        <w:rPr>
          <w:rFonts w:hint="eastAsia"/>
        </w:rPr>
        <w:t>发送给理想</w:t>
      </w:r>
      <w:r w:rsidR="006A2F20">
        <w:rPr>
          <w:rFonts w:hint="eastAsia"/>
        </w:rPr>
        <w:t>算法</w:t>
      </w:r>
      <w:r w:rsidR="00235460">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w:t>
      </w:r>
      <w:r w:rsidR="00C61A32">
        <w:rPr>
          <w:rFonts w:hint="eastAsia"/>
        </w:rPr>
        <w:t>游戏</w:t>
      </w:r>
      <w:r>
        <w:rPr>
          <w:rFonts w:hint="eastAsia"/>
        </w:rPr>
        <w:t>具体流程如下</w:t>
      </w:r>
      <w:r>
        <w:rPr>
          <w:rFonts w:hint="eastAsia"/>
        </w:rPr>
        <w:t xml:space="preserve">: </w:t>
      </w:r>
    </w:p>
    <w:p w14:paraId="043BF263" w14:textId="1025E494" w:rsidR="00A67BFA" w:rsidRDefault="00A67BFA" w:rsidP="004B1424">
      <w:pPr>
        <w:ind w:firstLine="420"/>
      </w:pPr>
      <w:r>
        <w:rPr>
          <w:rFonts w:hint="eastAsia"/>
        </w:rPr>
        <w:t>（</w:t>
      </w: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在</w:t>
      </w:r>
      <w:r w:rsidR="00992FF7">
        <w:rPr>
          <w:rFonts w:hint="eastAsia"/>
        </w:rPr>
        <w:t xml:space="preserve"> </w:t>
      </w:r>
      <m:oMath>
        <m:r>
          <w:rPr>
            <w:rFonts w:ascii="Cambria Math" w:hAnsi="Cambria Math"/>
          </w:rPr>
          <m:t>EDBSetup</m:t>
        </m:r>
      </m:oMath>
      <w:r w:rsidR="00235460">
        <w:rPr>
          <w:rFonts w:hint="eastAsia"/>
        </w:rPr>
        <w:t xml:space="preserve"> </w:t>
      </w:r>
      <w:r w:rsidR="005371CF">
        <w:rPr>
          <w:rFonts w:hint="eastAsia"/>
        </w:rPr>
        <w:t>过程中抛弃了</w:t>
      </w:r>
      <w:r w:rsidR="00E00C10">
        <w:rPr>
          <w:rFonts w:hint="eastAsia"/>
        </w:rPr>
        <w:t xml:space="preserve"> </w:t>
      </w:r>
      <m:oMath>
        <m:r>
          <w:rPr>
            <w:rFonts w:ascii="Cambria Math" w:hAnsi="Cambria Math"/>
          </w:rPr>
          <m:t>TSet</m:t>
        </m:r>
      </m:oMath>
      <w:r w:rsidR="00235460">
        <w:rPr>
          <w:rFonts w:hint="eastAsia"/>
        </w:rPr>
        <w:t xml:space="preserve"> </w:t>
      </w:r>
      <w:r w:rsidR="005371CF">
        <w:rPr>
          <w:rFonts w:hint="eastAsia"/>
        </w:rPr>
        <w:t>和</w:t>
      </w:r>
      <w:r w:rsidR="00E00C10">
        <w:rPr>
          <w:rFonts w:hint="eastAsia"/>
        </w:rPr>
        <w:t xml:space="preserve"> </w:t>
      </w:r>
      <m:oMath>
        <m:r>
          <w:rPr>
            <w:rFonts w:ascii="Cambria Math" w:hAnsi="Cambria Math"/>
          </w:rPr>
          <m:t>XSet</m:t>
        </m:r>
      </m:oMath>
      <w:r w:rsidR="005371CF">
        <w:rPr>
          <w:rFonts w:hint="eastAsia"/>
        </w:rPr>
        <w:t>，仅仅选取密钥</w:t>
      </w:r>
      <w:r w:rsidR="006B0689">
        <w:rPr>
          <w:rFonts w:hint="eastAsia"/>
        </w:rPr>
        <w:t xml:space="preserve"> </w:t>
      </w:r>
      <m:oMath>
        <m:r>
          <w:rPr>
            <w:rFonts w:ascii="Cambria Math" w:hAnsi="Cambria Math"/>
          </w:rPr>
          <m:t>K</m:t>
        </m:r>
      </m:oMath>
      <w:r w:rsidR="005371CF">
        <w:rPr>
          <w:rFonts w:hint="eastAsia"/>
        </w:rPr>
        <w:t>。</w:t>
      </w:r>
    </w:p>
    <w:p w14:paraId="596E77C7" w14:textId="29BC84B0" w:rsidR="00A67BFA" w:rsidRDefault="00A67BFA" w:rsidP="004B1424">
      <w:pPr>
        <w:ind w:firstLine="420"/>
      </w:pPr>
      <w:r>
        <w:rPr>
          <w:rFonts w:hint="eastAsia"/>
        </w:rPr>
        <w:lastRenderedPageBreak/>
        <w:t>（</w:t>
      </w:r>
      <w:r>
        <w:rPr>
          <w:rFonts w:hint="eastAsia"/>
        </w:rPr>
        <w:t>2</w:t>
      </w:r>
      <w:r>
        <w:rPr>
          <w:rFonts w:hint="eastAsia"/>
        </w:rPr>
        <w:t>）</w:t>
      </w:r>
      <m:oMath>
        <m:r>
          <w:rPr>
            <w:rFonts w:ascii="Cambria Math" w:hAnsi="Cambria Math"/>
          </w:rPr>
          <m:t>GenToken</m:t>
        </m:r>
      </m:oMath>
      <w:r w:rsidR="00235460">
        <w:rPr>
          <w:rFonts w:hint="eastAsia"/>
        </w:rPr>
        <w:t xml:space="preserve"> </w:t>
      </w:r>
      <w:r w:rsidR="005371CF">
        <w:rPr>
          <w:rFonts w:hint="eastAsia"/>
        </w:rPr>
        <w:t>过程同</w:t>
      </w:r>
      <w:r w:rsidR="00235460">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235460">
        <w:rPr>
          <w:rFonts w:hint="eastAsia"/>
        </w:rPr>
        <w:t xml:space="preserve"> </w:t>
      </w:r>
      <w:r w:rsidR="005371CF">
        <w:rPr>
          <w:rFonts w:hint="eastAsia"/>
        </w:rPr>
        <w:t>相同</w:t>
      </w:r>
      <w:r>
        <w:rPr>
          <w:rFonts w:hint="eastAsia"/>
        </w:rPr>
        <w:t>。</w:t>
      </w:r>
    </w:p>
    <w:p w14:paraId="3EDC16A2" w14:textId="62FD9B8D" w:rsidR="002456A5" w:rsidRDefault="00BC5B9E" w:rsidP="006712A8">
      <w:pPr>
        <w:jc w:val="left"/>
      </w:pPr>
      <w:r>
        <w:tab/>
      </w:r>
      <w:r w:rsidR="00A67BFA">
        <w:rPr>
          <w:rFonts w:hint="eastAsia"/>
        </w:rPr>
        <w:t>（</w:t>
      </w:r>
      <w:r w:rsidR="00A67BFA">
        <w:rPr>
          <w:rFonts w:hint="eastAsia"/>
        </w:rPr>
        <w:t>3</w:t>
      </w:r>
      <w:r w:rsidR="00A67BFA">
        <w:rPr>
          <w:rFonts w:hint="eastAsia"/>
        </w:rPr>
        <w:t>）</w:t>
      </w:r>
      <w:r w:rsidR="005371CF">
        <w:rPr>
          <w:rFonts w:hint="eastAsia"/>
        </w:rPr>
        <w:t>在</w:t>
      </w:r>
      <m:oMath>
        <m:r>
          <w:rPr>
            <w:rFonts w:ascii="Cambria Math" w:hAnsi="Cambria Math"/>
          </w:rPr>
          <m:t xml:space="preserve"> Search</m:t>
        </m:r>
      </m:oMath>
      <w:r w:rsidR="008F01F0">
        <w:rPr>
          <w:rFonts w:hint="eastAsia"/>
        </w:rPr>
        <w:t xml:space="preserve"> </w:t>
      </w:r>
      <w:r w:rsidR="005371CF">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将</w:t>
      </w:r>
      <w:r w:rsidR="00DC4BFE">
        <w:rPr>
          <w:rFonts w:hint="eastAsia"/>
        </w:rPr>
        <w:t xml:space="preserve"> </w:t>
      </w:r>
      <m:oMath>
        <m:r>
          <w:rPr>
            <w:rFonts w:ascii="Cambria Math" w:hAnsi="Cambria Math"/>
          </w:rPr>
          <m:t>q=(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5371CF">
        <w:rPr>
          <w:rFonts w:hint="eastAsia"/>
        </w:rPr>
        <w:t>发送给</w:t>
      </w:r>
      <w:r w:rsidR="00DC4BFE">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DB)</m:t>
        </m:r>
      </m:oMath>
      <w:r w:rsidR="00DC4BFE">
        <w:rPr>
          <w:rFonts w:hint="eastAsia"/>
        </w:rPr>
        <w:t xml:space="preserve"> </w:t>
      </w:r>
      <w:r w:rsidR="005371CF">
        <w:rPr>
          <w:rFonts w:hint="eastAsia"/>
        </w:rPr>
        <w:t>并得到</w:t>
      </w:r>
      <w:r w:rsidR="001D5A97">
        <w:rPr>
          <w:rFonts w:hint="eastAsia"/>
        </w:rPr>
        <w:t xml:space="preserve"> </w:t>
      </w:r>
      <m:oMath>
        <m:r>
          <w:rPr>
            <w:rFonts w:ascii="Cambria Math" w:hAnsi="Cambria Math"/>
          </w:rPr>
          <m:t>(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sidR="005371CF">
        <w:rPr>
          <w:rFonts w:hint="eastAsia"/>
        </w:rPr>
        <w:t>。接着</w:t>
      </w:r>
      <w:r w:rsidR="0054302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将</w:t>
      </w:r>
      <w:r w:rsidR="00F7387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235460">
        <w:rPr>
          <w:rFonts w:hint="eastAsia"/>
        </w:rPr>
        <w:t xml:space="preserve"> </w:t>
      </w:r>
      <w:r w:rsidR="005371CF">
        <w:rPr>
          <w:rFonts w:hint="eastAsia"/>
        </w:rPr>
        <w:t>中的</w:t>
      </w:r>
      <w:r w:rsidR="00573CBC">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3CBC">
        <w:rPr>
          <w:rFonts w:hint="eastAsia"/>
        </w:rPr>
        <w:t xml:space="preserve"> </w:t>
      </w:r>
      <w:r w:rsidR="005371CF">
        <w:rPr>
          <w:rFonts w:hint="eastAsia"/>
        </w:rPr>
        <w:t>元组进行拆分，拆分为</w:t>
      </w:r>
      <w:r w:rsidR="008A28A0">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sidR="00C36278">
        <w:rPr>
          <w:rFonts w:hint="eastAsia"/>
        </w:rPr>
        <w:t>和</w:t>
      </w:r>
      <w:r w:rsidR="00C3627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5371CF">
        <w:rPr>
          <w:rFonts w:hint="eastAsia"/>
        </w:rPr>
        <w:t>，分别含有所有元组的第一维和第二维。然后</w:t>
      </w:r>
      <w:r w:rsidR="00895C6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赋给</w:t>
      </w:r>
      <w:r w:rsidR="00C90E6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C90E6E">
        <w:t xml:space="preserve"> </w:t>
      </w:r>
      <w:r w:rsidR="005371CF">
        <w:rPr>
          <w:rFonts w:hint="eastAsia"/>
        </w:rPr>
        <w:t>中元素</w:t>
      </w:r>
      <w:r w:rsidR="005371CF">
        <w:rPr>
          <w:rFonts w:hint="eastAsia"/>
        </w:rPr>
        <w:t>1</w:t>
      </w:r>
      <w:r w:rsidR="005371CF">
        <w:rPr>
          <w:rFonts w:hint="eastAsia"/>
        </w:rPr>
        <w:t>到</w:t>
      </w:r>
      <w:r w:rsidR="00C054FB">
        <w:rPr>
          <w:rFonts w:hint="eastAsia"/>
        </w:rPr>
        <w:t xml:space="preserve"> </w:t>
      </w:r>
      <m:oMath>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oMath>
      <w:r w:rsidR="00C054FB">
        <w:rPr>
          <w:rFonts w:hint="eastAsia"/>
        </w:rPr>
        <w:t xml:space="preserve"> </w:t>
      </w:r>
      <w:r w:rsidR="005371CF">
        <w:rPr>
          <w:rFonts w:hint="eastAsia"/>
        </w:rPr>
        <w:t>的非重复随机索引标号，对</w:t>
      </w:r>
      <w:r w:rsidR="007272D5">
        <w:rPr>
          <w:rFonts w:hint="eastAsia"/>
        </w:rPr>
        <w:t xml:space="preserve"> </w:t>
      </w:r>
      <m:oMath>
        <m:r>
          <w:rPr>
            <w:rFonts w:ascii="Cambria Math" w:hAnsi="Cambria Math"/>
          </w:rPr>
          <m:t>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235460">
        <w:rPr>
          <w:rFonts w:hint="eastAsia"/>
        </w:rPr>
        <w:t xml:space="preserve"> </w:t>
      </w:r>
      <w:r w:rsidR="005371CF">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维</w:t>
      </w:r>
      <w:r w:rsidR="005371CF" w:rsidRPr="003D3ABA">
        <w:rPr>
          <w:rFonts w:hint="eastAsia"/>
        </w:rPr>
        <w:t>护列表</w:t>
      </w:r>
      <w:r w:rsidR="00585E08" w:rsidRPr="003D3ABA">
        <w:rPr>
          <w:rFonts w:hint="eastAsia"/>
        </w:rPr>
        <w:t xml:space="preserve"> </w:t>
      </w:r>
      <m:oMath>
        <m:r>
          <w:rPr>
            <w:rFonts w:ascii="Cambria Math" w:hAnsi="Cambria Math"/>
          </w:rPr>
          <m:t>TList</m:t>
        </m:r>
      </m:oMath>
      <w:r w:rsidR="005371CF" w:rsidRPr="003D3ABA">
        <w:rPr>
          <w:rFonts w:hint="eastAsia"/>
        </w:rPr>
        <w:t>，其作用是模拟原先</w:t>
      </w:r>
      <w:r w:rsidR="00F575F1" w:rsidRPr="003D3ABA">
        <w:rPr>
          <w:rFonts w:hint="eastAsia"/>
        </w:rPr>
        <w:t>游戏</w:t>
      </w:r>
      <w:r w:rsidR="005371CF" w:rsidRPr="003D3ABA">
        <w:rPr>
          <w:rFonts w:hint="eastAsia"/>
        </w:rPr>
        <w:t>中的</w:t>
      </w:r>
      <w:r w:rsidR="00CE21DA" w:rsidRPr="003D3ABA">
        <w:rPr>
          <w:rFonts w:hint="eastAsia"/>
        </w:rPr>
        <w:t xml:space="preserve"> </w:t>
      </w:r>
      <m:oMath>
        <m:r>
          <w:rPr>
            <w:rFonts w:ascii="Cambria Math" w:hAnsi="Cambria Math"/>
          </w:rPr>
          <m:t>I</m:t>
        </m:r>
      </m:oMath>
      <w:r w:rsidR="005371CF" w:rsidRPr="003D3ABA">
        <w:rPr>
          <w:rFonts w:hint="eastAsia"/>
        </w:rPr>
        <w:t>。以</w:t>
      </w:r>
      <w:r w:rsidR="00900DAF" w:rsidRPr="003D3ABA">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900DAF" w:rsidRPr="003D3ABA">
        <w:t xml:space="preserve"> </w:t>
      </w:r>
      <w:r w:rsidR="005371CF"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B57DDD">
        <w:rPr>
          <w:rFonts w:hint="eastAsia"/>
        </w:rPr>
        <w:t xml:space="preserve"> </w:t>
      </w:r>
      <w:r w:rsidR="005371CF" w:rsidRPr="003D3ABA">
        <w:rPr>
          <w:rFonts w:hint="eastAsia"/>
        </w:rPr>
        <w:t>中存储</w:t>
      </w:r>
      <w:r w:rsidR="005371CF" w:rsidRPr="00B23F53">
        <w:rPr>
          <w:rFonts w:hint="eastAsia"/>
        </w:rPr>
        <w:t>着元组</w:t>
      </w:r>
      <w:r w:rsidR="000D6A23" w:rsidRPr="00B23F53">
        <w:rPr>
          <w:rFonts w:hint="eastAsia"/>
        </w:rPr>
        <w:t>集合</w:t>
      </w:r>
      <w:r w:rsidR="004E0AC9" w:rsidRPr="00B23F53">
        <w:rPr>
          <w:rFonts w:hint="eastAsia"/>
        </w:rPr>
        <w:t xml:space="preserve"> </w:t>
      </w:r>
      <m:oMath>
        <m:r>
          <w:rPr>
            <w:rFonts w:ascii="Cambria Math" w:hAnsi="Cambria Math"/>
          </w:rPr>
          <m:t>(c,ind,ct)</m:t>
        </m:r>
      </m:oMath>
      <w:r w:rsidR="005A1154">
        <w:rPr>
          <w:rFonts w:hint="eastAsia"/>
        </w:rPr>
        <w:t>，</w:t>
      </w:r>
      <w:r w:rsidR="005371CF" w:rsidRPr="00B23F53">
        <w:rPr>
          <w:rFonts w:hint="eastAsia"/>
        </w:rPr>
        <w:t>c</w:t>
      </w:r>
      <w:r w:rsidR="005371CF" w:rsidRPr="00B23F53">
        <w:rPr>
          <w:rFonts w:hint="eastAsia"/>
        </w:rPr>
        <w:t>是上述过程给此</w:t>
      </w:r>
      <m:oMath>
        <m:r>
          <w:rPr>
            <w:rFonts w:ascii="Cambria Math" w:hAnsi="Cambria Math"/>
          </w:rPr>
          <m:t xml:space="preserve"> ind</m:t>
        </m:r>
      </m:oMath>
      <w:r w:rsidR="005A1154">
        <w:rPr>
          <w:rFonts w:hint="eastAsia"/>
        </w:rPr>
        <w:t xml:space="preserve"> </w:t>
      </w:r>
      <w:r w:rsidR="005371CF" w:rsidRPr="00B23F53">
        <w:rPr>
          <w:rFonts w:hint="eastAsia"/>
        </w:rPr>
        <w:t>的索引标号；</w:t>
      </w:r>
      <m:oMath>
        <m:r>
          <w:rPr>
            <w:rFonts w:ascii="Cambria Math" w:hAnsi="Cambria Math"/>
          </w:rPr>
          <m:t>ct</m:t>
        </m:r>
      </m:oMath>
      <w:r w:rsidR="00235460">
        <w:rPr>
          <w:rFonts w:hint="eastAsia"/>
        </w:rPr>
        <w:t xml:space="preserve"> </w:t>
      </w:r>
      <w:r w:rsidR="005371CF" w:rsidRPr="00B23F53">
        <w:rPr>
          <w:rFonts w:hint="eastAsia"/>
        </w:rPr>
        <w:t>是</w:t>
      </w:r>
      <w:r w:rsidR="00BA2A73" w:rsidRPr="00B23F53">
        <w:rPr>
          <w:rFonts w:hint="eastAsia"/>
        </w:rPr>
        <w:t xml:space="preserve"> </w:t>
      </w:r>
      <m:oMath>
        <m:r>
          <w:rPr>
            <w:rFonts w:ascii="Cambria Math" w:hAnsi="Cambria Math"/>
          </w:rPr>
          <m:t>ind</m:t>
        </m:r>
      </m:oMath>
      <w:r w:rsidR="005371CF"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4F5BEA" w:rsidRPr="00B23F53">
        <w:rPr>
          <w:rFonts w:hint="eastAsia"/>
        </w:rPr>
        <w:t xml:space="preserve"> </w:t>
      </w:r>
      <w:r w:rsidR="005371CF" w:rsidRPr="00B23F53">
        <w:rPr>
          <w:rFonts w:hint="eastAsia"/>
        </w:rPr>
        <w:t>将所有的</w:t>
      </w:r>
      <w:r w:rsidR="00EA450C" w:rsidRPr="00B23F53">
        <w:rPr>
          <w:rFonts w:hint="eastAsia"/>
        </w:rPr>
        <w:t xml:space="preserve"> </w:t>
      </w:r>
      <m:oMath>
        <m:r>
          <w:rPr>
            <w:rFonts w:ascii="Cambria Math" w:hAnsi="Cambria Math"/>
          </w:rPr>
          <m:t>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W</m:t>
        </m:r>
      </m:oMath>
      <w:r w:rsidR="00235460">
        <w:rPr>
          <w:rFonts w:hint="eastAsia"/>
        </w:rPr>
        <w:t xml:space="preserve"> </w:t>
      </w:r>
      <w:r w:rsidR="005371CF" w:rsidRPr="00B23F53">
        <w:rPr>
          <w:rFonts w:hint="eastAsia"/>
        </w:rPr>
        <w:t>初始为空，每次在</w:t>
      </w:r>
      <w:r w:rsidR="00E75826">
        <w:rPr>
          <w:rFonts w:hint="eastAsia"/>
        </w:rPr>
        <w:t xml:space="preserve"> </w:t>
      </w:r>
      <m:oMath>
        <m:r>
          <w:rPr>
            <w:rFonts w:ascii="Cambria Math" w:hAnsi="Cambria Math"/>
          </w:rPr>
          <m:t>Search</m:t>
        </m:r>
      </m:oMath>
      <w:r w:rsidR="00235460">
        <w:rPr>
          <w:rFonts w:hint="eastAsia"/>
        </w:rPr>
        <w:t xml:space="preserve"> </w:t>
      </w:r>
      <w:r w:rsidR="005371CF" w:rsidRPr="00B23F53">
        <w:rPr>
          <w:rFonts w:hint="eastAsia"/>
        </w:rPr>
        <w:t>中调用完</w:t>
      </w:r>
      <w:r w:rsidR="008C0E2C" w:rsidRPr="00B23F53">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C0E2C" w:rsidRPr="00B23F53">
        <w:rPr>
          <w:rFonts w:hint="eastAsia"/>
        </w:rPr>
        <w:t xml:space="preserve"> </w:t>
      </w:r>
      <w:r w:rsidR="005371CF"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sidRPr="00B23F53">
        <w:rPr>
          <w:rFonts w:hint="eastAsia"/>
        </w:rPr>
        <w:t>将</w:t>
      </w:r>
      <w:r w:rsidR="008D5BE6" w:rsidRPr="00B23F53">
        <w:rPr>
          <w:rFonts w:hint="eastAsia"/>
        </w:rPr>
        <w:t xml:space="preserve"> </w:t>
      </w:r>
      <m:oMath>
        <m:r>
          <w:rPr>
            <w:rFonts w:ascii="Cambria Math" w:hAnsi="Cambria Math"/>
          </w:rPr>
          <m:t>DB(q)</m:t>
        </m:r>
      </m:oMath>
      <w:r w:rsidR="008D5BE6" w:rsidRPr="00B23F53">
        <w:rPr>
          <w:rFonts w:hint="eastAsia"/>
        </w:rPr>
        <w:t xml:space="preserve"> </w:t>
      </w:r>
      <w:r w:rsidR="005371CF" w:rsidRPr="00B23F53">
        <w:rPr>
          <w:rFonts w:hint="eastAsia"/>
        </w:rPr>
        <w:t>中的不在</w:t>
      </w:r>
      <w:r w:rsidR="00505DCA" w:rsidRPr="00B23F53">
        <w:rPr>
          <w:rFonts w:hint="eastAsia"/>
        </w:rPr>
        <w:t xml:space="preserve"> </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5371CF" w:rsidRPr="00B23F53">
        <w:rPr>
          <w:rFonts w:hint="eastAsia"/>
        </w:rPr>
        <w:t>的</w:t>
      </w:r>
      <w:r w:rsidR="00E85CAE" w:rsidRPr="00B23F53">
        <w:rPr>
          <w:rFonts w:hint="eastAsia"/>
        </w:rPr>
        <w:t xml:space="preserve"> </w:t>
      </w:r>
      <m:oMath>
        <m:r>
          <w:rPr>
            <w:rFonts w:ascii="Cambria Math" w:hAnsi="Cambria Math"/>
          </w:rPr>
          <m:t xml:space="preserve">ind </m:t>
        </m:r>
      </m:oMath>
      <w:r w:rsidR="005371CF" w:rsidRPr="00B23F53">
        <w:rPr>
          <w:rFonts w:hint="eastAsia"/>
        </w:rPr>
        <w:t>按照上述的方式赋索引值，</w:t>
      </w:r>
      <w:r w:rsidR="00467EA0">
        <w:rPr>
          <w:rFonts w:hint="eastAsia"/>
        </w:rPr>
        <w:t>并</w:t>
      </w:r>
      <w:r w:rsidR="005371CF" w:rsidRPr="00B23F53">
        <w:rPr>
          <w:rFonts w:hint="eastAsia"/>
        </w:rPr>
        <w:t>同相应</w:t>
      </w:r>
      <w:r w:rsidR="00FF3331">
        <w:rPr>
          <w:rFonts w:hint="eastAsia"/>
        </w:rPr>
        <w:t xml:space="preserve"> </w:t>
      </w:r>
      <m:oMath>
        <m:r>
          <w:rPr>
            <w:rFonts w:ascii="Cambria Math" w:hAnsi="Cambria Math"/>
          </w:rPr>
          <m:t>ct</m:t>
        </m:r>
      </m:oMath>
      <w:r w:rsidR="00533CF1">
        <w:rPr>
          <w:rFonts w:hint="eastAsia"/>
        </w:rPr>
        <w:t xml:space="preserve"> </w:t>
      </w:r>
      <w:r w:rsidR="005371CF" w:rsidRPr="00B23F53">
        <w:rPr>
          <w:rFonts w:hint="eastAsia"/>
        </w:rPr>
        <w:t>加入</w:t>
      </w:r>
      <w:r w:rsidR="008C560C" w:rsidRPr="00B23F53">
        <w:rPr>
          <w:rFonts w:hint="eastAsia"/>
        </w:rPr>
        <w:t xml:space="preserve"> </w:t>
      </w:r>
      <m:oMath>
        <m:r>
          <w:rPr>
            <w:rFonts w:ascii="Cambria Math" w:hAnsi="Cambria Math"/>
          </w:rPr>
          <m:t>TList</m:t>
        </m:r>
      </m:oMath>
      <w:r w:rsidR="008C560C" w:rsidRPr="00B23F53">
        <w:rPr>
          <w:rFonts w:hint="eastAsia"/>
        </w:rPr>
        <w:t xml:space="preserve"> </w:t>
      </w:r>
      <w:r w:rsidR="005371CF" w:rsidRPr="00B23F53">
        <w:rPr>
          <w:rFonts w:hint="eastAsia"/>
        </w:rPr>
        <w:t>中。</w:t>
      </w:r>
      <m:oMath>
        <m:r>
          <w:rPr>
            <w:rFonts w:ascii="Cambria Math" w:hAnsi="Cambria Math"/>
          </w:rPr>
          <m:t xml:space="preserve">Search </m:t>
        </m:r>
      </m:oMath>
      <w:r w:rsidR="005371CF"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sidR="003F36F3">
        <w:rPr>
          <w:rFonts w:hint="eastAsia"/>
        </w:rPr>
        <w:t>。</w:t>
      </w:r>
    </w:p>
    <w:p w14:paraId="461472D8" w14:textId="77777777" w:rsidR="00216463" w:rsidRDefault="004D5F2F" w:rsidP="00014E04">
      <w:pPr>
        <w:keepNext/>
        <w:spacing w:beforeLines="50" w:before="156" w:afterLines="50" w:after="156" w:line="240" w:lineRule="auto"/>
        <w:jc w:val="center"/>
      </w:pPr>
      <w:r w:rsidRPr="004D5F2F">
        <w:rPr>
          <w:noProof/>
        </w:rPr>
        <w:drawing>
          <wp:inline distT="0" distB="0" distL="0" distR="0" wp14:anchorId="04A03CF4" wp14:editId="6B47A5A3">
            <wp:extent cx="5255857" cy="5113481"/>
            <wp:effectExtent l="12700" t="12700" r="15240" b="1778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5797" cy="5132881"/>
                    </a:xfrm>
                    <a:prstGeom prst="rect">
                      <a:avLst/>
                    </a:prstGeom>
                    <a:ln w="12700">
                      <a:solidFill>
                        <a:prstClr val="black"/>
                      </a:solidFill>
                    </a:ln>
                  </pic:spPr>
                </pic:pic>
              </a:graphicData>
            </a:graphic>
          </wp:inline>
        </w:drawing>
      </w:r>
    </w:p>
    <w:p w14:paraId="5D8677D4" w14:textId="23404122" w:rsidR="00EE470B" w:rsidRPr="00C00688" w:rsidRDefault="00216463" w:rsidP="00040CAC">
      <w:pPr>
        <w:pStyle w:val="af3"/>
      </w:pPr>
      <w:bookmarkStart w:id="73"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C36D3">
        <w:rPr>
          <w:noProof/>
        </w:rPr>
        <w:t>5</w:t>
      </w:r>
      <w:r>
        <w:fldChar w:fldCharType="end"/>
      </w:r>
      <w:bookmarkEnd w:id="73"/>
      <w:r>
        <w:t xml:space="preserve"> </w:t>
      </w:r>
      <w:r>
        <w:rPr>
          <w:rFonts w:hint="eastAsia"/>
        </w:rPr>
        <w:t>模拟者算法</w:t>
      </w:r>
      <w:r>
        <w:rPr>
          <w:rFonts w:hint="eastAsia"/>
        </w:rPr>
        <w:t>S</w:t>
      </w:r>
      <w:r>
        <w:rPr>
          <w:rFonts w:hint="eastAsia"/>
        </w:rPr>
        <w:t>（</w:t>
      </w:r>
      <w:r>
        <w:rPr>
          <w:rFonts w:hint="eastAsia"/>
        </w:rPr>
        <w:t>b</w:t>
      </w:r>
      <w:r>
        <w:rPr>
          <w:rFonts w:hint="eastAsia"/>
        </w:rPr>
        <w:t>）</w:t>
      </w:r>
    </w:p>
    <w:p w14:paraId="491CEC7B" w14:textId="2C0C43DD" w:rsidR="00ED44BC" w:rsidRDefault="00ED44BC" w:rsidP="00ED44BC">
      <w:pPr>
        <w:pStyle w:val="1"/>
        <w:numPr>
          <w:ilvl w:val="0"/>
          <w:numId w:val="0"/>
        </w:numPr>
        <w:spacing w:before="249" w:after="156"/>
      </w:pPr>
      <w:bookmarkStart w:id="74" w:name="_Toc132364755"/>
      <w:r>
        <w:rPr>
          <w:rFonts w:hint="eastAsia"/>
        </w:rPr>
        <w:lastRenderedPageBreak/>
        <w:t>参考文献</w:t>
      </w:r>
      <w:bookmarkEnd w:id="74"/>
      <w:r w:rsidR="00EE470B">
        <w:fldChar w:fldCharType="begin"/>
      </w:r>
      <w:r w:rsidR="00EE470B">
        <w:instrText xml:space="preserve"> ADDIN EN.REFLIST </w:instrText>
      </w:r>
      <w:r w:rsidR="00EE470B">
        <w:fldChar w:fldCharType="separate"/>
      </w:r>
    </w:p>
    <w:p w14:paraId="1A7091C5" w14:textId="76983B03" w:rsidR="00E07901" w:rsidRPr="00E07901" w:rsidRDefault="00E07901" w:rsidP="008F694A">
      <w:pPr>
        <w:pStyle w:val="EndNoteBibliography072"/>
      </w:pPr>
      <w:r w:rsidRPr="00E07901">
        <w:t>[1]</w:t>
      </w:r>
      <w:r w:rsidRPr="00E07901">
        <w:tab/>
        <w:t>KAMARA S, MOATAZ T. SQL on Structurally-Encrypted Databases [Z]. Advances in Cryptology – ASIACRYPT 2018: 24th International Conference on the Theory and Application of Cryptology and Information Security, Brisbane, QLD, Australia, December 2–6, 2018, Proceedings, Part I. Brisbane, QLD, Australia; Springer-Verlag. 2018: 149–80.10.1007/978-3-030-03326-2_6</w:t>
      </w:r>
    </w:p>
    <w:p w14:paraId="249AFCA2" w14:textId="77777777" w:rsidR="00E07901" w:rsidRPr="00E07901" w:rsidRDefault="00E07901" w:rsidP="008F694A">
      <w:pPr>
        <w:pStyle w:val="EndNoteBibliography072"/>
      </w:pPr>
      <w:r w:rsidRPr="00E07901">
        <w:t>[2]</w:t>
      </w:r>
      <w:r w:rsidRPr="00E07901">
        <w:tab/>
        <w:t>CASH D, NG R, RIVKIN A. Improved Structured Encryption for SQL Databases via Hybrid Indexing; proceedings of the Applied Cryptography and Network Security, Cham, F 2021//, 2021 [C]. Springer International Publishing.</w:t>
      </w:r>
    </w:p>
    <w:p w14:paraId="0223A5DB" w14:textId="77777777" w:rsidR="00E07901" w:rsidRPr="00E07901" w:rsidRDefault="00E07901" w:rsidP="008F694A">
      <w:pPr>
        <w:pStyle w:val="EndNoteBibliography072"/>
      </w:pPr>
      <w:r w:rsidRPr="00E07901">
        <w:t>[3]</w:t>
      </w:r>
      <w:r w:rsidRPr="00E07901">
        <w:tab/>
        <w:t>DAWN XIAODING S, WAGNER D, PERRIG A. Practical techniques for searches on encrypted data; proceedings of the Proceeding 2000 IEEE Symposium on Security and Privacy S&amp;P 2000, F 14-17 May 2000, 2000 [C].</w:t>
      </w:r>
    </w:p>
    <w:p w14:paraId="57C6B610" w14:textId="77777777" w:rsidR="00E07901" w:rsidRPr="00E07901" w:rsidRDefault="00E07901" w:rsidP="008F694A">
      <w:pPr>
        <w:pStyle w:val="EndNoteBibliography072"/>
      </w:pPr>
      <w:r w:rsidRPr="00E07901">
        <w:t>[4]</w:t>
      </w:r>
      <w:r w:rsidRPr="00E07901">
        <w:tab/>
        <w:t>GOLDREICH O, OSTROVSKY R. Software protection and simulation on oblivious RAMs [J]. J ACM, 1996, 43(3): 431–73.</w:t>
      </w:r>
    </w:p>
    <w:p w14:paraId="72FC1B6D" w14:textId="77777777" w:rsidR="00E07901" w:rsidRPr="00E07901" w:rsidRDefault="00E07901" w:rsidP="008F694A">
      <w:pPr>
        <w:pStyle w:val="EndNoteBibliography072"/>
      </w:pPr>
      <w:r w:rsidRPr="00E07901">
        <w:t>[5]</w:t>
      </w:r>
      <w:r w:rsidRPr="00E07901">
        <w:tab/>
        <w:t>PANDEY O, ROUSELAKIS Y. Property Preserving Symmetric Encryption; proceedings of the Advances in Cryptology – EUROCRYPT 2012, Berlin, Heidelberg, F 2012//, 2012 [C]. Springer Berlin Heidelberg.</w:t>
      </w:r>
    </w:p>
    <w:p w14:paraId="58DF25D9" w14:textId="77777777" w:rsidR="00E07901" w:rsidRPr="00E07901" w:rsidRDefault="00E07901" w:rsidP="008F694A">
      <w:pPr>
        <w:pStyle w:val="EndNoteBibliography072"/>
      </w:pPr>
      <w:r w:rsidRPr="00E07901">
        <w:t>[6]</w:t>
      </w:r>
      <w:r w:rsidRPr="00E07901">
        <w:tab/>
        <w:t>GOH E-J. Secure Indexes [J]. 2003.</w:t>
      </w:r>
    </w:p>
    <w:p w14:paraId="67438EC7" w14:textId="77777777" w:rsidR="00E07901" w:rsidRPr="00E07901" w:rsidRDefault="00E07901" w:rsidP="008F694A">
      <w:pPr>
        <w:pStyle w:val="EndNoteBibliography072"/>
      </w:pPr>
      <w:r w:rsidRPr="00E07901">
        <w:t>[7]</w:t>
      </w:r>
      <w:r w:rsidRPr="00E07901">
        <w:tab/>
        <w:t>CURTMOLA R, GARAY J, KAMARA S, et al. Searchable symmetric encryption: improved definitions and efficient constructions [Z]. Proceedings of the 13th ACM conference on Computer and communications security. Alexandria, Virginia, USA; Association for Computing Machinery. 2006: 79–88.10.1145/1180405.1180417</w:t>
      </w:r>
    </w:p>
    <w:p w14:paraId="42DB15D4" w14:textId="77777777" w:rsidR="00E07901" w:rsidRPr="00E07901" w:rsidRDefault="00E07901" w:rsidP="008F694A">
      <w:pPr>
        <w:pStyle w:val="EndNoteBibliography072"/>
      </w:pPr>
      <w:r w:rsidRPr="00E07901">
        <w:t>[8]</w:t>
      </w:r>
      <w:r w:rsidRPr="00E07901">
        <w:tab/>
        <w:t>GOLLE P, STADDON J, WATERS B. Secure Conjunctive Keyword Search over Encrypted Data; proceedings of the Applied Cryptography a</w:t>
      </w:r>
      <w:r w:rsidRPr="00E07901">
        <w:lastRenderedPageBreak/>
        <w:t>nd Network Security, Berlin, Heidelberg, F 2004//, 2004 [C]. Springer Berlin Heidelberg.</w:t>
      </w:r>
    </w:p>
    <w:p w14:paraId="27023D09" w14:textId="77777777" w:rsidR="00E07901" w:rsidRPr="00E07901" w:rsidRDefault="00E07901" w:rsidP="008F694A">
      <w:pPr>
        <w:pStyle w:val="EndNoteBibliography072"/>
      </w:pPr>
      <w:r w:rsidRPr="00E07901">
        <w:t>[9]</w:t>
      </w:r>
      <w:r w:rsidRPr="00E07901">
        <w:tab/>
        <w:t>BALLARD L, KAMARA S, MONROSE F. Achieving Efficient Conjunctive Keyword Searches over Encrypted Data; proceedings of the Information and Communications Security, Berlin, Heidelberg, F 2005//, 2005 [C]. Springer Berlin Heidelberg.</w:t>
      </w:r>
    </w:p>
    <w:p w14:paraId="7FF034D0" w14:textId="77777777" w:rsidR="00E07901" w:rsidRPr="00E07901" w:rsidRDefault="00E07901" w:rsidP="008F694A">
      <w:pPr>
        <w:pStyle w:val="EndNoteBibliography072"/>
      </w:pPr>
      <w:r w:rsidRPr="00E07901">
        <w:t>[10]</w:t>
      </w:r>
      <w:r w:rsidRPr="00E07901">
        <w:tab/>
        <w:t>WANG P, WANG H, PIEPRZYK J. Keyword Field-Free Conjunctive Keyword Searches on Encrypted Data and Extension for Dynamic Groups; proceedings of the Cryptology and Network Security, Berlin, Heidelberg, F 2008//, 2008 [C]. Springer Berlin Heidelberg.</w:t>
      </w:r>
    </w:p>
    <w:p w14:paraId="046BEE4F" w14:textId="77777777" w:rsidR="00E07901" w:rsidRPr="00E07901" w:rsidRDefault="00E07901" w:rsidP="008F694A">
      <w:pPr>
        <w:pStyle w:val="EndNoteBibliography072"/>
      </w:pPr>
      <w:r w:rsidRPr="00E07901">
        <w:t>[11]</w:t>
      </w:r>
      <w:r w:rsidRPr="00E07901">
        <w:tab/>
        <w:t>CASH D, JARECKI S, JUTLA C, et al. Highly-Scalable Searchable Symmetric Encryption with Support for Boolean Queries; proceedings of the Advances in Cryptology – CRYPTO 2013, Berlin, Heidelberg, F 2013//, 2013 [C]. Springer Berlin Heidelberg.</w:t>
      </w:r>
    </w:p>
    <w:p w14:paraId="4EF80C2A" w14:textId="77777777" w:rsidR="00E07901" w:rsidRPr="00E07901" w:rsidRDefault="00E07901" w:rsidP="008F694A">
      <w:pPr>
        <w:pStyle w:val="EndNoteBibliography072"/>
      </w:pPr>
      <w:r w:rsidRPr="00E07901">
        <w:t>[12]</w:t>
      </w:r>
      <w:r w:rsidRPr="00E07901">
        <w:tab/>
        <w:t>JUTLA C, PATRANABIS S. Efficient Searchable Symmetric Encryption for&amp;nbsp;Join Queries [Z]. Advances in Cryptology – ASIACRYPT 2022: 28th International Conference on the Theory and Application of Cryptology and Information Security, Taipei, Taiwan, December 5–9, 2022, Proceedings, Part III. Taipei, Taiwan; Springer-Verlag. 2023: 304–33.10.1007/978-3-031-22969-5_11</w:t>
      </w:r>
    </w:p>
    <w:p w14:paraId="322A4850" w14:textId="77777777" w:rsidR="00E07901" w:rsidRPr="00E07901" w:rsidRDefault="00E07901" w:rsidP="008F694A">
      <w:pPr>
        <w:pStyle w:val="EndNoteBibliography072"/>
      </w:pPr>
      <w:r w:rsidRPr="00E07901">
        <w:t>[13]</w:t>
      </w:r>
      <w:r w:rsidRPr="00E07901">
        <w:tab/>
        <w:t>RAYKOVA M, VO B, BELLOVIN S M, et al. Secure anonymous database search [Z]. Proceedings of the 2009 ACM workshop on Cloud computing security. Chicago, Illinois, USA; Association for Computing Machinery. 2009: 115–26.10.1145/1655008.1655025</w:t>
      </w:r>
    </w:p>
    <w:p w14:paraId="2583572F" w14:textId="77777777" w:rsidR="00E07901" w:rsidRPr="00E07901" w:rsidRDefault="00E07901" w:rsidP="008F694A">
      <w:pPr>
        <w:pStyle w:val="EndNoteBibliography072"/>
      </w:pPr>
      <w:r w:rsidRPr="00E07901">
        <w:t>[14]</w:t>
      </w:r>
      <w:r w:rsidRPr="00E07901">
        <w:tab/>
        <w:t>JARECKI S, JUTLA C, KRAWCZYK H, et al. Outsourced symmetric private information retrieval [Z]. Proceedings of the 2013 ACM SIGSAC conference on Computer &amp; communications security. Berlin, Germany; Association for Computing Machinery. 2013: 875–88.10.1145/2508859.2516730</w:t>
      </w:r>
    </w:p>
    <w:p w14:paraId="51B4961E" w14:textId="77777777" w:rsidR="00E07901" w:rsidRPr="00E07901" w:rsidRDefault="00E07901" w:rsidP="008F694A">
      <w:pPr>
        <w:pStyle w:val="EndNoteBibliography072"/>
      </w:pPr>
      <w:r w:rsidRPr="00E07901">
        <w:lastRenderedPageBreak/>
        <w:t>[15]</w:t>
      </w:r>
      <w:r w:rsidRPr="00E07901">
        <w:tab/>
        <w:t>CHASE M, KAMARA S. Structured Encryption and Controlled Disclosure; proceedings of the Advances in Cryptology - ASIACRYPT 2010, Berlin, Heidelberg, F 2010//, 2010 [C]. Springer Berlin Heidelberg.</w:t>
      </w:r>
    </w:p>
    <w:p w14:paraId="2A06EDE3" w14:textId="77777777" w:rsidR="00E07901" w:rsidRPr="00E07901" w:rsidRDefault="00E07901" w:rsidP="008F694A">
      <w:pPr>
        <w:pStyle w:val="EndNoteBibliography072"/>
      </w:pPr>
      <w:r w:rsidRPr="00E07901">
        <w:t>[16]</w:t>
      </w:r>
      <w:r w:rsidRPr="00E07901">
        <w:tab/>
        <w:t>LINDELL Y. How to Simulate It – A Tutorial on the Simulation Proof Technique [M]//LINDELL Y. Tutorials on the Foundations of Cryptography: Dedicated to Oded Goldreich. Cham; Springer International Publishing. 2017: 277-346.</w:t>
      </w:r>
    </w:p>
    <w:p w14:paraId="2AA2D61D" w14:textId="77777777" w:rsidR="00E07901" w:rsidRPr="00E07901" w:rsidRDefault="00E07901" w:rsidP="008F694A">
      <w:pPr>
        <w:pStyle w:val="EndNoteBibliography072"/>
      </w:pPr>
      <w:r w:rsidRPr="00E07901">
        <w:t>[17]</w:t>
      </w:r>
      <w:r w:rsidRPr="00E07901">
        <w:tab/>
        <w:t>BLOOM B H. Space/time trade-offs in hash coding with allowable errors [J]. Commun ACM, 1970, 13(7): 422–6.</w:t>
      </w:r>
    </w:p>
    <w:p w14:paraId="5A08BFC3" w14:textId="77777777" w:rsidR="00E07901" w:rsidRPr="00E07901" w:rsidRDefault="00E07901" w:rsidP="008F694A">
      <w:pPr>
        <w:pStyle w:val="EndNoteBibliography072"/>
      </w:pPr>
      <w:r w:rsidRPr="00E07901">
        <w:t>[18]</w:t>
      </w:r>
      <w:r w:rsidRPr="00E07901">
        <w:tab/>
        <w:t xml:space="preserve">United States Census [Z]. </w:t>
      </w:r>
    </w:p>
    <w:p w14:paraId="5F1084FA" w14:textId="77777777" w:rsidR="00E07901" w:rsidRPr="00E07901" w:rsidRDefault="00E07901" w:rsidP="008F694A">
      <w:pPr>
        <w:pStyle w:val="EndNoteBibliography072"/>
      </w:pPr>
      <w:r w:rsidRPr="00E07901">
        <w:t>[19]</w:t>
      </w:r>
      <w:r w:rsidRPr="00E07901">
        <w:tab/>
        <w:t>PATRANABIS S, MUKHOPADHYAY D. Forward and Backward Private Conjunctive Searchable Symmetric Encryption [M]. 2021.</w:t>
      </w:r>
    </w:p>
    <w:p w14:paraId="7EB44755" w14:textId="77777777" w:rsidR="00E07901" w:rsidRPr="00E07901" w:rsidRDefault="00E07901" w:rsidP="008F694A">
      <w:pPr>
        <w:pStyle w:val="EndNoteBibliography072"/>
      </w:pPr>
      <w:r w:rsidRPr="00E07901">
        <w:t>[20]</w:t>
      </w:r>
      <w:r w:rsidRPr="00E07901">
        <w:tab/>
        <w:t>BONEH D, FREEMAN D M. Linearly Homomorphic Signatures over Binary Fields and New Tools for Lattice-Based Signatures; proceedings of the Public Key Cryptography – PKC 2011, Berlin, Heidelberg, F 2011//, 2011 [C]. Springer Berlin Heidelberg.</w:t>
      </w:r>
    </w:p>
    <w:p w14:paraId="70695BAF" w14:textId="72ED193D" w:rsidR="00AB608A" w:rsidRDefault="00EE470B" w:rsidP="008F694A">
      <w:pPr>
        <w:pStyle w:val="EndNoteBibliography072"/>
      </w:pPr>
      <w:r>
        <w:fldChar w:fldCharType="end"/>
      </w:r>
    </w:p>
    <w:p w14:paraId="0CEE322C" w14:textId="77777777" w:rsidR="00AB608A" w:rsidRDefault="00AB608A">
      <w:pPr>
        <w:widowControl/>
        <w:wordWrap/>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5" w:name="_Toc132364756"/>
      <w:r>
        <w:rPr>
          <w:rFonts w:hint="eastAsia"/>
        </w:rPr>
        <w:lastRenderedPageBreak/>
        <w:t>致谢</w:t>
      </w:r>
      <w:bookmarkEnd w:id="75"/>
    </w:p>
    <w:p w14:paraId="6BFF44CA" w14:textId="5FD390BF" w:rsidR="00DF46D7" w:rsidRPr="00DF46D7" w:rsidRDefault="00DF46D7" w:rsidP="00F34455">
      <w:r>
        <w:tab/>
      </w:r>
      <w:r w:rsidRPr="00DF46D7">
        <w:t>首先，我要感谢我的指导老师孙士锋老师</w:t>
      </w:r>
      <w:r w:rsidR="006F4D21">
        <w:rPr>
          <w:rFonts w:hint="eastAsia"/>
        </w:rPr>
        <w:t>和</w:t>
      </w:r>
      <w:r w:rsidR="006F4D21" w:rsidRPr="00DF46D7">
        <w:t>欧长海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17DFA045" w14:textId="7C7C0514" w:rsidR="003F2E03" w:rsidRPr="00DF46D7" w:rsidRDefault="005E5B82" w:rsidP="00CA072C">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sectPr w:rsidR="003F2E03"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37CE43" w14:textId="77777777" w:rsidR="00F36952" w:rsidRDefault="00F36952" w:rsidP="00EA479D">
      <w:pPr>
        <w:spacing w:line="240" w:lineRule="auto"/>
      </w:pPr>
    </w:p>
  </w:endnote>
  <w:endnote w:type="continuationSeparator" w:id="0">
    <w:p w14:paraId="622C9608" w14:textId="77777777" w:rsidR="00F36952" w:rsidRDefault="00F36952" w:rsidP="00EA479D">
      <w:pPr>
        <w:spacing w:line="240" w:lineRule="auto"/>
      </w:pPr>
    </w:p>
  </w:endnote>
  <w:endnote w:type="continuationNotice" w:id="1">
    <w:p w14:paraId="740436EB" w14:textId="77777777" w:rsidR="00F36952" w:rsidRDefault="00F3695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886063028"/>
      <w:docPartObj>
        <w:docPartGallery w:val="Page Numbers (Bottom of Page)"/>
        <w:docPartUnique/>
      </w:docPartObj>
    </w:sdtPr>
    <w:sdtEndPr>
      <w:rPr>
        <w:rStyle w:val="aff"/>
      </w:rPr>
    </w:sdtEndPr>
    <w:sdtContent>
      <w:p w14:paraId="2285751E" w14:textId="6B23F937" w:rsidR="00976DAE" w:rsidRDefault="00976DAE" w:rsidP="00AB1C79">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end"/>
        </w:r>
      </w:p>
    </w:sdtContent>
  </w:sdt>
  <w:p w14:paraId="7FDAC9C8" w14:textId="77777777" w:rsidR="00976DAE" w:rsidRDefault="00976DAE" w:rsidP="00AB1C79">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429111599"/>
      <w:docPartObj>
        <w:docPartGallery w:val="Page Numbers (Bottom of Page)"/>
        <w:docPartUnique/>
      </w:docPartObj>
    </w:sdtPr>
    <w:sdtEndPr>
      <w:rPr>
        <w:rStyle w:val="aff"/>
      </w:rPr>
    </w:sdtEndPr>
    <w:sdtContent>
      <w:p w14:paraId="5FEB31FA" w14:textId="121EFB57" w:rsidR="00976DAE" w:rsidRDefault="00976DAE" w:rsidP="00EE470B">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separate"/>
        </w:r>
        <w:r w:rsidR="00533CF1">
          <w:rPr>
            <w:rStyle w:val="aff"/>
            <w:noProof/>
          </w:rPr>
          <w:t>40</w:t>
        </w:r>
        <w:r>
          <w:rPr>
            <w:rStyle w:val="aff"/>
          </w:rPr>
          <w:fldChar w:fldCharType="end"/>
        </w:r>
      </w:p>
    </w:sdtContent>
  </w:sdt>
  <w:p w14:paraId="72DFB06B" w14:textId="09962D71" w:rsidR="00976DAE" w:rsidRDefault="00976DAE" w:rsidP="00AB1C79">
    <w:pPr>
      <w:pStyle w:val="a5"/>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42E3EC" w14:textId="77777777" w:rsidR="00F36952" w:rsidRDefault="00F36952" w:rsidP="00EA479D">
      <w:pPr>
        <w:spacing w:line="240" w:lineRule="auto"/>
      </w:pPr>
    </w:p>
  </w:footnote>
  <w:footnote w:type="continuationSeparator" w:id="0">
    <w:p w14:paraId="323FC258" w14:textId="77777777" w:rsidR="00F36952" w:rsidRDefault="00F36952"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0"/>
  </w:num>
  <w:num w:numId="2">
    <w:abstractNumId w:val="13"/>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 Library_Copy&lt;record-ids&gt;&lt;item&gt;1&lt;/item&gt;&lt;item&gt;3&lt;/item&gt;&lt;item&gt;4&lt;/item&gt;&lt;item&gt;6&lt;/item&gt;&lt;item&gt;7&lt;/item&gt;&lt;item&gt;9&lt;/item&gt;&lt;item&gt;10&lt;/item&gt;&lt;item&gt;11&lt;/item&gt;&lt;item&gt;12&lt;/item&gt;&lt;item&gt;13&lt;/item&gt;&lt;item&gt;15&lt;/item&gt;&lt;item&gt;17&lt;/item&gt;&lt;item&gt;18&lt;/item&gt;&lt;item&gt;19&lt;/item&gt;&lt;item&gt;20&lt;/item&gt;&lt;item&gt;23&lt;/item&gt;&lt;item&gt;24&lt;/item&gt;&lt;item&gt;25&lt;/item&gt;&lt;item&gt;26&lt;/item&gt;&lt;item&gt;27&lt;/item&gt;&lt;/record-ids&gt;&lt;/item&gt;&lt;/Libraries&gt;"/>
  </w:docVars>
  <w:rsids>
    <w:rsidRoot w:val="00911A13"/>
    <w:rsid w:val="000007FA"/>
    <w:rsid w:val="00000A1B"/>
    <w:rsid w:val="00000EAC"/>
    <w:rsid w:val="00001086"/>
    <w:rsid w:val="0000177A"/>
    <w:rsid w:val="000019EE"/>
    <w:rsid w:val="00001AEA"/>
    <w:rsid w:val="00001C31"/>
    <w:rsid w:val="00002163"/>
    <w:rsid w:val="00002C7D"/>
    <w:rsid w:val="00002D95"/>
    <w:rsid w:val="00002EDB"/>
    <w:rsid w:val="0000334D"/>
    <w:rsid w:val="00003ACC"/>
    <w:rsid w:val="00003B9C"/>
    <w:rsid w:val="00003E07"/>
    <w:rsid w:val="000047FD"/>
    <w:rsid w:val="00004E37"/>
    <w:rsid w:val="000050DA"/>
    <w:rsid w:val="00005180"/>
    <w:rsid w:val="000055B8"/>
    <w:rsid w:val="000056EA"/>
    <w:rsid w:val="00005826"/>
    <w:rsid w:val="000058A1"/>
    <w:rsid w:val="00005D51"/>
    <w:rsid w:val="00005DCE"/>
    <w:rsid w:val="00006372"/>
    <w:rsid w:val="00006610"/>
    <w:rsid w:val="0000674B"/>
    <w:rsid w:val="0000678E"/>
    <w:rsid w:val="00010160"/>
    <w:rsid w:val="00010477"/>
    <w:rsid w:val="00010519"/>
    <w:rsid w:val="0001087E"/>
    <w:rsid w:val="00010AD3"/>
    <w:rsid w:val="00010CF3"/>
    <w:rsid w:val="00010D8A"/>
    <w:rsid w:val="0001167A"/>
    <w:rsid w:val="000117ED"/>
    <w:rsid w:val="00011AB0"/>
    <w:rsid w:val="00011B18"/>
    <w:rsid w:val="00012353"/>
    <w:rsid w:val="00012377"/>
    <w:rsid w:val="0001246B"/>
    <w:rsid w:val="00012DE4"/>
    <w:rsid w:val="00013D99"/>
    <w:rsid w:val="00013F0A"/>
    <w:rsid w:val="0001472D"/>
    <w:rsid w:val="0001478F"/>
    <w:rsid w:val="00014E04"/>
    <w:rsid w:val="000155C4"/>
    <w:rsid w:val="00015790"/>
    <w:rsid w:val="00015AD9"/>
    <w:rsid w:val="00016F31"/>
    <w:rsid w:val="00017134"/>
    <w:rsid w:val="000172A1"/>
    <w:rsid w:val="00017D3E"/>
    <w:rsid w:val="0002070A"/>
    <w:rsid w:val="00020DCC"/>
    <w:rsid w:val="00020DCE"/>
    <w:rsid w:val="000221D2"/>
    <w:rsid w:val="000221FB"/>
    <w:rsid w:val="00022DAE"/>
    <w:rsid w:val="0002305A"/>
    <w:rsid w:val="00023CDE"/>
    <w:rsid w:val="00023F7A"/>
    <w:rsid w:val="00024054"/>
    <w:rsid w:val="000241E0"/>
    <w:rsid w:val="00024C2B"/>
    <w:rsid w:val="000252E2"/>
    <w:rsid w:val="000255D7"/>
    <w:rsid w:val="00025E8B"/>
    <w:rsid w:val="00025F53"/>
    <w:rsid w:val="00025F98"/>
    <w:rsid w:val="0002640C"/>
    <w:rsid w:val="00026D0C"/>
    <w:rsid w:val="00026E61"/>
    <w:rsid w:val="000271D4"/>
    <w:rsid w:val="0002755A"/>
    <w:rsid w:val="00027674"/>
    <w:rsid w:val="0002796B"/>
    <w:rsid w:val="000304FA"/>
    <w:rsid w:val="000306D9"/>
    <w:rsid w:val="00030F22"/>
    <w:rsid w:val="000313D9"/>
    <w:rsid w:val="000314E7"/>
    <w:rsid w:val="00031F5A"/>
    <w:rsid w:val="0003211E"/>
    <w:rsid w:val="00032761"/>
    <w:rsid w:val="00032870"/>
    <w:rsid w:val="00033302"/>
    <w:rsid w:val="00033AF8"/>
    <w:rsid w:val="00033EB3"/>
    <w:rsid w:val="00034220"/>
    <w:rsid w:val="00034291"/>
    <w:rsid w:val="00034812"/>
    <w:rsid w:val="00034C1F"/>
    <w:rsid w:val="00034EBF"/>
    <w:rsid w:val="00035619"/>
    <w:rsid w:val="00035837"/>
    <w:rsid w:val="00035944"/>
    <w:rsid w:val="00040250"/>
    <w:rsid w:val="0004072E"/>
    <w:rsid w:val="00040A28"/>
    <w:rsid w:val="00040C49"/>
    <w:rsid w:val="00040CAC"/>
    <w:rsid w:val="000410AC"/>
    <w:rsid w:val="0004171B"/>
    <w:rsid w:val="00041E01"/>
    <w:rsid w:val="000423BD"/>
    <w:rsid w:val="000427A2"/>
    <w:rsid w:val="000427F7"/>
    <w:rsid w:val="0004308F"/>
    <w:rsid w:val="00044710"/>
    <w:rsid w:val="000454C0"/>
    <w:rsid w:val="000456EF"/>
    <w:rsid w:val="00045CCE"/>
    <w:rsid w:val="00046EAA"/>
    <w:rsid w:val="000471B2"/>
    <w:rsid w:val="00050713"/>
    <w:rsid w:val="000509AD"/>
    <w:rsid w:val="00050C9E"/>
    <w:rsid w:val="000511EC"/>
    <w:rsid w:val="000514E6"/>
    <w:rsid w:val="00051665"/>
    <w:rsid w:val="00052B0C"/>
    <w:rsid w:val="00053894"/>
    <w:rsid w:val="000538CC"/>
    <w:rsid w:val="00054376"/>
    <w:rsid w:val="00054929"/>
    <w:rsid w:val="00054E65"/>
    <w:rsid w:val="00054EAF"/>
    <w:rsid w:val="000553A3"/>
    <w:rsid w:val="00055780"/>
    <w:rsid w:val="00055B9E"/>
    <w:rsid w:val="00055C6D"/>
    <w:rsid w:val="00056390"/>
    <w:rsid w:val="00056D09"/>
    <w:rsid w:val="00057767"/>
    <w:rsid w:val="00057B21"/>
    <w:rsid w:val="00057BF2"/>
    <w:rsid w:val="00057D06"/>
    <w:rsid w:val="0006064E"/>
    <w:rsid w:val="00060842"/>
    <w:rsid w:val="00060FA2"/>
    <w:rsid w:val="00060FC3"/>
    <w:rsid w:val="0006138A"/>
    <w:rsid w:val="000615B3"/>
    <w:rsid w:val="00061AB3"/>
    <w:rsid w:val="00061B47"/>
    <w:rsid w:val="00061D63"/>
    <w:rsid w:val="00061ED4"/>
    <w:rsid w:val="00061FD5"/>
    <w:rsid w:val="000621A5"/>
    <w:rsid w:val="0006232D"/>
    <w:rsid w:val="00062A96"/>
    <w:rsid w:val="000634DA"/>
    <w:rsid w:val="000646BB"/>
    <w:rsid w:val="0006470E"/>
    <w:rsid w:val="0006502A"/>
    <w:rsid w:val="0006525B"/>
    <w:rsid w:val="0006590F"/>
    <w:rsid w:val="00065C5A"/>
    <w:rsid w:val="00066612"/>
    <w:rsid w:val="00066670"/>
    <w:rsid w:val="00066AA5"/>
    <w:rsid w:val="00066CD1"/>
    <w:rsid w:val="00067432"/>
    <w:rsid w:val="00067512"/>
    <w:rsid w:val="00067B60"/>
    <w:rsid w:val="00067F9A"/>
    <w:rsid w:val="00070C4E"/>
    <w:rsid w:val="00070CD0"/>
    <w:rsid w:val="00070D4F"/>
    <w:rsid w:val="000710A8"/>
    <w:rsid w:val="00071F17"/>
    <w:rsid w:val="00072950"/>
    <w:rsid w:val="00072AEA"/>
    <w:rsid w:val="00072E8D"/>
    <w:rsid w:val="00073EE0"/>
    <w:rsid w:val="00074347"/>
    <w:rsid w:val="00074516"/>
    <w:rsid w:val="00074E2F"/>
    <w:rsid w:val="000753BE"/>
    <w:rsid w:val="0007543F"/>
    <w:rsid w:val="0007556F"/>
    <w:rsid w:val="000756BF"/>
    <w:rsid w:val="0007576C"/>
    <w:rsid w:val="0007587D"/>
    <w:rsid w:val="00075B7F"/>
    <w:rsid w:val="00076009"/>
    <w:rsid w:val="00076DD6"/>
    <w:rsid w:val="00076F9E"/>
    <w:rsid w:val="000773A7"/>
    <w:rsid w:val="00077CB6"/>
    <w:rsid w:val="0008001E"/>
    <w:rsid w:val="000809B7"/>
    <w:rsid w:val="00080B73"/>
    <w:rsid w:val="00080DC9"/>
    <w:rsid w:val="00081103"/>
    <w:rsid w:val="00081538"/>
    <w:rsid w:val="00081D7D"/>
    <w:rsid w:val="00081E37"/>
    <w:rsid w:val="0008213D"/>
    <w:rsid w:val="000822A2"/>
    <w:rsid w:val="00082C71"/>
    <w:rsid w:val="00082E19"/>
    <w:rsid w:val="0008316A"/>
    <w:rsid w:val="000831D3"/>
    <w:rsid w:val="00083693"/>
    <w:rsid w:val="0008374A"/>
    <w:rsid w:val="00083764"/>
    <w:rsid w:val="00083B27"/>
    <w:rsid w:val="00084272"/>
    <w:rsid w:val="000850F7"/>
    <w:rsid w:val="0008588F"/>
    <w:rsid w:val="00085DFF"/>
    <w:rsid w:val="00086119"/>
    <w:rsid w:val="0008664C"/>
    <w:rsid w:val="00086C0A"/>
    <w:rsid w:val="00087011"/>
    <w:rsid w:val="000871C0"/>
    <w:rsid w:val="00087A66"/>
    <w:rsid w:val="00087EEE"/>
    <w:rsid w:val="0009036D"/>
    <w:rsid w:val="00090479"/>
    <w:rsid w:val="0009097B"/>
    <w:rsid w:val="00090BF5"/>
    <w:rsid w:val="00090DE1"/>
    <w:rsid w:val="0009149E"/>
    <w:rsid w:val="00091E87"/>
    <w:rsid w:val="000927C1"/>
    <w:rsid w:val="000928FD"/>
    <w:rsid w:val="00092E79"/>
    <w:rsid w:val="000932F8"/>
    <w:rsid w:val="00093E70"/>
    <w:rsid w:val="000942DF"/>
    <w:rsid w:val="000943D0"/>
    <w:rsid w:val="00094413"/>
    <w:rsid w:val="000947D4"/>
    <w:rsid w:val="00094F21"/>
    <w:rsid w:val="00094F59"/>
    <w:rsid w:val="0009514E"/>
    <w:rsid w:val="00095BB9"/>
    <w:rsid w:val="00095C37"/>
    <w:rsid w:val="000961CE"/>
    <w:rsid w:val="000967FC"/>
    <w:rsid w:val="00096E79"/>
    <w:rsid w:val="00097177"/>
    <w:rsid w:val="000975A4"/>
    <w:rsid w:val="000977EA"/>
    <w:rsid w:val="00097F82"/>
    <w:rsid w:val="000A0CF5"/>
    <w:rsid w:val="000A14DE"/>
    <w:rsid w:val="000A1D9B"/>
    <w:rsid w:val="000A3A40"/>
    <w:rsid w:val="000A4752"/>
    <w:rsid w:val="000A4B0F"/>
    <w:rsid w:val="000A507D"/>
    <w:rsid w:val="000A5237"/>
    <w:rsid w:val="000A5337"/>
    <w:rsid w:val="000A5612"/>
    <w:rsid w:val="000A58BB"/>
    <w:rsid w:val="000A5C0F"/>
    <w:rsid w:val="000A5DCD"/>
    <w:rsid w:val="000A6DB8"/>
    <w:rsid w:val="000A6F33"/>
    <w:rsid w:val="000A79D6"/>
    <w:rsid w:val="000A7F9A"/>
    <w:rsid w:val="000B0578"/>
    <w:rsid w:val="000B06ED"/>
    <w:rsid w:val="000B183E"/>
    <w:rsid w:val="000B1908"/>
    <w:rsid w:val="000B202F"/>
    <w:rsid w:val="000B20FC"/>
    <w:rsid w:val="000B21BE"/>
    <w:rsid w:val="000B2B7A"/>
    <w:rsid w:val="000B2C5D"/>
    <w:rsid w:val="000B3342"/>
    <w:rsid w:val="000B3519"/>
    <w:rsid w:val="000B3622"/>
    <w:rsid w:val="000B3F7E"/>
    <w:rsid w:val="000B50B3"/>
    <w:rsid w:val="000B52F9"/>
    <w:rsid w:val="000B582D"/>
    <w:rsid w:val="000B5F8F"/>
    <w:rsid w:val="000B667A"/>
    <w:rsid w:val="000B6727"/>
    <w:rsid w:val="000B7164"/>
    <w:rsid w:val="000B7A41"/>
    <w:rsid w:val="000B7BF9"/>
    <w:rsid w:val="000B7E0E"/>
    <w:rsid w:val="000C0E9D"/>
    <w:rsid w:val="000C102D"/>
    <w:rsid w:val="000C1044"/>
    <w:rsid w:val="000C17C1"/>
    <w:rsid w:val="000C3811"/>
    <w:rsid w:val="000C3991"/>
    <w:rsid w:val="000C402E"/>
    <w:rsid w:val="000C45F8"/>
    <w:rsid w:val="000C4FAC"/>
    <w:rsid w:val="000C57D0"/>
    <w:rsid w:val="000C62F3"/>
    <w:rsid w:val="000C6542"/>
    <w:rsid w:val="000C690F"/>
    <w:rsid w:val="000C70BE"/>
    <w:rsid w:val="000C7239"/>
    <w:rsid w:val="000C7285"/>
    <w:rsid w:val="000C768F"/>
    <w:rsid w:val="000C7EED"/>
    <w:rsid w:val="000D085E"/>
    <w:rsid w:val="000D08AD"/>
    <w:rsid w:val="000D0E94"/>
    <w:rsid w:val="000D13AE"/>
    <w:rsid w:val="000D1576"/>
    <w:rsid w:val="000D1636"/>
    <w:rsid w:val="000D1798"/>
    <w:rsid w:val="000D1B6D"/>
    <w:rsid w:val="000D23D7"/>
    <w:rsid w:val="000D28D9"/>
    <w:rsid w:val="000D2C9A"/>
    <w:rsid w:val="000D2D36"/>
    <w:rsid w:val="000D2ED8"/>
    <w:rsid w:val="000D2F98"/>
    <w:rsid w:val="000D320A"/>
    <w:rsid w:val="000D32AE"/>
    <w:rsid w:val="000D42B8"/>
    <w:rsid w:val="000D4372"/>
    <w:rsid w:val="000D482E"/>
    <w:rsid w:val="000D4CA5"/>
    <w:rsid w:val="000D4E23"/>
    <w:rsid w:val="000D5172"/>
    <w:rsid w:val="000D540C"/>
    <w:rsid w:val="000D552C"/>
    <w:rsid w:val="000D553C"/>
    <w:rsid w:val="000D5CF3"/>
    <w:rsid w:val="000D6A23"/>
    <w:rsid w:val="000D6ACF"/>
    <w:rsid w:val="000D7558"/>
    <w:rsid w:val="000D78A6"/>
    <w:rsid w:val="000E0062"/>
    <w:rsid w:val="000E048B"/>
    <w:rsid w:val="000E0D28"/>
    <w:rsid w:val="000E0D7F"/>
    <w:rsid w:val="000E158A"/>
    <w:rsid w:val="000E1D51"/>
    <w:rsid w:val="000E2263"/>
    <w:rsid w:val="000E281D"/>
    <w:rsid w:val="000E2F56"/>
    <w:rsid w:val="000E3160"/>
    <w:rsid w:val="000E31A9"/>
    <w:rsid w:val="000E3317"/>
    <w:rsid w:val="000E339D"/>
    <w:rsid w:val="000E3543"/>
    <w:rsid w:val="000E37A6"/>
    <w:rsid w:val="000E3DB1"/>
    <w:rsid w:val="000E40C9"/>
    <w:rsid w:val="000E563D"/>
    <w:rsid w:val="000E593E"/>
    <w:rsid w:val="000E5ADF"/>
    <w:rsid w:val="000E6125"/>
    <w:rsid w:val="000E613A"/>
    <w:rsid w:val="000E6A1D"/>
    <w:rsid w:val="000E6A24"/>
    <w:rsid w:val="000E6AC8"/>
    <w:rsid w:val="000E6C6D"/>
    <w:rsid w:val="000E707E"/>
    <w:rsid w:val="000F016C"/>
    <w:rsid w:val="000F01BE"/>
    <w:rsid w:val="000F022C"/>
    <w:rsid w:val="000F152E"/>
    <w:rsid w:val="000F1F6A"/>
    <w:rsid w:val="000F21F3"/>
    <w:rsid w:val="000F27C5"/>
    <w:rsid w:val="000F2CB1"/>
    <w:rsid w:val="000F2D60"/>
    <w:rsid w:val="000F34B1"/>
    <w:rsid w:val="000F35A0"/>
    <w:rsid w:val="000F3B48"/>
    <w:rsid w:val="000F414F"/>
    <w:rsid w:val="000F4195"/>
    <w:rsid w:val="000F44E1"/>
    <w:rsid w:val="000F4B88"/>
    <w:rsid w:val="000F4BCC"/>
    <w:rsid w:val="000F5550"/>
    <w:rsid w:val="000F6299"/>
    <w:rsid w:val="000F63F5"/>
    <w:rsid w:val="000F6464"/>
    <w:rsid w:val="000F6584"/>
    <w:rsid w:val="000F6D26"/>
    <w:rsid w:val="000F6DDE"/>
    <w:rsid w:val="000F72F7"/>
    <w:rsid w:val="0010097F"/>
    <w:rsid w:val="00100C83"/>
    <w:rsid w:val="0010106F"/>
    <w:rsid w:val="001014D2"/>
    <w:rsid w:val="0010161C"/>
    <w:rsid w:val="00101A8C"/>
    <w:rsid w:val="00101AD7"/>
    <w:rsid w:val="001023A7"/>
    <w:rsid w:val="00102ABE"/>
    <w:rsid w:val="001032C4"/>
    <w:rsid w:val="001033D9"/>
    <w:rsid w:val="001037DD"/>
    <w:rsid w:val="0010395F"/>
    <w:rsid w:val="00104C28"/>
    <w:rsid w:val="00104E7E"/>
    <w:rsid w:val="0010528F"/>
    <w:rsid w:val="00105DDB"/>
    <w:rsid w:val="001064FC"/>
    <w:rsid w:val="00106EF8"/>
    <w:rsid w:val="00107388"/>
    <w:rsid w:val="001079A2"/>
    <w:rsid w:val="00107CCC"/>
    <w:rsid w:val="0011014B"/>
    <w:rsid w:val="0011041A"/>
    <w:rsid w:val="00110442"/>
    <w:rsid w:val="001107C7"/>
    <w:rsid w:val="001119CA"/>
    <w:rsid w:val="00111A78"/>
    <w:rsid w:val="00111B53"/>
    <w:rsid w:val="001120BF"/>
    <w:rsid w:val="00112637"/>
    <w:rsid w:val="00112998"/>
    <w:rsid w:val="00113532"/>
    <w:rsid w:val="0011355D"/>
    <w:rsid w:val="0011387F"/>
    <w:rsid w:val="00113D34"/>
    <w:rsid w:val="00113DE1"/>
    <w:rsid w:val="00113E20"/>
    <w:rsid w:val="00114107"/>
    <w:rsid w:val="00114F1B"/>
    <w:rsid w:val="0011639A"/>
    <w:rsid w:val="001165F8"/>
    <w:rsid w:val="001175D8"/>
    <w:rsid w:val="00117BCE"/>
    <w:rsid w:val="00117D0A"/>
    <w:rsid w:val="0012081D"/>
    <w:rsid w:val="001208E5"/>
    <w:rsid w:val="001213E0"/>
    <w:rsid w:val="001216B0"/>
    <w:rsid w:val="00121DF2"/>
    <w:rsid w:val="00121FBA"/>
    <w:rsid w:val="00122076"/>
    <w:rsid w:val="001223D9"/>
    <w:rsid w:val="00122613"/>
    <w:rsid w:val="00122F36"/>
    <w:rsid w:val="001236A0"/>
    <w:rsid w:val="00123856"/>
    <w:rsid w:val="0012385B"/>
    <w:rsid w:val="00123E1C"/>
    <w:rsid w:val="00124441"/>
    <w:rsid w:val="0012488B"/>
    <w:rsid w:val="001249A6"/>
    <w:rsid w:val="00125ED2"/>
    <w:rsid w:val="001264C7"/>
    <w:rsid w:val="00126618"/>
    <w:rsid w:val="00126861"/>
    <w:rsid w:val="00127306"/>
    <w:rsid w:val="00127981"/>
    <w:rsid w:val="00127B58"/>
    <w:rsid w:val="00127D4A"/>
    <w:rsid w:val="00127E59"/>
    <w:rsid w:val="001301A5"/>
    <w:rsid w:val="00130EED"/>
    <w:rsid w:val="00130F3A"/>
    <w:rsid w:val="00130F84"/>
    <w:rsid w:val="00131499"/>
    <w:rsid w:val="00131913"/>
    <w:rsid w:val="00131E41"/>
    <w:rsid w:val="0013280F"/>
    <w:rsid w:val="0013289F"/>
    <w:rsid w:val="00133C6E"/>
    <w:rsid w:val="00133D1A"/>
    <w:rsid w:val="00133DBD"/>
    <w:rsid w:val="00133EBF"/>
    <w:rsid w:val="0013437B"/>
    <w:rsid w:val="00134522"/>
    <w:rsid w:val="0013461A"/>
    <w:rsid w:val="00134662"/>
    <w:rsid w:val="00134820"/>
    <w:rsid w:val="00134A35"/>
    <w:rsid w:val="0013507D"/>
    <w:rsid w:val="00135670"/>
    <w:rsid w:val="00135950"/>
    <w:rsid w:val="00136B23"/>
    <w:rsid w:val="00136C13"/>
    <w:rsid w:val="00137019"/>
    <w:rsid w:val="001375CB"/>
    <w:rsid w:val="001377C0"/>
    <w:rsid w:val="00137B1F"/>
    <w:rsid w:val="00137FB4"/>
    <w:rsid w:val="001405D5"/>
    <w:rsid w:val="00140958"/>
    <w:rsid w:val="00141528"/>
    <w:rsid w:val="0014176E"/>
    <w:rsid w:val="0014179C"/>
    <w:rsid w:val="0014195D"/>
    <w:rsid w:val="00142389"/>
    <w:rsid w:val="00142AAA"/>
    <w:rsid w:val="00142C7D"/>
    <w:rsid w:val="00142DF0"/>
    <w:rsid w:val="0014320F"/>
    <w:rsid w:val="0014385F"/>
    <w:rsid w:val="00143B88"/>
    <w:rsid w:val="00143FE5"/>
    <w:rsid w:val="00144023"/>
    <w:rsid w:val="00145071"/>
    <w:rsid w:val="00145437"/>
    <w:rsid w:val="00145526"/>
    <w:rsid w:val="00145A69"/>
    <w:rsid w:val="00146455"/>
    <w:rsid w:val="00146B16"/>
    <w:rsid w:val="001470D3"/>
    <w:rsid w:val="001476E6"/>
    <w:rsid w:val="001479FC"/>
    <w:rsid w:val="00147BCC"/>
    <w:rsid w:val="00150031"/>
    <w:rsid w:val="001508D8"/>
    <w:rsid w:val="00150B45"/>
    <w:rsid w:val="00150C4B"/>
    <w:rsid w:val="00151584"/>
    <w:rsid w:val="001516F0"/>
    <w:rsid w:val="001517AB"/>
    <w:rsid w:val="00152541"/>
    <w:rsid w:val="001527C8"/>
    <w:rsid w:val="00152A09"/>
    <w:rsid w:val="00152A48"/>
    <w:rsid w:val="00152CE0"/>
    <w:rsid w:val="00153214"/>
    <w:rsid w:val="001533C5"/>
    <w:rsid w:val="00153C31"/>
    <w:rsid w:val="00153CE6"/>
    <w:rsid w:val="00154341"/>
    <w:rsid w:val="001547C5"/>
    <w:rsid w:val="00154C25"/>
    <w:rsid w:val="001551BA"/>
    <w:rsid w:val="00155352"/>
    <w:rsid w:val="00155AE8"/>
    <w:rsid w:val="001565CF"/>
    <w:rsid w:val="001566F8"/>
    <w:rsid w:val="00156F5E"/>
    <w:rsid w:val="00156FFA"/>
    <w:rsid w:val="0015706C"/>
    <w:rsid w:val="001601F5"/>
    <w:rsid w:val="00160223"/>
    <w:rsid w:val="001607ED"/>
    <w:rsid w:val="00160CAE"/>
    <w:rsid w:val="00161366"/>
    <w:rsid w:val="00161A09"/>
    <w:rsid w:val="00161E39"/>
    <w:rsid w:val="001627F8"/>
    <w:rsid w:val="00163CEF"/>
    <w:rsid w:val="00163FE2"/>
    <w:rsid w:val="0016406A"/>
    <w:rsid w:val="00164C9B"/>
    <w:rsid w:val="00165261"/>
    <w:rsid w:val="001666ED"/>
    <w:rsid w:val="001667CE"/>
    <w:rsid w:val="0016720D"/>
    <w:rsid w:val="00167DF7"/>
    <w:rsid w:val="00170684"/>
    <w:rsid w:val="001707CF"/>
    <w:rsid w:val="00170CD0"/>
    <w:rsid w:val="00171246"/>
    <w:rsid w:val="0017170E"/>
    <w:rsid w:val="00171AF4"/>
    <w:rsid w:val="0017235A"/>
    <w:rsid w:val="00172586"/>
    <w:rsid w:val="0017328B"/>
    <w:rsid w:val="0017336F"/>
    <w:rsid w:val="00173719"/>
    <w:rsid w:val="00173822"/>
    <w:rsid w:val="00174221"/>
    <w:rsid w:val="00174650"/>
    <w:rsid w:val="00174BDA"/>
    <w:rsid w:val="00174CA2"/>
    <w:rsid w:val="001753C5"/>
    <w:rsid w:val="0017587E"/>
    <w:rsid w:val="00175946"/>
    <w:rsid w:val="00175DF4"/>
    <w:rsid w:val="00176091"/>
    <w:rsid w:val="0017677C"/>
    <w:rsid w:val="001767B3"/>
    <w:rsid w:val="00177033"/>
    <w:rsid w:val="001800FE"/>
    <w:rsid w:val="00181372"/>
    <w:rsid w:val="001816BC"/>
    <w:rsid w:val="00181913"/>
    <w:rsid w:val="00181F3F"/>
    <w:rsid w:val="001823D3"/>
    <w:rsid w:val="00182848"/>
    <w:rsid w:val="00182F6C"/>
    <w:rsid w:val="00182FA4"/>
    <w:rsid w:val="00183138"/>
    <w:rsid w:val="0018327B"/>
    <w:rsid w:val="00183749"/>
    <w:rsid w:val="00183C26"/>
    <w:rsid w:val="00183DD2"/>
    <w:rsid w:val="00183F63"/>
    <w:rsid w:val="001840E0"/>
    <w:rsid w:val="001842F1"/>
    <w:rsid w:val="001843EB"/>
    <w:rsid w:val="001844EF"/>
    <w:rsid w:val="001844FE"/>
    <w:rsid w:val="00184831"/>
    <w:rsid w:val="00184D68"/>
    <w:rsid w:val="00184F8D"/>
    <w:rsid w:val="00185248"/>
    <w:rsid w:val="0018531A"/>
    <w:rsid w:val="00185990"/>
    <w:rsid w:val="00185F14"/>
    <w:rsid w:val="0018646F"/>
    <w:rsid w:val="001867F7"/>
    <w:rsid w:val="00186953"/>
    <w:rsid w:val="00186A97"/>
    <w:rsid w:val="0018700B"/>
    <w:rsid w:val="00187477"/>
    <w:rsid w:val="001874C5"/>
    <w:rsid w:val="0018764C"/>
    <w:rsid w:val="001877DC"/>
    <w:rsid w:val="0018796C"/>
    <w:rsid w:val="00187CDF"/>
    <w:rsid w:val="00187F2E"/>
    <w:rsid w:val="0019148C"/>
    <w:rsid w:val="00191680"/>
    <w:rsid w:val="001918EC"/>
    <w:rsid w:val="00191C1D"/>
    <w:rsid w:val="001921EA"/>
    <w:rsid w:val="001923FD"/>
    <w:rsid w:val="00192626"/>
    <w:rsid w:val="00192B86"/>
    <w:rsid w:val="00193A86"/>
    <w:rsid w:val="00193D26"/>
    <w:rsid w:val="0019412C"/>
    <w:rsid w:val="001944DC"/>
    <w:rsid w:val="0019452A"/>
    <w:rsid w:val="00194D1C"/>
    <w:rsid w:val="00194EB3"/>
    <w:rsid w:val="00194EF3"/>
    <w:rsid w:val="001951B1"/>
    <w:rsid w:val="00197104"/>
    <w:rsid w:val="00197113"/>
    <w:rsid w:val="00197F4E"/>
    <w:rsid w:val="001A0402"/>
    <w:rsid w:val="001A04BA"/>
    <w:rsid w:val="001A06DE"/>
    <w:rsid w:val="001A09BE"/>
    <w:rsid w:val="001A0ABE"/>
    <w:rsid w:val="001A125F"/>
    <w:rsid w:val="001A133B"/>
    <w:rsid w:val="001A164D"/>
    <w:rsid w:val="001A1BB3"/>
    <w:rsid w:val="001A21AD"/>
    <w:rsid w:val="001A23CF"/>
    <w:rsid w:val="001A24E2"/>
    <w:rsid w:val="001A25A9"/>
    <w:rsid w:val="001A2651"/>
    <w:rsid w:val="001A30FA"/>
    <w:rsid w:val="001A3696"/>
    <w:rsid w:val="001A39FE"/>
    <w:rsid w:val="001A46FA"/>
    <w:rsid w:val="001A5139"/>
    <w:rsid w:val="001A54B2"/>
    <w:rsid w:val="001A55C3"/>
    <w:rsid w:val="001A561D"/>
    <w:rsid w:val="001A5B8F"/>
    <w:rsid w:val="001A5C67"/>
    <w:rsid w:val="001A5EC1"/>
    <w:rsid w:val="001A62AE"/>
    <w:rsid w:val="001A62D8"/>
    <w:rsid w:val="001A6E38"/>
    <w:rsid w:val="001A7462"/>
    <w:rsid w:val="001A7615"/>
    <w:rsid w:val="001A7A6D"/>
    <w:rsid w:val="001B001A"/>
    <w:rsid w:val="001B01FE"/>
    <w:rsid w:val="001B08F9"/>
    <w:rsid w:val="001B0B93"/>
    <w:rsid w:val="001B1204"/>
    <w:rsid w:val="001B16B4"/>
    <w:rsid w:val="001B1779"/>
    <w:rsid w:val="001B1E74"/>
    <w:rsid w:val="001B2535"/>
    <w:rsid w:val="001B2DEB"/>
    <w:rsid w:val="001B30DD"/>
    <w:rsid w:val="001B3F31"/>
    <w:rsid w:val="001B45EF"/>
    <w:rsid w:val="001B47A1"/>
    <w:rsid w:val="001B4E7A"/>
    <w:rsid w:val="001B4EEC"/>
    <w:rsid w:val="001B53E9"/>
    <w:rsid w:val="001B5471"/>
    <w:rsid w:val="001B62BF"/>
    <w:rsid w:val="001B652C"/>
    <w:rsid w:val="001B783D"/>
    <w:rsid w:val="001B7B3D"/>
    <w:rsid w:val="001B7DAC"/>
    <w:rsid w:val="001B7EC4"/>
    <w:rsid w:val="001C13AD"/>
    <w:rsid w:val="001C1710"/>
    <w:rsid w:val="001C1A9A"/>
    <w:rsid w:val="001C1D9C"/>
    <w:rsid w:val="001C2172"/>
    <w:rsid w:val="001C47A7"/>
    <w:rsid w:val="001C47D0"/>
    <w:rsid w:val="001C4823"/>
    <w:rsid w:val="001C4E11"/>
    <w:rsid w:val="001C51DA"/>
    <w:rsid w:val="001C67CD"/>
    <w:rsid w:val="001C6DFD"/>
    <w:rsid w:val="001C730A"/>
    <w:rsid w:val="001C75A8"/>
    <w:rsid w:val="001C795F"/>
    <w:rsid w:val="001C7D83"/>
    <w:rsid w:val="001D053C"/>
    <w:rsid w:val="001D05B8"/>
    <w:rsid w:val="001D0AE8"/>
    <w:rsid w:val="001D1361"/>
    <w:rsid w:val="001D14A4"/>
    <w:rsid w:val="001D2001"/>
    <w:rsid w:val="001D2740"/>
    <w:rsid w:val="001D2C56"/>
    <w:rsid w:val="001D2E66"/>
    <w:rsid w:val="001D323C"/>
    <w:rsid w:val="001D3388"/>
    <w:rsid w:val="001D3885"/>
    <w:rsid w:val="001D3B70"/>
    <w:rsid w:val="001D3C72"/>
    <w:rsid w:val="001D3E79"/>
    <w:rsid w:val="001D40B4"/>
    <w:rsid w:val="001D422D"/>
    <w:rsid w:val="001D46FE"/>
    <w:rsid w:val="001D480A"/>
    <w:rsid w:val="001D4AAF"/>
    <w:rsid w:val="001D4B1E"/>
    <w:rsid w:val="001D525A"/>
    <w:rsid w:val="001D5657"/>
    <w:rsid w:val="001D5951"/>
    <w:rsid w:val="001D5A0F"/>
    <w:rsid w:val="001D5A97"/>
    <w:rsid w:val="001D5C42"/>
    <w:rsid w:val="001D610C"/>
    <w:rsid w:val="001D66F1"/>
    <w:rsid w:val="001D70F0"/>
    <w:rsid w:val="001D7170"/>
    <w:rsid w:val="001D7315"/>
    <w:rsid w:val="001D7357"/>
    <w:rsid w:val="001D7570"/>
    <w:rsid w:val="001D7D10"/>
    <w:rsid w:val="001D7F17"/>
    <w:rsid w:val="001E0802"/>
    <w:rsid w:val="001E0902"/>
    <w:rsid w:val="001E09F2"/>
    <w:rsid w:val="001E1341"/>
    <w:rsid w:val="001E13F5"/>
    <w:rsid w:val="001E1F04"/>
    <w:rsid w:val="001E24D2"/>
    <w:rsid w:val="001E2547"/>
    <w:rsid w:val="001E280F"/>
    <w:rsid w:val="001E2828"/>
    <w:rsid w:val="001E2996"/>
    <w:rsid w:val="001E3EED"/>
    <w:rsid w:val="001E4261"/>
    <w:rsid w:val="001E49B6"/>
    <w:rsid w:val="001E4CD6"/>
    <w:rsid w:val="001E557F"/>
    <w:rsid w:val="001E55E4"/>
    <w:rsid w:val="001E5AA3"/>
    <w:rsid w:val="001E5EC7"/>
    <w:rsid w:val="001E67D6"/>
    <w:rsid w:val="001E6EF7"/>
    <w:rsid w:val="001E7A16"/>
    <w:rsid w:val="001E7F8D"/>
    <w:rsid w:val="001F0158"/>
    <w:rsid w:val="001F016B"/>
    <w:rsid w:val="001F0246"/>
    <w:rsid w:val="001F059D"/>
    <w:rsid w:val="001F0607"/>
    <w:rsid w:val="001F0995"/>
    <w:rsid w:val="001F1483"/>
    <w:rsid w:val="001F1A77"/>
    <w:rsid w:val="001F1BBE"/>
    <w:rsid w:val="001F1DE1"/>
    <w:rsid w:val="001F210A"/>
    <w:rsid w:val="001F2545"/>
    <w:rsid w:val="001F2754"/>
    <w:rsid w:val="001F29B5"/>
    <w:rsid w:val="001F2C99"/>
    <w:rsid w:val="001F37EB"/>
    <w:rsid w:val="001F3A94"/>
    <w:rsid w:val="001F5402"/>
    <w:rsid w:val="001F5804"/>
    <w:rsid w:val="001F581F"/>
    <w:rsid w:val="001F6321"/>
    <w:rsid w:val="001F6C97"/>
    <w:rsid w:val="001F71AD"/>
    <w:rsid w:val="001F7A1E"/>
    <w:rsid w:val="001F7C14"/>
    <w:rsid w:val="001F7C39"/>
    <w:rsid w:val="001F7E87"/>
    <w:rsid w:val="001F7F77"/>
    <w:rsid w:val="001F7FCD"/>
    <w:rsid w:val="0020028A"/>
    <w:rsid w:val="0020048D"/>
    <w:rsid w:val="00200622"/>
    <w:rsid w:val="00200C16"/>
    <w:rsid w:val="00200C86"/>
    <w:rsid w:val="00200C8E"/>
    <w:rsid w:val="00200EA1"/>
    <w:rsid w:val="00200F66"/>
    <w:rsid w:val="002014AD"/>
    <w:rsid w:val="00201659"/>
    <w:rsid w:val="002021E8"/>
    <w:rsid w:val="00202813"/>
    <w:rsid w:val="00202CDF"/>
    <w:rsid w:val="00203446"/>
    <w:rsid w:val="00203AF8"/>
    <w:rsid w:val="00204273"/>
    <w:rsid w:val="00204AF8"/>
    <w:rsid w:val="002057C0"/>
    <w:rsid w:val="00205C26"/>
    <w:rsid w:val="00206DD8"/>
    <w:rsid w:val="002074A8"/>
    <w:rsid w:val="0021007C"/>
    <w:rsid w:val="002100AE"/>
    <w:rsid w:val="002101B3"/>
    <w:rsid w:val="002104C7"/>
    <w:rsid w:val="0021071B"/>
    <w:rsid w:val="00211F3E"/>
    <w:rsid w:val="00211FB5"/>
    <w:rsid w:val="00212528"/>
    <w:rsid w:val="002125FF"/>
    <w:rsid w:val="00212670"/>
    <w:rsid w:val="00212AF2"/>
    <w:rsid w:val="00212B74"/>
    <w:rsid w:val="00212BA0"/>
    <w:rsid w:val="00212E96"/>
    <w:rsid w:val="00212FC2"/>
    <w:rsid w:val="00213734"/>
    <w:rsid w:val="0021392A"/>
    <w:rsid w:val="00213D40"/>
    <w:rsid w:val="00213FBD"/>
    <w:rsid w:val="00214001"/>
    <w:rsid w:val="002146AD"/>
    <w:rsid w:val="0021499E"/>
    <w:rsid w:val="002155F3"/>
    <w:rsid w:val="00215BAD"/>
    <w:rsid w:val="00215E7F"/>
    <w:rsid w:val="00215F86"/>
    <w:rsid w:val="00216463"/>
    <w:rsid w:val="0021679E"/>
    <w:rsid w:val="00216F0A"/>
    <w:rsid w:val="00216F0D"/>
    <w:rsid w:val="002177F7"/>
    <w:rsid w:val="00217E5C"/>
    <w:rsid w:val="002206C8"/>
    <w:rsid w:val="002209E9"/>
    <w:rsid w:val="00220CB9"/>
    <w:rsid w:val="00220F35"/>
    <w:rsid w:val="00220F56"/>
    <w:rsid w:val="002210BA"/>
    <w:rsid w:val="002212E1"/>
    <w:rsid w:val="0022161E"/>
    <w:rsid w:val="002222C1"/>
    <w:rsid w:val="002222E2"/>
    <w:rsid w:val="002223F4"/>
    <w:rsid w:val="002226A4"/>
    <w:rsid w:val="00222941"/>
    <w:rsid w:val="00222AE4"/>
    <w:rsid w:val="00222DA8"/>
    <w:rsid w:val="002230CE"/>
    <w:rsid w:val="002230FB"/>
    <w:rsid w:val="0022355E"/>
    <w:rsid w:val="002235E5"/>
    <w:rsid w:val="0022382B"/>
    <w:rsid w:val="002238A6"/>
    <w:rsid w:val="002239A0"/>
    <w:rsid w:val="002242B4"/>
    <w:rsid w:val="00224866"/>
    <w:rsid w:val="00224C30"/>
    <w:rsid w:val="00225F42"/>
    <w:rsid w:val="00226261"/>
    <w:rsid w:val="002269CE"/>
    <w:rsid w:val="00227028"/>
    <w:rsid w:val="00227136"/>
    <w:rsid w:val="0022749C"/>
    <w:rsid w:val="00227C0D"/>
    <w:rsid w:val="00227D4B"/>
    <w:rsid w:val="00231106"/>
    <w:rsid w:val="00231F28"/>
    <w:rsid w:val="00232273"/>
    <w:rsid w:val="0023251D"/>
    <w:rsid w:val="00232DB5"/>
    <w:rsid w:val="00232EF4"/>
    <w:rsid w:val="00232F5A"/>
    <w:rsid w:val="00233809"/>
    <w:rsid w:val="00233A07"/>
    <w:rsid w:val="00233D54"/>
    <w:rsid w:val="00233E2F"/>
    <w:rsid w:val="002341CE"/>
    <w:rsid w:val="0023458C"/>
    <w:rsid w:val="002347F5"/>
    <w:rsid w:val="00234CE5"/>
    <w:rsid w:val="00234D71"/>
    <w:rsid w:val="00234D77"/>
    <w:rsid w:val="00234F08"/>
    <w:rsid w:val="00234FB8"/>
    <w:rsid w:val="00235460"/>
    <w:rsid w:val="002355C1"/>
    <w:rsid w:val="00235AFA"/>
    <w:rsid w:val="00235EB2"/>
    <w:rsid w:val="00235F76"/>
    <w:rsid w:val="002361D8"/>
    <w:rsid w:val="00236518"/>
    <w:rsid w:val="0023653C"/>
    <w:rsid w:val="00236ACE"/>
    <w:rsid w:val="00236B22"/>
    <w:rsid w:val="00236CB3"/>
    <w:rsid w:val="00237201"/>
    <w:rsid w:val="002372CD"/>
    <w:rsid w:val="00237812"/>
    <w:rsid w:val="0023789E"/>
    <w:rsid w:val="00237D04"/>
    <w:rsid w:val="00240351"/>
    <w:rsid w:val="00240632"/>
    <w:rsid w:val="00240741"/>
    <w:rsid w:val="00241121"/>
    <w:rsid w:val="00241172"/>
    <w:rsid w:val="002413C6"/>
    <w:rsid w:val="00241635"/>
    <w:rsid w:val="00241D7B"/>
    <w:rsid w:val="0024205D"/>
    <w:rsid w:val="002420AE"/>
    <w:rsid w:val="00242315"/>
    <w:rsid w:val="00243105"/>
    <w:rsid w:val="0024346B"/>
    <w:rsid w:val="00243CF7"/>
    <w:rsid w:val="002441D8"/>
    <w:rsid w:val="00244346"/>
    <w:rsid w:val="00244443"/>
    <w:rsid w:val="00244531"/>
    <w:rsid w:val="002449CE"/>
    <w:rsid w:val="002456A5"/>
    <w:rsid w:val="00245981"/>
    <w:rsid w:val="00245DF7"/>
    <w:rsid w:val="00245E32"/>
    <w:rsid w:val="00245F3D"/>
    <w:rsid w:val="00246BEF"/>
    <w:rsid w:val="00246E99"/>
    <w:rsid w:val="00247476"/>
    <w:rsid w:val="002504BA"/>
    <w:rsid w:val="0025052F"/>
    <w:rsid w:val="0025067B"/>
    <w:rsid w:val="002507BF"/>
    <w:rsid w:val="0025090B"/>
    <w:rsid w:val="00250B50"/>
    <w:rsid w:val="00250F96"/>
    <w:rsid w:val="00252077"/>
    <w:rsid w:val="0025216F"/>
    <w:rsid w:val="00252294"/>
    <w:rsid w:val="0025247F"/>
    <w:rsid w:val="0025456A"/>
    <w:rsid w:val="00254BBF"/>
    <w:rsid w:val="0025579F"/>
    <w:rsid w:val="00255E65"/>
    <w:rsid w:val="0025612E"/>
    <w:rsid w:val="00256A2A"/>
    <w:rsid w:val="00256FF4"/>
    <w:rsid w:val="00260099"/>
    <w:rsid w:val="00260EB9"/>
    <w:rsid w:val="0026121B"/>
    <w:rsid w:val="00261AAF"/>
    <w:rsid w:val="002623E8"/>
    <w:rsid w:val="0026243C"/>
    <w:rsid w:val="002626E2"/>
    <w:rsid w:val="00262B35"/>
    <w:rsid w:val="00262D3D"/>
    <w:rsid w:val="00262FCA"/>
    <w:rsid w:val="00262FD3"/>
    <w:rsid w:val="002638D6"/>
    <w:rsid w:val="00265091"/>
    <w:rsid w:val="00265A83"/>
    <w:rsid w:val="00265CD6"/>
    <w:rsid w:val="002664A5"/>
    <w:rsid w:val="002667EB"/>
    <w:rsid w:val="00266982"/>
    <w:rsid w:val="0026721B"/>
    <w:rsid w:val="002675AC"/>
    <w:rsid w:val="00270574"/>
    <w:rsid w:val="00270591"/>
    <w:rsid w:val="00270DF4"/>
    <w:rsid w:val="00270E37"/>
    <w:rsid w:val="002710AE"/>
    <w:rsid w:val="0027165A"/>
    <w:rsid w:val="002717D5"/>
    <w:rsid w:val="00271AFA"/>
    <w:rsid w:val="00271B6C"/>
    <w:rsid w:val="00271E1A"/>
    <w:rsid w:val="00271EB6"/>
    <w:rsid w:val="00272650"/>
    <w:rsid w:val="00272B1A"/>
    <w:rsid w:val="00272FA0"/>
    <w:rsid w:val="00273265"/>
    <w:rsid w:val="0027358D"/>
    <w:rsid w:val="00274478"/>
    <w:rsid w:val="00274CB7"/>
    <w:rsid w:val="00274D4B"/>
    <w:rsid w:val="002753C1"/>
    <w:rsid w:val="00275479"/>
    <w:rsid w:val="00275A6C"/>
    <w:rsid w:val="00275C4A"/>
    <w:rsid w:val="0027605E"/>
    <w:rsid w:val="00276A25"/>
    <w:rsid w:val="002770F6"/>
    <w:rsid w:val="00277A18"/>
    <w:rsid w:val="00280376"/>
    <w:rsid w:val="00280A59"/>
    <w:rsid w:val="00280B95"/>
    <w:rsid w:val="00280D1A"/>
    <w:rsid w:val="0028172C"/>
    <w:rsid w:val="0028225E"/>
    <w:rsid w:val="00282889"/>
    <w:rsid w:val="00282B08"/>
    <w:rsid w:val="00282CF0"/>
    <w:rsid w:val="00283198"/>
    <w:rsid w:val="0028345C"/>
    <w:rsid w:val="002843AF"/>
    <w:rsid w:val="00284717"/>
    <w:rsid w:val="002847DB"/>
    <w:rsid w:val="002849BF"/>
    <w:rsid w:val="00284AE6"/>
    <w:rsid w:val="00284C71"/>
    <w:rsid w:val="00284F77"/>
    <w:rsid w:val="002853A4"/>
    <w:rsid w:val="0028586C"/>
    <w:rsid w:val="00286061"/>
    <w:rsid w:val="002861E9"/>
    <w:rsid w:val="002862EA"/>
    <w:rsid w:val="00286495"/>
    <w:rsid w:val="002865D2"/>
    <w:rsid w:val="00286AC9"/>
    <w:rsid w:val="0028700B"/>
    <w:rsid w:val="002871C4"/>
    <w:rsid w:val="00287E56"/>
    <w:rsid w:val="002904C8"/>
    <w:rsid w:val="0029065C"/>
    <w:rsid w:val="00290A20"/>
    <w:rsid w:val="00291450"/>
    <w:rsid w:val="0029156C"/>
    <w:rsid w:val="00291972"/>
    <w:rsid w:val="00291B85"/>
    <w:rsid w:val="00291D7A"/>
    <w:rsid w:val="00293071"/>
    <w:rsid w:val="00293081"/>
    <w:rsid w:val="00293324"/>
    <w:rsid w:val="002933E5"/>
    <w:rsid w:val="002933F9"/>
    <w:rsid w:val="0029436E"/>
    <w:rsid w:val="00294B25"/>
    <w:rsid w:val="00295075"/>
    <w:rsid w:val="00295BEE"/>
    <w:rsid w:val="00295D9C"/>
    <w:rsid w:val="00295E6E"/>
    <w:rsid w:val="00296BF4"/>
    <w:rsid w:val="00296C71"/>
    <w:rsid w:val="00296CEF"/>
    <w:rsid w:val="0029708C"/>
    <w:rsid w:val="0029715F"/>
    <w:rsid w:val="00297952"/>
    <w:rsid w:val="00297DA1"/>
    <w:rsid w:val="00297DFC"/>
    <w:rsid w:val="002A0011"/>
    <w:rsid w:val="002A0020"/>
    <w:rsid w:val="002A0A09"/>
    <w:rsid w:val="002A1777"/>
    <w:rsid w:val="002A1A8A"/>
    <w:rsid w:val="002A20AA"/>
    <w:rsid w:val="002A2D1F"/>
    <w:rsid w:val="002A2E01"/>
    <w:rsid w:val="002A382F"/>
    <w:rsid w:val="002A39DF"/>
    <w:rsid w:val="002A3B0B"/>
    <w:rsid w:val="002A3E57"/>
    <w:rsid w:val="002A40D7"/>
    <w:rsid w:val="002A4676"/>
    <w:rsid w:val="002A4951"/>
    <w:rsid w:val="002A4C46"/>
    <w:rsid w:val="002A4CE1"/>
    <w:rsid w:val="002A4DB2"/>
    <w:rsid w:val="002A5018"/>
    <w:rsid w:val="002A5B11"/>
    <w:rsid w:val="002A61EC"/>
    <w:rsid w:val="002A6824"/>
    <w:rsid w:val="002A6FCE"/>
    <w:rsid w:val="002B01ED"/>
    <w:rsid w:val="002B092B"/>
    <w:rsid w:val="002B0C1D"/>
    <w:rsid w:val="002B0DBE"/>
    <w:rsid w:val="002B1B10"/>
    <w:rsid w:val="002B1F9A"/>
    <w:rsid w:val="002B25A9"/>
    <w:rsid w:val="002B2747"/>
    <w:rsid w:val="002B2D64"/>
    <w:rsid w:val="002B2DA7"/>
    <w:rsid w:val="002B31B4"/>
    <w:rsid w:val="002B32FC"/>
    <w:rsid w:val="002B35EB"/>
    <w:rsid w:val="002B468F"/>
    <w:rsid w:val="002B487C"/>
    <w:rsid w:val="002B4A7B"/>
    <w:rsid w:val="002B4E53"/>
    <w:rsid w:val="002B4F64"/>
    <w:rsid w:val="002B5016"/>
    <w:rsid w:val="002B5DAA"/>
    <w:rsid w:val="002B5EF3"/>
    <w:rsid w:val="002B6B30"/>
    <w:rsid w:val="002B6E07"/>
    <w:rsid w:val="002B7358"/>
    <w:rsid w:val="002B7446"/>
    <w:rsid w:val="002B7BEC"/>
    <w:rsid w:val="002C027C"/>
    <w:rsid w:val="002C02D1"/>
    <w:rsid w:val="002C08D2"/>
    <w:rsid w:val="002C18B3"/>
    <w:rsid w:val="002C1CF7"/>
    <w:rsid w:val="002C1DC4"/>
    <w:rsid w:val="002C1F9B"/>
    <w:rsid w:val="002C2152"/>
    <w:rsid w:val="002C28F4"/>
    <w:rsid w:val="002C2BD3"/>
    <w:rsid w:val="002C36AB"/>
    <w:rsid w:val="002C3793"/>
    <w:rsid w:val="002C3829"/>
    <w:rsid w:val="002C38F7"/>
    <w:rsid w:val="002C397C"/>
    <w:rsid w:val="002C3B6E"/>
    <w:rsid w:val="002C415E"/>
    <w:rsid w:val="002C4543"/>
    <w:rsid w:val="002C533A"/>
    <w:rsid w:val="002C6BBA"/>
    <w:rsid w:val="002C6EC5"/>
    <w:rsid w:val="002C7164"/>
    <w:rsid w:val="002C7C2C"/>
    <w:rsid w:val="002C7F33"/>
    <w:rsid w:val="002D004A"/>
    <w:rsid w:val="002D04BA"/>
    <w:rsid w:val="002D05BF"/>
    <w:rsid w:val="002D0A74"/>
    <w:rsid w:val="002D0F3F"/>
    <w:rsid w:val="002D191E"/>
    <w:rsid w:val="002D236D"/>
    <w:rsid w:val="002D286C"/>
    <w:rsid w:val="002D29BF"/>
    <w:rsid w:val="002D2D9A"/>
    <w:rsid w:val="002D2FDC"/>
    <w:rsid w:val="002D3872"/>
    <w:rsid w:val="002D3F74"/>
    <w:rsid w:val="002D4513"/>
    <w:rsid w:val="002D4600"/>
    <w:rsid w:val="002D47BA"/>
    <w:rsid w:val="002D498C"/>
    <w:rsid w:val="002D4DFD"/>
    <w:rsid w:val="002D57E9"/>
    <w:rsid w:val="002D5A26"/>
    <w:rsid w:val="002D5B4C"/>
    <w:rsid w:val="002D5CF5"/>
    <w:rsid w:val="002D61AC"/>
    <w:rsid w:val="002D6589"/>
    <w:rsid w:val="002D66BF"/>
    <w:rsid w:val="002D6901"/>
    <w:rsid w:val="002D718D"/>
    <w:rsid w:val="002D7518"/>
    <w:rsid w:val="002D7A5A"/>
    <w:rsid w:val="002D7DFC"/>
    <w:rsid w:val="002E0A89"/>
    <w:rsid w:val="002E11A3"/>
    <w:rsid w:val="002E172A"/>
    <w:rsid w:val="002E1B86"/>
    <w:rsid w:val="002E201B"/>
    <w:rsid w:val="002E285A"/>
    <w:rsid w:val="002E28AE"/>
    <w:rsid w:val="002E34B7"/>
    <w:rsid w:val="002E4167"/>
    <w:rsid w:val="002E41B4"/>
    <w:rsid w:val="002E42C0"/>
    <w:rsid w:val="002E44DF"/>
    <w:rsid w:val="002E46C3"/>
    <w:rsid w:val="002E4B6C"/>
    <w:rsid w:val="002E4D49"/>
    <w:rsid w:val="002E5263"/>
    <w:rsid w:val="002E53DD"/>
    <w:rsid w:val="002E60A3"/>
    <w:rsid w:val="002E756C"/>
    <w:rsid w:val="002E7FE9"/>
    <w:rsid w:val="002F0126"/>
    <w:rsid w:val="002F043D"/>
    <w:rsid w:val="002F04CA"/>
    <w:rsid w:val="002F1084"/>
    <w:rsid w:val="002F122A"/>
    <w:rsid w:val="002F14AA"/>
    <w:rsid w:val="002F1664"/>
    <w:rsid w:val="002F167A"/>
    <w:rsid w:val="002F1A81"/>
    <w:rsid w:val="002F1BB9"/>
    <w:rsid w:val="002F1CE3"/>
    <w:rsid w:val="002F1DC5"/>
    <w:rsid w:val="002F1EE0"/>
    <w:rsid w:val="002F2046"/>
    <w:rsid w:val="002F2D77"/>
    <w:rsid w:val="002F2EB7"/>
    <w:rsid w:val="002F2EEB"/>
    <w:rsid w:val="002F33AC"/>
    <w:rsid w:val="002F382F"/>
    <w:rsid w:val="002F3A60"/>
    <w:rsid w:val="002F3BCB"/>
    <w:rsid w:val="002F4531"/>
    <w:rsid w:val="002F45DD"/>
    <w:rsid w:val="002F4A1C"/>
    <w:rsid w:val="002F4BDC"/>
    <w:rsid w:val="002F579E"/>
    <w:rsid w:val="002F5A1E"/>
    <w:rsid w:val="002F5A76"/>
    <w:rsid w:val="002F5CD1"/>
    <w:rsid w:val="002F6381"/>
    <w:rsid w:val="002F696C"/>
    <w:rsid w:val="002F6ACC"/>
    <w:rsid w:val="002F6C8C"/>
    <w:rsid w:val="002F7A3B"/>
    <w:rsid w:val="00300060"/>
    <w:rsid w:val="0030010B"/>
    <w:rsid w:val="00300169"/>
    <w:rsid w:val="003010BA"/>
    <w:rsid w:val="00301240"/>
    <w:rsid w:val="00301558"/>
    <w:rsid w:val="00302998"/>
    <w:rsid w:val="00302ADE"/>
    <w:rsid w:val="00302B52"/>
    <w:rsid w:val="00302C49"/>
    <w:rsid w:val="00303097"/>
    <w:rsid w:val="003031A7"/>
    <w:rsid w:val="0030332C"/>
    <w:rsid w:val="003033A3"/>
    <w:rsid w:val="003033F3"/>
    <w:rsid w:val="00303450"/>
    <w:rsid w:val="00303920"/>
    <w:rsid w:val="00303E9C"/>
    <w:rsid w:val="003042DB"/>
    <w:rsid w:val="00304490"/>
    <w:rsid w:val="00304573"/>
    <w:rsid w:val="0030459A"/>
    <w:rsid w:val="00304CB8"/>
    <w:rsid w:val="00304E5E"/>
    <w:rsid w:val="00305130"/>
    <w:rsid w:val="00305134"/>
    <w:rsid w:val="00305248"/>
    <w:rsid w:val="0030585C"/>
    <w:rsid w:val="00305C56"/>
    <w:rsid w:val="00305D18"/>
    <w:rsid w:val="00306218"/>
    <w:rsid w:val="00306514"/>
    <w:rsid w:val="003069F7"/>
    <w:rsid w:val="00306CD6"/>
    <w:rsid w:val="00306EE0"/>
    <w:rsid w:val="003070E8"/>
    <w:rsid w:val="00310262"/>
    <w:rsid w:val="00310BF0"/>
    <w:rsid w:val="00310C28"/>
    <w:rsid w:val="0031108F"/>
    <w:rsid w:val="00311499"/>
    <w:rsid w:val="00311676"/>
    <w:rsid w:val="0031194F"/>
    <w:rsid w:val="00311E26"/>
    <w:rsid w:val="00311F42"/>
    <w:rsid w:val="00312E68"/>
    <w:rsid w:val="00312FE1"/>
    <w:rsid w:val="00314069"/>
    <w:rsid w:val="003141CD"/>
    <w:rsid w:val="0031432C"/>
    <w:rsid w:val="0031435D"/>
    <w:rsid w:val="003147E3"/>
    <w:rsid w:val="003148E6"/>
    <w:rsid w:val="00314968"/>
    <w:rsid w:val="00314BBB"/>
    <w:rsid w:val="00314D6E"/>
    <w:rsid w:val="00314F1B"/>
    <w:rsid w:val="0031532B"/>
    <w:rsid w:val="003154CE"/>
    <w:rsid w:val="003160D7"/>
    <w:rsid w:val="0031619A"/>
    <w:rsid w:val="00316469"/>
    <w:rsid w:val="003168FA"/>
    <w:rsid w:val="003169C2"/>
    <w:rsid w:val="00316DA4"/>
    <w:rsid w:val="0031784E"/>
    <w:rsid w:val="0031790B"/>
    <w:rsid w:val="003179F7"/>
    <w:rsid w:val="00317AE3"/>
    <w:rsid w:val="00317D63"/>
    <w:rsid w:val="0032013D"/>
    <w:rsid w:val="00320353"/>
    <w:rsid w:val="003203C2"/>
    <w:rsid w:val="0032072D"/>
    <w:rsid w:val="00321B1D"/>
    <w:rsid w:val="00321B75"/>
    <w:rsid w:val="00322E20"/>
    <w:rsid w:val="00322E55"/>
    <w:rsid w:val="00322F1A"/>
    <w:rsid w:val="00322F9B"/>
    <w:rsid w:val="00323448"/>
    <w:rsid w:val="00323735"/>
    <w:rsid w:val="003239F0"/>
    <w:rsid w:val="00323CDF"/>
    <w:rsid w:val="003244EA"/>
    <w:rsid w:val="0032481A"/>
    <w:rsid w:val="00324E38"/>
    <w:rsid w:val="00325273"/>
    <w:rsid w:val="0032547F"/>
    <w:rsid w:val="00325994"/>
    <w:rsid w:val="00325EC1"/>
    <w:rsid w:val="00326B70"/>
    <w:rsid w:val="00326C62"/>
    <w:rsid w:val="00326E62"/>
    <w:rsid w:val="0032761C"/>
    <w:rsid w:val="0032784D"/>
    <w:rsid w:val="003279E8"/>
    <w:rsid w:val="00327D0F"/>
    <w:rsid w:val="0033008E"/>
    <w:rsid w:val="0033033D"/>
    <w:rsid w:val="00330956"/>
    <w:rsid w:val="00330D56"/>
    <w:rsid w:val="00331368"/>
    <w:rsid w:val="003315A0"/>
    <w:rsid w:val="00331C65"/>
    <w:rsid w:val="003320D7"/>
    <w:rsid w:val="003334BF"/>
    <w:rsid w:val="003336B8"/>
    <w:rsid w:val="00333E22"/>
    <w:rsid w:val="00334423"/>
    <w:rsid w:val="0033462A"/>
    <w:rsid w:val="003348DA"/>
    <w:rsid w:val="00334CE5"/>
    <w:rsid w:val="003357A6"/>
    <w:rsid w:val="00335867"/>
    <w:rsid w:val="003363CB"/>
    <w:rsid w:val="00336400"/>
    <w:rsid w:val="003368F5"/>
    <w:rsid w:val="00336B4A"/>
    <w:rsid w:val="00336FAC"/>
    <w:rsid w:val="0033777B"/>
    <w:rsid w:val="00337810"/>
    <w:rsid w:val="00337AE6"/>
    <w:rsid w:val="003400F1"/>
    <w:rsid w:val="00340855"/>
    <w:rsid w:val="00340942"/>
    <w:rsid w:val="00340CD6"/>
    <w:rsid w:val="00341952"/>
    <w:rsid w:val="00342F1D"/>
    <w:rsid w:val="003434FF"/>
    <w:rsid w:val="00343636"/>
    <w:rsid w:val="003438B1"/>
    <w:rsid w:val="0034391C"/>
    <w:rsid w:val="00343A6D"/>
    <w:rsid w:val="0034432B"/>
    <w:rsid w:val="00344FDA"/>
    <w:rsid w:val="00345430"/>
    <w:rsid w:val="00345A31"/>
    <w:rsid w:val="00345A4F"/>
    <w:rsid w:val="00345FAD"/>
    <w:rsid w:val="003460FC"/>
    <w:rsid w:val="003469E6"/>
    <w:rsid w:val="00346A90"/>
    <w:rsid w:val="00346E5D"/>
    <w:rsid w:val="00347097"/>
    <w:rsid w:val="00347547"/>
    <w:rsid w:val="00347860"/>
    <w:rsid w:val="00347A7E"/>
    <w:rsid w:val="00347D06"/>
    <w:rsid w:val="003508AF"/>
    <w:rsid w:val="00350A75"/>
    <w:rsid w:val="00350B8A"/>
    <w:rsid w:val="00350E0F"/>
    <w:rsid w:val="0035127D"/>
    <w:rsid w:val="00351576"/>
    <w:rsid w:val="0035218A"/>
    <w:rsid w:val="0035287E"/>
    <w:rsid w:val="00352D29"/>
    <w:rsid w:val="003536EF"/>
    <w:rsid w:val="00353C43"/>
    <w:rsid w:val="00353FB4"/>
    <w:rsid w:val="00354277"/>
    <w:rsid w:val="003545DE"/>
    <w:rsid w:val="00354864"/>
    <w:rsid w:val="00354C7F"/>
    <w:rsid w:val="00354F76"/>
    <w:rsid w:val="00355084"/>
    <w:rsid w:val="0035592A"/>
    <w:rsid w:val="00355A16"/>
    <w:rsid w:val="003566B9"/>
    <w:rsid w:val="003569A0"/>
    <w:rsid w:val="00357031"/>
    <w:rsid w:val="00357879"/>
    <w:rsid w:val="003604FB"/>
    <w:rsid w:val="003612AD"/>
    <w:rsid w:val="00361A6E"/>
    <w:rsid w:val="00361AAC"/>
    <w:rsid w:val="00361C29"/>
    <w:rsid w:val="00361C5F"/>
    <w:rsid w:val="003624FF"/>
    <w:rsid w:val="003627C0"/>
    <w:rsid w:val="0036326F"/>
    <w:rsid w:val="003633E1"/>
    <w:rsid w:val="0036347A"/>
    <w:rsid w:val="0036354B"/>
    <w:rsid w:val="00363623"/>
    <w:rsid w:val="0036362F"/>
    <w:rsid w:val="003639B5"/>
    <w:rsid w:val="00364320"/>
    <w:rsid w:val="00365126"/>
    <w:rsid w:val="00365660"/>
    <w:rsid w:val="003661AD"/>
    <w:rsid w:val="003668FD"/>
    <w:rsid w:val="00366951"/>
    <w:rsid w:val="0036697F"/>
    <w:rsid w:val="003669A6"/>
    <w:rsid w:val="00366A4D"/>
    <w:rsid w:val="00366C7C"/>
    <w:rsid w:val="003672C1"/>
    <w:rsid w:val="00367482"/>
    <w:rsid w:val="00367929"/>
    <w:rsid w:val="00367C66"/>
    <w:rsid w:val="00367F93"/>
    <w:rsid w:val="0037002D"/>
    <w:rsid w:val="00370183"/>
    <w:rsid w:val="00370C63"/>
    <w:rsid w:val="00370C93"/>
    <w:rsid w:val="003715C6"/>
    <w:rsid w:val="00371DB7"/>
    <w:rsid w:val="0037219B"/>
    <w:rsid w:val="00372394"/>
    <w:rsid w:val="003728D6"/>
    <w:rsid w:val="003732BF"/>
    <w:rsid w:val="00373309"/>
    <w:rsid w:val="003734B0"/>
    <w:rsid w:val="0037381F"/>
    <w:rsid w:val="00373E9B"/>
    <w:rsid w:val="00373F2C"/>
    <w:rsid w:val="003749B4"/>
    <w:rsid w:val="00374B63"/>
    <w:rsid w:val="0037520A"/>
    <w:rsid w:val="00375979"/>
    <w:rsid w:val="003759DE"/>
    <w:rsid w:val="00376094"/>
    <w:rsid w:val="003768D2"/>
    <w:rsid w:val="00376D4B"/>
    <w:rsid w:val="00377305"/>
    <w:rsid w:val="00377726"/>
    <w:rsid w:val="00377E81"/>
    <w:rsid w:val="00380512"/>
    <w:rsid w:val="0038053F"/>
    <w:rsid w:val="003805CA"/>
    <w:rsid w:val="0038065C"/>
    <w:rsid w:val="003810F3"/>
    <w:rsid w:val="003815EB"/>
    <w:rsid w:val="00381660"/>
    <w:rsid w:val="003816E9"/>
    <w:rsid w:val="00381987"/>
    <w:rsid w:val="00381F12"/>
    <w:rsid w:val="0038236A"/>
    <w:rsid w:val="003824D0"/>
    <w:rsid w:val="003824F3"/>
    <w:rsid w:val="00382584"/>
    <w:rsid w:val="00382E13"/>
    <w:rsid w:val="00383177"/>
    <w:rsid w:val="00383252"/>
    <w:rsid w:val="003835CB"/>
    <w:rsid w:val="00383B49"/>
    <w:rsid w:val="00383F76"/>
    <w:rsid w:val="003845B8"/>
    <w:rsid w:val="00384FBA"/>
    <w:rsid w:val="003855ED"/>
    <w:rsid w:val="003858D4"/>
    <w:rsid w:val="00385AD0"/>
    <w:rsid w:val="003862FA"/>
    <w:rsid w:val="00386448"/>
    <w:rsid w:val="003866E9"/>
    <w:rsid w:val="00387413"/>
    <w:rsid w:val="0038755A"/>
    <w:rsid w:val="00387804"/>
    <w:rsid w:val="0038791B"/>
    <w:rsid w:val="00387D5E"/>
    <w:rsid w:val="00390729"/>
    <w:rsid w:val="0039120C"/>
    <w:rsid w:val="003914D7"/>
    <w:rsid w:val="00391700"/>
    <w:rsid w:val="00391C0F"/>
    <w:rsid w:val="003920F6"/>
    <w:rsid w:val="003923A7"/>
    <w:rsid w:val="00392950"/>
    <w:rsid w:val="00392A76"/>
    <w:rsid w:val="00392ADB"/>
    <w:rsid w:val="00393465"/>
    <w:rsid w:val="00393504"/>
    <w:rsid w:val="003937EA"/>
    <w:rsid w:val="00393AEB"/>
    <w:rsid w:val="003941D8"/>
    <w:rsid w:val="00394BFB"/>
    <w:rsid w:val="003952F4"/>
    <w:rsid w:val="00395522"/>
    <w:rsid w:val="0039568C"/>
    <w:rsid w:val="00395C21"/>
    <w:rsid w:val="00395E44"/>
    <w:rsid w:val="00396009"/>
    <w:rsid w:val="00396435"/>
    <w:rsid w:val="003964A5"/>
    <w:rsid w:val="00396D90"/>
    <w:rsid w:val="00397450"/>
    <w:rsid w:val="0039775E"/>
    <w:rsid w:val="00397CA7"/>
    <w:rsid w:val="00397DAC"/>
    <w:rsid w:val="00397ED2"/>
    <w:rsid w:val="003A0B63"/>
    <w:rsid w:val="003A0D38"/>
    <w:rsid w:val="003A0E5B"/>
    <w:rsid w:val="003A115D"/>
    <w:rsid w:val="003A1214"/>
    <w:rsid w:val="003A1ADA"/>
    <w:rsid w:val="003A1F7A"/>
    <w:rsid w:val="003A267E"/>
    <w:rsid w:val="003A32F6"/>
    <w:rsid w:val="003A3E32"/>
    <w:rsid w:val="003A412E"/>
    <w:rsid w:val="003A492C"/>
    <w:rsid w:val="003A4BB9"/>
    <w:rsid w:val="003A4D75"/>
    <w:rsid w:val="003A5C01"/>
    <w:rsid w:val="003A5D19"/>
    <w:rsid w:val="003A6A6C"/>
    <w:rsid w:val="003A734B"/>
    <w:rsid w:val="003A7E83"/>
    <w:rsid w:val="003A7FE2"/>
    <w:rsid w:val="003B090E"/>
    <w:rsid w:val="003B0AAF"/>
    <w:rsid w:val="003B0C8D"/>
    <w:rsid w:val="003B0D8A"/>
    <w:rsid w:val="003B0DEC"/>
    <w:rsid w:val="003B1047"/>
    <w:rsid w:val="003B1100"/>
    <w:rsid w:val="003B1137"/>
    <w:rsid w:val="003B13C3"/>
    <w:rsid w:val="003B1B42"/>
    <w:rsid w:val="003B1B86"/>
    <w:rsid w:val="003B2558"/>
    <w:rsid w:val="003B2711"/>
    <w:rsid w:val="003B2AA3"/>
    <w:rsid w:val="003B2FB3"/>
    <w:rsid w:val="003B3271"/>
    <w:rsid w:val="003B3A68"/>
    <w:rsid w:val="003B3E73"/>
    <w:rsid w:val="003B51DA"/>
    <w:rsid w:val="003B541C"/>
    <w:rsid w:val="003B546F"/>
    <w:rsid w:val="003B62AC"/>
    <w:rsid w:val="003B6701"/>
    <w:rsid w:val="003B69B6"/>
    <w:rsid w:val="003B796D"/>
    <w:rsid w:val="003C0612"/>
    <w:rsid w:val="003C0AAC"/>
    <w:rsid w:val="003C0AEB"/>
    <w:rsid w:val="003C0E26"/>
    <w:rsid w:val="003C15C0"/>
    <w:rsid w:val="003C1B9F"/>
    <w:rsid w:val="003C1D29"/>
    <w:rsid w:val="003C1E3B"/>
    <w:rsid w:val="003C1F43"/>
    <w:rsid w:val="003C26C8"/>
    <w:rsid w:val="003C2857"/>
    <w:rsid w:val="003C2992"/>
    <w:rsid w:val="003C2B05"/>
    <w:rsid w:val="003C2E03"/>
    <w:rsid w:val="003C30D2"/>
    <w:rsid w:val="003C3183"/>
    <w:rsid w:val="003C339E"/>
    <w:rsid w:val="003C34E0"/>
    <w:rsid w:val="003C36D3"/>
    <w:rsid w:val="003C3C4F"/>
    <w:rsid w:val="003C3C84"/>
    <w:rsid w:val="003C42DE"/>
    <w:rsid w:val="003C43BD"/>
    <w:rsid w:val="003C4A1A"/>
    <w:rsid w:val="003C5D7C"/>
    <w:rsid w:val="003C6742"/>
    <w:rsid w:val="003C6775"/>
    <w:rsid w:val="003C6BF8"/>
    <w:rsid w:val="003C6F75"/>
    <w:rsid w:val="003C70E0"/>
    <w:rsid w:val="003C73F2"/>
    <w:rsid w:val="003D03C3"/>
    <w:rsid w:val="003D092C"/>
    <w:rsid w:val="003D20EE"/>
    <w:rsid w:val="003D21AE"/>
    <w:rsid w:val="003D2C22"/>
    <w:rsid w:val="003D3176"/>
    <w:rsid w:val="003D3705"/>
    <w:rsid w:val="003D3818"/>
    <w:rsid w:val="003D3A5B"/>
    <w:rsid w:val="003D3ABA"/>
    <w:rsid w:val="003D3D72"/>
    <w:rsid w:val="003D3E4E"/>
    <w:rsid w:val="003D4135"/>
    <w:rsid w:val="003D4C1C"/>
    <w:rsid w:val="003D4C3E"/>
    <w:rsid w:val="003D510A"/>
    <w:rsid w:val="003D5299"/>
    <w:rsid w:val="003D57AD"/>
    <w:rsid w:val="003D6B68"/>
    <w:rsid w:val="003D6C86"/>
    <w:rsid w:val="003D6F12"/>
    <w:rsid w:val="003D7344"/>
    <w:rsid w:val="003D7364"/>
    <w:rsid w:val="003D7925"/>
    <w:rsid w:val="003E1209"/>
    <w:rsid w:val="003E1631"/>
    <w:rsid w:val="003E1CB1"/>
    <w:rsid w:val="003E1DE3"/>
    <w:rsid w:val="003E23BF"/>
    <w:rsid w:val="003E33BF"/>
    <w:rsid w:val="003E3753"/>
    <w:rsid w:val="003E43D4"/>
    <w:rsid w:val="003E4541"/>
    <w:rsid w:val="003E474A"/>
    <w:rsid w:val="003E49F1"/>
    <w:rsid w:val="003E4BA1"/>
    <w:rsid w:val="003E51FE"/>
    <w:rsid w:val="003E57D0"/>
    <w:rsid w:val="003E5E44"/>
    <w:rsid w:val="003E5F50"/>
    <w:rsid w:val="003E6311"/>
    <w:rsid w:val="003E6335"/>
    <w:rsid w:val="003E6923"/>
    <w:rsid w:val="003E759E"/>
    <w:rsid w:val="003E7CA1"/>
    <w:rsid w:val="003F01F7"/>
    <w:rsid w:val="003F021B"/>
    <w:rsid w:val="003F0338"/>
    <w:rsid w:val="003F1138"/>
    <w:rsid w:val="003F16B1"/>
    <w:rsid w:val="003F1835"/>
    <w:rsid w:val="003F1A94"/>
    <w:rsid w:val="003F26DC"/>
    <w:rsid w:val="003F28AF"/>
    <w:rsid w:val="003F2DA5"/>
    <w:rsid w:val="003F2E03"/>
    <w:rsid w:val="003F31A4"/>
    <w:rsid w:val="003F32F8"/>
    <w:rsid w:val="003F36F3"/>
    <w:rsid w:val="003F3BDC"/>
    <w:rsid w:val="003F3EE4"/>
    <w:rsid w:val="003F4153"/>
    <w:rsid w:val="003F4509"/>
    <w:rsid w:val="003F47C4"/>
    <w:rsid w:val="003F55DD"/>
    <w:rsid w:val="003F5659"/>
    <w:rsid w:val="003F5F71"/>
    <w:rsid w:val="003F67B6"/>
    <w:rsid w:val="003F6DFF"/>
    <w:rsid w:val="003F723F"/>
    <w:rsid w:val="003F74FD"/>
    <w:rsid w:val="003F75D9"/>
    <w:rsid w:val="003F7A2C"/>
    <w:rsid w:val="003F7E6D"/>
    <w:rsid w:val="00400098"/>
    <w:rsid w:val="00400346"/>
    <w:rsid w:val="004006F7"/>
    <w:rsid w:val="00400822"/>
    <w:rsid w:val="00400F0F"/>
    <w:rsid w:val="0040114E"/>
    <w:rsid w:val="00401367"/>
    <w:rsid w:val="00401E22"/>
    <w:rsid w:val="00401F53"/>
    <w:rsid w:val="00402477"/>
    <w:rsid w:val="004028FB"/>
    <w:rsid w:val="00402A1A"/>
    <w:rsid w:val="00402F31"/>
    <w:rsid w:val="00403842"/>
    <w:rsid w:val="00403953"/>
    <w:rsid w:val="00404204"/>
    <w:rsid w:val="0040438E"/>
    <w:rsid w:val="004044DA"/>
    <w:rsid w:val="004048CA"/>
    <w:rsid w:val="0040565A"/>
    <w:rsid w:val="00405D4C"/>
    <w:rsid w:val="00406048"/>
    <w:rsid w:val="00406925"/>
    <w:rsid w:val="004069C1"/>
    <w:rsid w:val="00406BFF"/>
    <w:rsid w:val="00406F6B"/>
    <w:rsid w:val="00407450"/>
    <w:rsid w:val="00407A76"/>
    <w:rsid w:val="00407B2B"/>
    <w:rsid w:val="004100B4"/>
    <w:rsid w:val="004100EB"/>
    <w:rsid w:val="004112F7"/>
    <w:rsid w:val="00411802"/>
    <w:rsid w:val="00412095"/>
    <w:rsid w:val="00412208"/>
    <w:rsid w:val="004126C5"/>
    <w:rsid w:val="00412829"/>
    <w:rsid w:val="004128F2"/>
    <w:rsid w:val="004128F9"/>
    <w:rsid w:val="00412920"/>
    <w:rsid w:val="00412D49"/>
    <w:rsid w:val="00412E0F"/>
    <w:rsid w:val="004130D8"/>
    <w:rsid w:val="00413581"/>
    <w:rsid w:val="00413D14"/>
    <w:rsid w:val="00413D43"/>
    <w:rsid w:val="00413F9F"/>
    <w:rsid w:val="00414E43"/>
    <w:rsid w:val="004152AC"/>
    <w:rsid w:val="004158AF"/>
    <w:rsid w:val="00415B1E"/>
    <w:rsid w:val="00415F41"/>
    <w:rsid w:val="00416539"/>
    <w:rsid w:val="00416AF5"/>
    <w:rsid w:val="00417226"/>
    <w:rsid w:val="0041743E"/>
    <w:rsid w:val="00417657"/>
    <w:rsid w:val="00417ED1"/>
    <w:rsid w:val="004207F4"/>
    <w:rsid w:val="0042092B"/>
    <w:rsid w:val="00420A6E"/>
    <w:rsid w:val="00420F43"/>
    <w:rsid w:val="004212B0"/>
    <w:rsid w:val="00421380"/>
    <w:rsid w:val="004223A4"/>
    <w:rsid w:val="00422700"/>
    <w:rsid w:val="00422D86"/>
    <w:rsid w:val="00422FD0"/>
    <w:rsid w:val="00423320"/>
    <w:rsid w:val="0042369F"/>
    <w:rsid w:val="00423F7E"/>
    <w:rsid w:val="004243EA"/>
    <w:rsid w:val="004248ED"/>
    <w:rsid w:val="00425322"/>
    <w:rsid w:val="00425337"/>
    <w:rsid w:val="00425B0D"/>
    <w:rsid w:val="00425B8E"/>
    <w:rsid w:val="00426051"/>
    <w:rsid w:val="00426E7C"/>
    <w:rsid w:val="00426FDC"/>
    <w:rsid w:val="00427490"/>
    <w:rsid w:val="004275B3"/>
    <w:rsid w:val="00427951"/>
    <w:rsid w:val="00427A91"/>
    <w:rsid w:val="0043029F"/>
    <w:rsid w:val="00430623"/>
    <w:rsid w:val="004309CE"/>
    <w:rsid w:val="00430B3E"/>
    <w:rsid w:val="00430BFC"/>
    <w:rsid w:val="00430EC7"/>
    <w:rsid w:val="004312D2"/>
    <w:rsid w:val="00432285"/>
    <w:rsid w:val="00432739"/>
    <w:rsid w:val="00432780"/>
    <w:rsid w:val="00432FB5"/>
    <w:rsid w:val="00433248"/>
    <w:rsid w:val="0043325A"/>
    <w:rsid w:val="00433274"/>
    <w:rsid w:val="00433CA0"/>
    <w:rsid w:val="00433D3B"/>
    <w:rsid w:val="004345C7"/>
    <w:rsid w:val="00434B19"/>
    <w:rsid w:val="004355D4"/>
    <w:rsid w:val="004359D8"/>
    <w:rsid w:val="00435AB2"/>
    <w:rsid w:val="00435B52"/>
    <w:rsid w:val="00435DA5"/>
    <w:rsid w:val="00436771"/>
    <w:rsid w:val="00436994"/>
    <w:rsid w:val="00436FA6"/>
    <w:rsid w:val="0043735E"/>
    <w:rsid w:val="00440517"/>
    <w:rsid w:val="00441F6C"/>
    <w:rsid w:val="00441FE3"/>
    <w:rsid w:val="0044203D"/>
    <w:rsid w:val="00442072"/>
    <w:rsid w:val="00442717"/>
    <w:rsid w:val="0044364E"/>
    <w:rsid w:val="00443676"/>
    <w:rsid w:val="00443735"/>
    <w:rsid w:val="00443AE7"/>
    <w:rsid w:val="00443E87"/>
    <w:rsid w:val="00443E99"/>
    <w:rsid w:val="00443F53"/>
    <w:rsid w:val="00443F79"/>
    <w:rsid w:val="00444129"/>
    <w:rsid w:val="004449F1"/>
    <w:rsid w:val="00444B48"/>
    <w:rsid w:val="00444E23"/>
    <w:rsid w:val="00444FDF"/>
    <w:rsid w:val="004457CB"/>
    <w:rsid w:val="00445808"/>
    <w:rsid w:val="004464A2"/>
    <w:rsid w:val="00447433"/>
    <w:rsid w:val="004476C2"/>
    <w:rsid w:val="00450132"/>
    <w:rsid w:val="00451048"/>
    <w:rsid w:val="00451175"/>
    <w:rsid w:val="00451272"/>
    <w:rsid w:val="004524DF"/>
    <w:rsid w:val="0045383E"/>
    <w:rsid w:val="0045436D"/>
    <w:rsid w:val="0045445E"/>
    <w:rsid w:val="004547F1"/>
    <w:rsid w:val="004548AC"/>
    <w:rsid w:val="004552A1"/>
    <w:rsid w:val="00455588"/>
    <w:rsid w:val="00455976"/>
    <w:rsid w:val="00455A4C"/>
    <w:rsid w:val="00455FCB"/>
    <w:rsid w:val="00456A12"/>
    <w:rsid w:val="00456AF4"/>
    <w:rsid w:val="00456B13"/>
    <w:rsid w:val="004572EA"/>
    <w:rsid w:val="004602F7"/>
    <w:rsid w:val="00460405"/>
    <w:rsid w:val="0046072D"/>
    <w:rsid w:val="00461B4C"/>
    <w:rsid w:val="00462255"/>
    <w:rsid w:val="00462327"/>
    <w:rsid w:val="0046260E"/>
    <w:rsid w:val="00462ED7"/>
    <w:rsid w:val="00463B1C"/>
    <w:rsid w:val="00464137"/>
    <w:rsid w:val="004642A9"/>
    <w:rsid w:val="00464620"/>
    <w:rsid w:val="00465094"/>
    <w:rsid w:val="0046539D"/>
    <w:rsid w:val="00465A69"/>
    <w:rsid w:val="004661A6"/>
    <w:rsid w:val="0046690B"/>
    <w:rsid w:val="00466C92"/>
    <w:rsid w:val="00466CCF"/>
    <w:rsid w:val="00466CEA"/>
    <w:rsid w:val="0046751C"/>
    <w:rsid w:val="0046757B"/>
    <w:rsid w:val="00467797"/>
    <w:rsid w:val="00467B95"/>
    <w:rsid w:val="00467EA0"/>
    <w:rsid w:val="00467F91"/>
    <w:rsid w:val="004704BC"/>
    <w:rsid w:val="0047056C"/>
    <w:rsid w:val="0047091C"/>
    <w:rsid w:val="00470C61"/>
    <w:rsid w:val="00470DAD"/>
    <w:rsid w:val="004710D8"/>
    <w:rsid w:val="0047139E"/>
    <w:rsid w:val="00471A20"/>
    <w:rsid w:val="0047203A"/>
    <w:rsid w:val="00473665"/>
    <w:rsid w:val="00473BA5"/>
    <w:rsid w:val="00474224"/>
    <w:rsid w:val="00474776"/>
    <w:rsid w:val="00474829"/>
    <w:rsid w:val="00474ABC"/>
    <w:rsid w:val="00474ABF"/>
    <w:rsid w:val="00475769"/>
    <w:rsid w:val="00475880"/>
    <w:rsid w:val="004763BA"/>
    <w:rsid w:val="004768C0"/>
    <w:rsid w:val="00476E7B"/>
    <w:rsid w:val="0047788C"/>
    <w:rsid w:val="004778EE"/>
    <w:rsid w:val="00477E60"/>
    <w:rsid w:val="00477EEA"/>
    <w:rsid w:val="004804BA"/>
    <w:rsid w:val="004805CC"/>
    <w:rsid w:val="00480E39"/>
    <w:rsid w:val="004814B7"/>
    <w:rsid w:val="004815B6"/>
    <w:rsid w:val="0048171F"/>
    <w:rsid w:val="0048178A"/>
    <w:rsid w:val="00481D12"/>
    <w:rsid w:val="00481D85"/>
    <w:rsid w:val="00481EFA"/>
    <w:rsid w:val="00481FF1"/>
    <w:rsid w:val="004821BF"/>
    <w:rsid w:val="00482446"/>
    <w:rsid w:val="00482563"/>
    <w:rsid w:val="00482ED2"/>
    <w:rsid w:val="00483115"/>
    <w:rsid w:val="00483482"/>
    <w:rsid w:val="0048384E"/>
    <w:rsid w:val="00483BB8"/>
    <w:rsid w:val="004845D8"/>
    <w:rsid w:val="0048477D"/>
    <w:rsid w:val="00484A75"/>
    <w:rsid w:val="004853AF"/>
    <w:rsid w:val="00485988"/>
    <w:rsid w:val="00485D12"/>
    <w:rsid w:val="004868E1"/>
    <w:rsid w:val="00486E39"/>
    <w:rsid w:val="00487A7C"/>
    <w:rsid w:val="00487BEF"/>
    <w:rsid w:val="00487C1B"/>
    <w:rsid w:val="004909AE"/>
    <w:rsid w:val="00490CA8"/>
    <w:rsid w:val="00491625"/>
    <w:rsid w:val="00491B2A"/>
    <w:rsid w:val="00492064"/>
    <w:rsid w:val="00492544"/>
    <w:rsid w:val="00492630"/>
    <w:rsid w:val="00492F89"/>
    <w:rsid w:val="004936F6"/>
    <w:rsid w:val="00493C62"/>
    <w:rsid w:val="00493DA7"/>
    <w:rsid w:val="00493DD4"/>
    <w:rsid w:val="00494183"/>
    <w:rsid w:val="00494715"/>
    <w:rsid w:val="0049548F"/>
    <w:rsid w:val="00495C2C"/>
    <w:rsid w:val="00496253"/>
    <w:rsid w:val="00496ADB"/>
    <w:rsid w:val="00496C79"/>
    <w:rsid w:val="004978D1"/>
    <w:rsid w:val="00497D33"/>
    <w:rsid w:val="00497F20"/>
    <w:rsid w:val="004A01A9"/>
    <w:rsid w:val="004A02B4"/>
    <w:rsid w:val="004A031F"/>
    <w:rsid w:val="004A0E67"/>
    <w:rsid w:val="004A1263"/>
    <w:rsid w:val="004A15DB"/>
    <w:rsid w:val="004A1A59"/>
    <w:rsid w:val="004A1CBA"/>
    <w:rsid w:val="004A1E1D"/>
    <w:rsid w:val="004A1F98"/>
    <w:rsid w:val="004A219F"/>
    <w:rsid w:val="004A222C"/>
    <w:rsid w:val="004A23B8"/>
    <w:rsid w:val="004A2FBD"/>
    <w:rsid w:val="004A3DBC"/>
    <w:rsid w:val="004A3FB5"/>
    <w:rsid w:val="004A4102"/>
    <w:rsid w:val="004A41A3"/>
    <w:rsid w:val="004A4463"/>
    <w:rsid w:val="004A463C"/>
    <w:rsid w:val="004A4CBA"/>
    <w:rsid w:val="004A541D"/>
    <w:rsid w:val="004A5956"/>
    <w:rsid w:val="004A5E74"/>
    <w:rsid w:val="004A5F31"/>
    <w:rsid w:val="004A6041"/>
    <w:rsid w:val="004A6129"/>
    <w:rsid w:val="004A6370"/>
    <w:rsid w:val="004A6894"/>
    <w:rsid w:val="004A6A9F"/>
    <w:rsid w:val="004A6AB5"/>
    <w:rsid w:val="004A6C8A"/>
    <w:rsid w:val="004A77CC"/>
    <w:rsid w:val="004B012F"/>
    <w:rsid w:val="004B0199"/>
    <w:rsid w:val="004B1424"/>
    <w:rsid w:val="004B1862"/>
    <w:rsid w:val="004B19E9"/>
    <w:rsid w:val="004B1EF0"/>
    <w:rsid w:val="004B203E"/>
    <w:rsid w:val="004B2BB9"/>
    <w:rsid w:val="004B329F"/>
    <w:rsid w:val="004B36CB"/>
    <w:rsid w:val="004B3A4A"/>
    <w:rsid w:val="004B443A"/>
    <w:rsid w:val="004B4E58"/>
    <w:rsid w:val="004B4F56"/>
    <w:rsid w:val="004B5145"/>
    <w:rsid w:val="004B51F0"/>
    <w:rsid w:val="004B5AD0"/>
    <w:rsid w:val="004B5C11"/>
    <w:rsid w:val="004B5DF0"/>
    <w:rsid w:val="004B5F49"/>
    <w:rsid w:val="004B65E5"/>
    <w:rsid w:val="004B6AEF"/>
    <w:rsid w:val="004B6D76"/>
    <w:rsid w:val="004B7B67"/>
    <w:rsid w:val="004B7BE7"/>
    <w:rsid w:val="004B7F21"/>
    <w:rsid w:val="004B7F4B"/>
    <w:rsid w:val="004B7F8F"/>
    <w:rsid w:val="004B7FC6"/>
    <w:rsid w:val="004C0303"/>
    <w:rsid w:val="004C0901"/>
    <w:rsid w:val="004C0908"/>
    <w:rsid w:val="004C0909"/>
    <w:rsid w:val="004C0F1E"/>
    <w:rsid w:val="004C1246"/>
    <w:rsid w:val="004C179D"/>
    <w:rsid w:val="004C19A1"/>
    <w:rsid w:val="004C248E"/>
    <w:rsid w:val="004C2CB6"/>
    <w:rsid w:val="004C2D1A"/>
    <w:rsid w:val="004C2E1B"/>
    <w:rsid w:val="004C3431"/>
    <w:rsid w:val="004C36E1"/>
    <w:rsid w:val="004C3913"/>
    <w:rsid w:val="004C396C"/>
    <w:rsid w:val="004C4C01"/>
    <w:rsid w:val="004C4CC7"/>
    <w:rsid w:val="004C4E61"/>
    <w:rsid w:val="004C5A4C"/>
    <w:rsid w:val="004C6D4A"/>
    <w:rsid w:val="004C7ADC"/>
    <w:rsid w:val="004C7CB2"/>
    <w:rsid w:val="004C7D58"/>
    <w:rsid w:val="004C7F1B"/>
    <w:rsid w:val="004C7F5D"/>
    <w:rsid w:val="004D0C94"/>
    <w:rsid w:val="004D104D"/>
    <w:rsid w:val="004D12DF"/>
    <w:rsid w:val="004D24B0"/>
    <w:rsid w:val="004D32AC"/>
    <w:rsid w:val="004D3557"/>
    <w:rsid w:val="004D378E"/>
    <w:rsid w:val="004D3A38"/>
    <w:rsid w:val="004D43D7"/>
    <w:rsid w:val="004D49A2"/>
    <w:rsid w:val="004D4B2C"/>
    <w:rsid w:val="004D5247"/>
    <w:rsid w:val="004D5357"/>
    <w:rsid w:val="004D5859"/>
    <w:rsid w:val="004D5A93"/>
    <w:rsid w:val="004D5C39"/>
    <w:rsid w:val="004D5D89"/>
    <w:rsid w:val="004D5F1B"/>
    <w:rsid w:val="004D5F2F"/>
    <w:rsid w:val="004D5F5D"/>
    <w:rsid w:val="004D5FD6"/>
    <w:rsid w:val="004D64C7"/>
    <w:rsid w:val="004D66C9"/>
    <w:rsid w:val="004D6FE6"/>
    <w:rsid w:val="004D716C"/>
    <w:rsid w:val="004D7330"/>
    <w:rsid w:val="004D7563"/>
    <w:rsid w:val="004D7612"/>
    <w:rsid w:val="004D7CAE"/>
    <w:rsid w:val="004E023D"/>
    <w:rsid w:val="004E0485"/>
    <w:rsid w:val="004E0AC9"/>
    <w:rsid w:val="004E0C20"/>
    <w:rsid w:val="004E0E91"/>
    <w:rsid w:val="004E0FE4"/>
    <w:rsid w:val="004E10AA"/>
    <w:rsid w:val="004E10E1"/>
    <w:rsid w:val="004E193E"/>
    <w:rsid w:val="004E234B"/>
    <w:rsid w:val="004E28D6"/>
    <w:rsid w:val="004E2B6C"/>
    <w:rsid w:val="004E300A"/>
    <w:rsid w:val="004E3790"/>
    <w:rsid w:val="004E39EB"/>
    <w:rsid w:val="004E3ECC"/>
    <w:rsid w:val="004E406E"/>
    <w:rsid w:val="004E424F"/>
    <w:rsid w:val="004E42F0"/>
    <w:rsid w:val="004E435E"/>
    <w:rsid w:val="004E44CB"/>
    <w:rsid w:val="004E4768"/>
    <w:rsid w:val="004E48CD"/>
    <w:rsid w:val="004E537E"/>
    <w:rsid w:val="004E564C"/>
    <w:rsid w:val="004E58C5"/>
    <w:rsid w:val="004E618D"/>
    <w:rsid w:val="004E637F"/>
    <w:rsid w:val="004E698E"/>
    <w:rsid w:val="004E6CE9"/>
    <w:rsid w:val="004E6E91"/>
    <w:rsid w:val="004E704E"/>
    <w:rsid w:val="004F0121"/>
    <w:rsid w:val="004F0882"/>
    <w:rsid w:val="004F0AFE"/>
    <w:rsid w:val="004F0EAC"/>
    <w:rsid w:val="004F106F"/>
    <w:rsid w:val="004F137F"/>
    <w:rsid w:val="004F13ED"/>
    <w:rsid w:val="004F1A18"/>
    <w:rsid w:val="004F29AF"/>
    <w:rsid w:val="004F2DE0"/>
    <w:rsid w:val="004F2E88"/>
    <w:rsid w:val="004F37FC"/>
    <w:rsid w:val="004F38D5"/>
    <w:rsid w:val="004F3DEB"/>
    <w:rsid w:val="004F3FB5"/>
    <w:rsid w:val="004F4604"/>
    <w:rsid w:val="004F4FDB"/>
    <w:rsid w:val="004F51F0"/>
    <w:rsid w:val="004F5238"/>
    <w:rsid w:val="004F53F7"/>
    <w:rsid w:val="004F554E"/>
    <w:rsid w:val="004F596B"/>
    <w:rsid w:val="004F5BEA"/>
    <w:rsid w:val="004F5C9E"/>
    <w:rsid w:val="004F6205"/>
    <w:rsid w:val="004F6649"/>
    <w:rsid w:val="004F6E3D"/>
    <w:rsid w:val="004F7372"/>
    <w:rsid w:val="004F79DA"/>
    <w:rsid w:val="004F7B36"/>
    <w:rsid w:val="00500203"/>
    <w:rsid w:val="00501146"/>
    <w:rsid w:val="00501615"/>
    <w:rsid w:val="0050201C"/>
    <w:rsid w:val="0050240E"/>
    <w:rsid w:val="00502B5D"/>
    <w:rsid w:val="0050307F"/>
    <w:rsid w:val="005032C2"/>
    <w:rsid w:val="00503549"/>
    <w:rsid w:val="005035F6"/>
    <w:rsid w:val="00503968"/>
    <w:rsid w:val="00503BE0"/>
    <w:rsid w:val="0050411F"/>
    <w:rsid w:val="00504826"/>
    <w:rsid w:val="00504E4F"/>
    <w:rsid w:val="0050532C"/>
    <w:rsid w:val="0050541E"/>
    <w:rsid w:val="005057FE"/>
    <w:rsid w:val="00505D82"/>
    <w:rsid w:val="00505DCA"/>
    <w:rsid w:val="005068F4"/>
    <w:rsid w:val="00506B13"/>
    <w:rsid w:val="00506E7E"/>
    <w:rsid w:val="005071CC"/>
    <w:rsid w:val="005071E3"/>
    <w:rsid w:val="005074F1"/>
    <w:rsid w:val="0050752B"/>
    <w:rsid w:val="00507949"/>
    <w:rsid w:val="0050794D"/>
    <w:rsid w:val="005079CB"/>
    <w:rsid w:val="00507BCD"/>
    <w:rsid w:val="00507CCA"/>
    <w:rsid w:val="00507F7A"/>
    <w:rsid w:val="00510200"/>
    <w:rsid w:val="0051049A"/>
    <w:rsid w:val="00510566"/>
    <w:rsid w:val="00510718"/>
    <w:rsid w:val="00510A29"/>
    <w:rsid w:val="00511530"/>
    <w:rsid w:val="00511663"/>
    <w:rsid w:val="00511EA8"/>
    <w:rsid w:val="005127F0"/>
    <w:rsid w:val="00512D4B"/>
    <w:rsid w:val="0051314B"/>
    <w:rsid w:val="0051338E"/>
    <w:rsid w:val="005134C2"/>
    <w:rsid w:val="00513697"/>
    <w:rsid w:val="00513886"/>
    <w:rsid w:val="00513D89"/>
    <w:rsid w:val="00513E0C"/>
    <w:rsid w:val="00514007"/>
    <w:rsid w:val="005142CA"/>
    <w:rsid w:val="00514646"/>
    <w:rsid w:val="00514991"/>
    <w:rsid w:val="00514B29"/>
    <w:rsid w:val="00514B87"/>
    <w:rsid w:val="00514F9F"/>
    <w:rsid w:val="00515DB4"/>
    <w:rsid w:val="00515F4C"/>
    <w:rsid w:val="005163D7"/>
    <w:rsid w:val="005164BA"/>
    <w:rsid w:val="005164F0"/>
    <w:rsid w:val="005166FC"/>
    <w:rsid w:val="00516D04"/>
    <w:rsid w:val="00516F67"/>
    <w:rsid w:val="0051720F"/>
    <w:rsid w:val="00517974"/>
    <w:rsid w:val="00517CA1"/>
    <w:rsid w:val="00517CA6"/>
    <w:rsid w:val="0052050D"/>
    <w:rsid w:val="00520D8E"/>
    <w:rsid w:val="00521647"/>
    <w:rsid w:val="005219A0"/>
    <w:rsid w:val="00521B6F"/>
    <w:rsid w:val="005221BF"/>
    <w:rsid w:val="00522B99"/>
    <w:rsid w:val="00522E6A"/>
    <w:rsid w:val="00523402"/>
    <w:rsid w:val="00523D8E"/>
    <w:rsid w:val="00524677"/>
    <w:rsid w:val="005246B9"/>
    <w:rsid w:val="00524A2F"/>
    <w:rsid w:val="00524C58"/>
    <w:rsid w:val="00524D1C"/>
    <w:rsid w:val="0052521A"/>
    <w:rsid w:val="00525756"/>
    <w:rsid w:val="00525DCA"/>
    <w:rsid w:val="00526157"/>
    <w:rsid w:val="00526959"/>
    <w:rsid w:val="00526F65"/>
    <w:rsid w:val="005270F0"/>
    <w:rsid w:val="00527657"/>
    <w:rsid w:val="005278F1"/>
    <w:rsid w:val="00527B50"/>
    <w:rsid w:val="00527EAD"/>
    <w:rsid w:val="00527EFF"/>
    <w:rsid w:val="00527F09"/>
    <w:rsid w:val="005305BE"/>
    <w:rsid w:val="00530925"/>
    <w:rsid w:val="00530F88"/>
    <w:rsid w:val="005316A8"/>
    <w:rsid w:val="00531AD0"/>
    <w:rsid w:val="00532B4F"/>
    <w:rsid w:val="00532D01"/>
    <w:rsid w:val="00532E82"/>
    <w:rsid w:val="00532F34"/>
    <w:rsid w:val="0053352A"/>
    <w:rsid w:val="00533757"/>
    <w:rsid w:val="00533CF1"/>
    <w:rsid w:val="00533D87"/>
    <w:rsid w:val="005340EA"/>
    <w:rsid w:val="00534B6F"/>
    <w:rsid w:val="005358B5"/>
    <w:rsid w:val="00535960"/>
    <w:rsid w:val="00535A96"/>
    <w:rsid w:val="005367F7"/>
    <w:rsid w:val="00536FC8"/>
    <w:rsid w:val="00537027"/>
    <w:rsid w:val="005371CF"/>
    <w:rsid w:val="00537D32"/>
    <w:rsid w:val="00540092"/>
    <w:rsid w:val="0054016F"/>
    <w:rsid w:val="005401D1"/>
    <w:rsid w:val="00541237"/>
    <w:rsid w:val="005412E2"/>
    <w:rsid w:val="00541420"/>
    <w:rsid w:val="005415B3"/>
    <w:rsid w:val="00541A8B"/>
    <w:rsid w:val="00541D1B"/>
    <w:rsid w:val="00541DA8"/>
    <w:rsid w:val="00541F56"/>
    <w:rsid w:val="00542896"/>
    <w:rsid w:val="0054302B"/>
    <w:rsid w:val="0054380A"/>
    <w:rsid w:val="005439E0"/>
    <w:rsid w:val="00543E1E"/>
    <w:rsid w:val="00543F51"/>
    <w:rsid w:val="00544243"/>
    <w:rsid w:val="0054460A"/>
    <w:rsid w:val="005449A1"/>
    <w:rsid w:val="005454E9"/>
    <w:rsid w:val="00545B70"/>
    <w:rsid w:val="00545E68"/>
    <w:rsid w:val="00545E79"/>
    <w:rsid w:val="005460E9"/>
    <w:rsid w:val="00546AB0"/>
    <w:rsid w:val="0054757E"/>
    <w:rsid w:val="00550946"/>
    <w:rsid w:val="0055117F"/>
    <w:rsid w:val="005514AF"/>
    <w:rsid w:val="00551AB9"/>
    <w:rsid w:val="005521DB"/>
    <w:rsid w:val="005534CA"/>
    <w:rsid w:val="00553848"/>
    <w:rsid w:val="00553D8A"/>
    <w:rsid w:val="00553EBD"/>
    <w:rsid w:val="00553F6F"/>
    <w:rsid w:val="005547FA"/>
    <w:rsid w:val="005549D7"/>
    <w:rsid w:val="00554B50"/>
    <w:rsid w:val="00555080"/>
    <w:rsid w:val="00555621"/>
    <w:rsid w:val="0055575A"/>
    <w:rsid w:val="0055625E"/>
    <w:rsid w:val="00556587"/>
    <w:rsid w:val="00556653"/>
    <w:rsid w:val="005568AF"/>
    <w:rsid w:val="00556A98"/>
    <w:rsid w:val="00557102"/>
    <w:rsid w:val="005571E3"/>
    <w:rsid w:val="00557457"/>
    <w:rsid w:val="00557DB1"/>
    <w:rsid w:val="00557F34"/>
    <w:rsid w:val="0056046B"/>
    <w:rsid w:val="005604BE"/>
    <w:rsid w:val="00560B2F"/>
    <w:rsid w:val="00560CAD"/>
    <w:rsid w:val="0056146F"/>
    <w:rsid w:val="00561539"/>
    <w:rsid w:val="00561875"/>
    <w:rsid w:val="00561C2E"/>
    <w:rsid w:val="00561D77"/>
    <w:rsid w:val="00561E24"/>
    <w:rsid w:val="00561FBE"/>
    <w:rsid w:val="00562196"/>
    <w:rsid w:val="005621DA"/>
    <w:rsid w:val="005627E1"/>
    <w:rsid w:val="00562EF2"/>
    <w:rsid w:val="0056366E"/>
    <w:rsid w:val="00563956"/>
    <w:rsid w:val="00563B51"/>
    <w:rsid w:val="00563BEB"/>
    <w:rsid w:val="00563DA7"/>
    <w:rsid w:val="00564436"/>
    <w:rsid w:val="00564AE0"/>
    <w:rsid w:val="00565719"/>
    <w:rsid w:val="005659A3"/>
    <w:rsid w:val="00565A31"/>
    <w:rsid w:val="00565C37"/>
    <w:rsid w:val="00566249"/>
    <w:rsid w:val="00566271"/>
    <w:rsid w:val="00566778"/>
    <w:rsid w:val="00566967"/>
    <w:rsid w:val="00566BEF"/>
    <w:rsid w:val="00567142"/>
    <w:rsid w:val="0056779D"/>
    <w:rsid w:val="005677B4"/>
    <w:rsid w:val="005678D2"/>
    <w:rsid w:val="00567A3A"/>
    <w:rsid w:val="00570229"/>
    <w:rsid w:val="005708E1"/>
    <w:rsid w:val="00570BF4"/>
    <w:rsid w:val="00571947"/>
    <w:rsid w:val="00572030"/>
    <w:rsid w:val="005720A7"/>
    <w:rsid w:val="00572B1D"/>
    <w:rsid w:val="00572F97"/>
    <w:rsid w:val="005734BE"/>
    <w:rsid w:val="00573CBC"/>
    <w:rsid w:val="00573F0D"/>
    <w:rsid w:val="00574094"/>
    <w:rsid w:val="005742A2"/>
    <w:rsid w:val="0057474F"/>
    <w:rsid w:val="00574863"/>
    <w:rsid w:val="00574F25"/>
    <w:rsid w:val="00575048"/>
    <w:rsid w:val="00575439"/>
    <w:rsid w:val="00575F69"/>
    <w:rsid w:val="005761D6"/>
    <w:rsid w:val="005761F8"/>
    <w:rsid w:val="0057647E"/>
    <w:rsid w:val="00576EEF"/>
    <w:rsid w:val="005772A5"/>
    <w:rsid w:val="005774D0"/>
    <w:rsid w:val="005778F5"/>
    <w:rsid w:val="00577BA1"/>
    <w:rsid w:val="00577E68"/>
    <w:rsid w:val="00577FC1"/>
    <w:rsid w:val="00580439"/>
    <w:rsid w:val="00580D02"/>
    <w:rsid w:val="00581222"/>
    <w:rsid w:val="00581A09"/>
    <w:rsid w:val="00581BCE"/>
    <w:rsid w:val="00582BA3"/>
    <w:rsid w:val="0058322D"/>
    <w:rsid w:val="00584260"/>
    <w:rsid w:val="00584697"/>
    <w:rsid w:val="00584800"/>
    <w:rsid w:val="00584ABC"/>
    <w:rsid w:val="00584E03"/>
    <w:rsid w:val="0058576C"/>
    <w:rsid w:val="00585E08"/>
    <w:rsid w:val="00586BAB"/>
    <w:rsid w:val="00587036"/>
    <w:rsid w:val="00587F63"/>
    <w:rsid w:val="0059179F"/>
    <w:rsid w:val="00591C1D"/>
    <w:rsid w:val="00592415"/>
    <w:rsid w:val="00592DDD"/>
    <w:rsid w:val="00592F07"/>
    <w:rsid w:val="00593C27"/>
    <w:rsid w:val="00593F5B"/>
    <w:rsid w:val="00594631"/>
    <w:rsid w:val="00594CDA"/>
    <w:rsid w:val="0059509A"/>
    <w:rsid w:val="005951A7"/>
    <w:rsid w:val="005957A0"/>
    <w:rsid w:val="00595AA0"/>
    <w:rsid w:val="00595E53"/>
    <w:rsid w:val="0059661A"/>
    <w:rsid w:val="005966BD"/>
    <w:rsid w:val="00596A44"/>
    <w:rsid w:val="00596B84"/>
    <w:rsid w:val="00596BA8"/>
    <w:rsid w:val="00596E1F"/>
    <w:rsid w:val="00596E8A"/>
    <w:rsid w:val="0059733C"/>
    <w:rsid w:val="005A0D21"/>
    <w:rsid w:val="005A1154"/>
    <w:rsid w:val="005A1297"/>
    <w:rsid w:val="005A15AD"/>
    <w:rsid w:val="005A161D"/>
    <w:rsid w:val="005A19B3"/>
    <w:rsid w:val="005A24EC"/>
    <w:rsid w:val="005A2552"/>
    <w:rsid w:val="005A28C5"/>
    <w:rsid w:val="005A2D21"/>
    <w:rsid w:val="005A2F58"/>
    <w:rsid w:val="005A30DC"/>
    <w:rsid w:val="005A3208"/>
    <w:rsid w:val="005A375C"/>
    <w:rsid w:val="005A3AA4"/>
    <w:rsid w:val="005A3C27"/>
    <w:rsid w:val="005A3FB6"/>
    <w:rsid w:val="005A43B2"/>
    <w:rsid w:val="005A4709"/>
    <w:rsid w:val="005A48E1"/>
    <w:rsid w:val="005A4E69"/>
    <w:rsid w:val="005A6021"/>
    <w:rsid w:val="005A671A"/>
    <w:rsid w:val="005A6DFE"/>
    <w:rsid w:val="005A753F"/>
    <w:rsid w:val="005A763A"/>
    <w:rsid w:val="005A7850"/>
    <w:rsid w:val="005A794E"/>
    <w:rsid w:val="005A7BFD"/>
    <w:rsid w:val="005B0027"/>
    <w:rsid w:val="005B0F20"/>
    <w:rsid w:val="005B147A"/>
    <w:rsid w:val="005B172D"/>
    <w:rsid w:val="005B18A6"/>
    <w:rsid w:val="005B1ECE"/>
    <w:rsid w:val="005B2EFE"/>
    <w:rsid w:val="005B3112"/>
    <w:rsid w:val="005B3564"/>
    <w:rsid w:val="005B3AD3"/>
    <w:rsid w:val="005B4355"/>
    <w:rsid w:val="005B43F4"/>
    <w:rsid w:val="005B4BA0"/>
    <w:rsid w:val="005B690F"/>
    <w:rsid w:val="005B6E91"/>
    <w:rsid w:val="005B6F7B"/>
    <w:rsid w:val="005B70EA"/>
    <w:rsid w:val="005B7442"/>
    <w:rsid w:val="005B75C1"/>
    <w:rsid w:val="005B78BE"/>
    <w:rsid w:val="005C05FB"/>
    <w:rsid w:val="005C0D1A"/>
    <w:rsid w:val="005C1110"/>
    <w:rsid w:val="005C1179"/>
    <w:rsid w:val="005C127D"/>
    <w:rsid w:val="005C12F7"/>
    <w:rsid w:val="005C1489"/>
    <w:rsid w:val="005C22E7"/>
    <w:rsid w:val="005C276A"/>
    <w:rsid w:val="005C2AE9"/>
    <w:rsid w:val="005C2B85"/>
    <w:rsid w:val="005C38F5"/>
    <w:rsid w:val="005C3E4B"/>
    <w:rsid w:val="005C4CB6"/>
    <w:rsid w:val="005C553F"/>
    <w:rsid w:val="005C5763"/>
    <w:rsid w:val="005C6584"/>
    <w:rsid w:val="005C65C1"/>
    <w:rsid w:val="005C6614"/>
    <w:rsid w:val="005C7357"/>
    <w:rsid w:val="005C736D"/>
    <w:rsid w:val="005C76D3"/>
    <w:rsid w:val="005C7B5A"/>
    <w:rsid w:val="005C7C28"/>
    <w:rsid w:val="005D0342"/>
    <w:rsid w:val="005D1202"/>
    <w:rsid w:val="005D131A"/>
    <w:rsid w:val="005D173F"/>
    <w:rsid w:val="005D1809"/>
    <w:rsid w:val="005D1918"/>
    <w:rsid w:val="005D1A8E"/>
    <w:rsid w:val="005D1B29"/>
    <w:rsid w:val="005D20B1"/>
    <w:rsid w:val="005D2BB7"/>
    <w:rsid w:val="005D2FC8"/>
    <w:rsid w:val="005D3510"/>
    <w:rsid w:val="005D4150"/>
    <w:rsid w:val="005D478A"/>
    <w:rsid w:val="005D4AF4"/>
    <w:rsid w:val="005D53B9"/>
    <w:rsid w:val="005D5548"/>
    <w:rsid w:val="005D575A"/>
    <w:rsid w:val="005D58F3"/>
    <w:rsid w:val="005D5912"/>
    <w:rsid w:val="005D6219"/>
    <w:rsid w:val="005D7360"/>
    <w:rsid w:val="005D7C49"/>
    <w:rsid w:val="005D7E98"/>
    <w:rsid w:val="005E01A6"/>
    <w:rsid w:val="005E0438"/>
    <w:rsid w:val="005E09ED"/>
    <w:rsid w:val="005E0B32"/>
    <w:rsid w:val="005E0E85"/>
    <w:rsid w:val="005E0F4B"/>
    <w:rsid w:val="005E121E"/>
    <w:rsid w:val="005E18C8"/>
    <w:rsid w:val="005E2173"/>
    <w:rsid w:val="005E27AB"/>
    <w:rsid w:val="005E2FFF"/>
    <w:rsid w:val="005E3189"/>
    <w:rsid w:val="005E3357"/>
    <w:rsid w:val="005E35B3"/>
    <w:rsid w:val="005E3AF4"/>
    <w:rsid w:val="005E41A0"/>
    <w:rsid w:val="005E4231"/>
    <w:rsid w:val="005E4853"/>
    <w:rsid w:val="005E5839"/>
    <w:rsid w:val="005E583A"/>
    <w:rsid w:val="005E5B0D"/>
    <w:rsid w:val="005E5B60"/>
    <w:rsid w:val="005E5B82"/>
    <w:rsid w:val="005E5FC1"/>
    <w:rsid w:val="005E6563"/>
    <w:rsid w:val="005E66F7"/>
    <w:rsid w:val="005E6BA7"/>
    <w:rsid w:val="005E7B31"/>
    <w:rsid w:val="005E7CD2"/>
    <w:rsid w:val="005F0A79"/>
    <w:rsid w:val="005F0C3E"/>
    <w:rsid w:val="005F1927"/>
    <w:rsid w:val="005F1C06"/>
    <w:rsid w:val="005F1DB2"/>
    <w:rsid w:val="005F1FC2"/>
    <w:rsid w:val="005F3272"/>
    <w:rsid w:val="005F37FE"/>
    <w:rsid w:val="005F3A2B"/>
    <w:rsid w:val="005F3EB0"/>
    <w:rsid w:val="005F4209"/>
    <w:rsid w:val="005F43E6"/>
    <w:rsid w:val="005F4998"/>
    <w:rsid w:val="005F49C3"/>
    <w:rsid w:val="005F4C98"/>
    <w:rsid w:val="005F5138"/>
    <w:rsid w:val="005F6505"/>
    <w:rsid w:val="005F6ABE"/>
    <w:rsid w:val="005F6CE0"/>
    <w:rsid w:val="005F6DE6"/>
    <w:rsid w:val="005F765E"/>
    <w:rsid w:val="005F76D4"/>
    <w:rsid w:val="005F782A"/>
    <w:rsid w:val="005F78A5"/>
    <w:rsid w:val="005F7A08"/>
    <w:rsid w:val="005F7ABB"/>
    <w:rsid w:val="00600344"/>
    <w:rsid w:val="006006DF"/>
    <w:rsid w:val="0060216B"/>
    <w:rsid w:val="00602CED"/>
    <w:rsid w:val="00602D72"/>
    <w:rsid w:val="00603124"/>
    <w:rsid w:val="006032F6"/>
    <w:rsid w:val="00604583"/>
    <w:rsid w:val="00604A9D"/>
    <w:rsid w:val="00604BB0"/>
    <w:rsid w:val="0060503B"/>
    <w:rsid w:val="0060512E"/>
    <w:rsid w:val="00605980"/>
    <w:rsid w:val="00605D66"/>
    <w:rsid w:val="006061AF"/>
    <w:rsid w:val="006070D2"/>
    <w:rsid w:val="006076CD"/>
    <w:rsid w:val="00607C92"/>
    <w:rsid w:val="00610785"/>
    <w:rsid w:val="00610790"/>
    <w:rsid w:val="00610832"/>
    <w:rsid w:val="006109F2"/>
    <w:rsid w:val="00610C9B"/>
    <w:rsid w:val="00611312"/>
    <w:rsid w:val="006115F6"/>
    <w:rsid w:val="0061161D"/>
    <w:rsid w:val="00611C06"/>
    <w:rsid w:val="00611D17"/>
    <w:rsid w:val="006125C1"/>
    <w:rsid w:val="006127E7"/>
    <w:rsid w:val="00613619"/>
    <w:rsid w:val="00613C55"/>
    <w:rsid w:val="00614AD2"/>
    <w:rsid w:val="00615803"/>
    <w:rsid w:val="00615872"/>
    <w:rsid w:val="00615A30"/>
    <w:rsid w:val="00615ABC"/>
    <w:rsid w:val="00615B02"/>
    <w:rsid w:val="00616402"/>
    <w:rsid w:val="0061643F"/>
    <w:rsid w:val="0061646F"/>
    <w:rsid w:val="00617662"/>
    <w:rsid w:val="00617D2B"/>
    <w:rsid w:val="00620044"/>
    <w:rsid w:val="00620BFA"/>
    <w:rsid w:val="0062154B"/>
    <w:rsid w:val="00621A09"/>
    <w:rsid w:val="00621DBA"/>
    <w:rsid w:val="0062222D"/>
    <w:rsid w:val="00622E96"/>
    <w:rsid w:val="00622F73"/>
    <w:rsid w:val="0062358B"/>
    <w:rsid w:val="006239EC"/>
    <w:rsid w:val="006245DA"/>
    <w:rsid w:val="00624873"/>
    <w:rsid w:val="00625545"/>
    <w:rsid w:val="00625D3F"/>
    <w:rsid w:val="0062623C"/>
    <w:rsid w:val="006263DA"/>
    <w:rsid w:val="00626E81"/>
    <w:rsid w:val="00627843"/>
    <w:rsid w:val="00627904"/>
    <w:rsid w:val="00627E0B"/>
    <w:rsid w:val="0063098B"/>
    <w:rsid w:val="00630B60"/>
    <w:rsid w:val="00630BD7"/>
    <w:rsid w:val="00631534"/>
    <w:rsid w:val="00631A8C"/>
    <w:rsid w:val="00631F0B"/>
    <w:rsid w:val="006324DC"/>
    <w:rsid w:val="00632DE6"/>
    <w:rsid w:val="006337A0"/>
    <w:rsid w:val="00633B88"/>
    <w:rsid w:val="006340A1"/>
    <w:rsid w:val="006344D5"/>
    <w:rsid w:val="0063484B"/>
    <w:rsid w:val="00634A67"/>
    <w:rsid w:val="00635596"/>
    <w:rsid w:val="006363C4"/>
    <w:rsid w:val="006364A9"/>
    <w:rsid w:val="006367BC"/>
    <w:rsid w:val="006368C7"/>
    <w:rsid w:val="00636A29"/>
    <w:rsid w:val="00637194"/>
    <w:rsid w:val="00637C08"/>
    <w:rsid w:val="00640460"/>
    <w:rsid w:val="006404D6"/>
    <w:rsid w:val="00640BE6"/>
    <w:rsid w:val="00640C26"/>
    <w:rsid w:val="00640F67"/>
    <w:rsid w:val="00640F68"/>
    <w:rsid w:val="00641469"/>
    <w:rsid w:val="00641580"/>
    <w:rsid w:val="006416B5"/>
    <w:rsid w:val="00641C9C"/>
    <w:rsid w:val="00641EB3"/>
    <w:rsid w:val="00642320"/>
    <w:rsid w:val="00642427"/>
    <w:rsid w:val="00642DD9"/>
    <w:rsid w:val="006431BE"/>
    <w:rsid w:val="00643344"/>
    <w:rsid w:val="00643CFE"/>
    <w:rsid w:val="00643D1D"/>
    <w:rsid w:val="00643F6B"/>
    <w:rsid w:val="00644999"/>
    <w:rsid w:val="00644F9D"/>
    <w:rsid w:val="00645227"/>
    <w:rsid w:val="00645612"/>
    <w:rsid w:val="00645F5C"/>
    <w:rsid w:val="00646176"/>
    <w:rsid w:val="00646432"/>
    <w:rsid w:val="00646BEE"/>
    <w:rsid w:val="00647467"/>
    <w:rsid w:val="00650624"/>
    <w:rsid w:val="00650AF7"/>
    <w:rsid w:val="00651221"/>
    <w:rsid w:val="00651299"/>
    <w:rsid w:val="0065189F"/>
    <w:rsid w:val="00651C0D"/>
    <w:rsid w:val="00651E06"/>
    <w:rsid w:val="00652326"/>
    <w:rsid w:val="0065289A"/>
    <w:rsid w:val="00652E5F"/>
    <w:rsid w:val="006531DA"/>
    <w:rsid w:val="00653694"/>
    <w:rsid w:val="00653754"/>
    <w:rsid w:val="00653846"/>
    <w:rsid w:val="006544E2"/>
    <w:rsid w:val="00654F10"/>
    <w:rsid w:val="00655670"/>
    <w:rsid w:val="00655EDE"/>
    <w:rsid w:val="00655EE4"/>
    <w:rsid w:val="006563E8"/>
    <w:rsid w:val="006565EA"/>
    <w:rsid w:val="00656B8D"/>
    <w:rsid w:val="00657637"/>
    <w:rsid w:val="0066035F"/>
    <w:rsid w:val="00660B02"/>
    <w:rsid w:val="0066106B"/>
    <w:rsid w:val="00661582"/>
    <w:rsid w:val="00661E7D"/>
    <w:rsid w:val="00662046"/>
    <w:rsid w:val="00662325"/>
    <w:rsid w:val="0066244E"/>
    <w:rsid w:val="00662BC1"/>
    <w:rsid w:val="00662D86"/>
    <w:rsid w:val="00662FB9"/>
    <w:rsid w:val="006631A2"/>
    <w:rsid w:val="006633DF"/>
    <w:rsid w:val="006634FA"/>
    <w:rsid w:val="00663D0F"/>
    <w:rsid w:val="00663EBA"/>
    <w:rsid w:val="006645DD"/>
    <w:rsid w:val="00664702"/>
    <w:rsid w:val="00664731"/>
    <w:rsid w:val="006657C6"/>
    <w:rsid w:val="00665884"/>
    <w:rsid w:val="00665BFD"/>
    <w:rsid w:val="006662EF"/>
    <w:rsid w:val="006673B5"/>
    <w:rsid w:val="0066753D"/>
    <w:rsid w:val="00667793"/>
    <w:rsid w:val="00667D9A"/>
    <w:rsid w:val="00670017"/>
    <w:rsid w:val="006701D6"/>
    <w:rsid w:val="00670289"/>
    <w:rsid w:val="006707F6"/>
    <w:rsid w:val="00670B0E"/>
    <w:rsid w:val="006712A8"/>
    <w:rsid w:val="00671302"/>
    <w:rsid w:val="00672D24"/>
    <w:rsid w:val="00673377"/>
    <w:rsid w:val="00673403"/>
    <w:rsid w:val="00673C49"/>
    <w:rsid w:val="006741CB"/>
    <w:rsid w:val="00674933"/>
    <w:rsid w:val="0067550F"/>
    <w:rsid w:val="0067594B"/>
    <w:rsid w:val="00676D85"/>
    <w:rsid w:val="006772C9"/>
    <w:rsid w:val="006775D3"/>
    <w:rsid w:val="00677806"/>
    <w:rsid w:val="0068015D"/>
    <w:rsid w:val="00680320"/>
    <w:rsid w:val="0068054E"/>
    <w:rsid w:val="006813A6"/>
    <w:rsid w:val="00681A0A"/>
    <w:rsid w:val="00681AF3"/>
    <w:rsid w:val="00681B58"/>
    <w:rsid w:val="00681B6A"/>
    <w:rsid w:val="00681DF9"/>
    <w:rsid w:val="00681E41"/>
    <w:rsid w:val="00681E5C"/>
    <w:rsid w:val="006822B1"/>
    <w:rsid w:val="006825FB"/>
    <w:rsid w:val="00682A2A"/>
    <w:rsid w:val="00682E7F"/>
    <w:rsid w:val="0068306A"/>
    <w:rsid w:val="0068327F"/>
    <w:rsid w:val="00683ED5"/>
    <w:rsid w:val="0068405B"/>
    <w:rsid w:val="00684CDF"/>
    <w:rsid w:val="00685094"/>
    <w:rsid w:val="006850FA"/>
    <w:rsid w:val="00685186"/>
    <w:rsid w:val="00685247"/>
    <w:rsid w:val="00685F2F"/>
    <w:rsid w:val="006870D7"/>
    <w:rsid w:val="006873F6"/>
    <w:rsid w:val="00687493"/>
    <w:rsid w:val="00687E42"/>
    <w:rsid w:val="00687F5B"/>
    <w:rsid w:val="00690066"/>
    <w:rsid w:val="00690565"/>
    <w:rsid w:val="00690618"/>
    <w:rsid w:val="00690646"/>
    <w:rsid w:val="00690703"/>
    <w:rsid w:val="00690736"/>
    <w:rsid w:val="00691061"/>
    <w:rsid w:val="006912C3"/>
    <w:rsid w:val="00691BF1"/>
    <w:rsid w:val="00692346"/>
    <w:rsid w:val="00692414"/>
    <w:rsid w:val="00693509"/>
    <w:rsid w:val="00693E53"/>
    <w:rsid w:val="00693FD4"/>
    <w:rsid w:val="00694013"/>
    <w:rsid w:val="00694094"/>
    <w:rsid w:val="006943BF"/>
    <w:rsid w:val="006946E1"/>
    <w:rsid w:val="0069490D"/>
    <w:rsid w:val="006955AC"/>
    <w:rsid w:val="00695638"/>
    <w:rsid w:val="00695A37"/>
    <w:rsid w:val="00695A6C"/>
    <w:rsid w:val="00695AB8"/>
    <w:rsid w:val="00695B5F"/>
    <w:rsid w:val="00696601"/>
    <w:rsid w:val="00696825"/>
    <w:rsid w:val="00696F99"/>
    <w:rsid w:val="006973CE"/>
    <w:rsid w:val="006A012B"/>
    <w:rsid w:val="006A045A"/>
    <w:rsid w:val="006A1015"/>
    <w:rsid w:val="006A151D"/>
    <w:rsid w:val="006A1CE7"/>
    <w:rsid w:val="006A29BA"/>
    <w:rsid w:val="006A2C1D"/>
    <w:rsid w:val="006A2E19"/>
    <w:rsid w:val="006A2F20"/>
    <w:rsid w:val="006A3639"/>
    <w:rsid w:val="006A3E75"/>
    <w:rsid w:val="006A3F2E"/>
    <w:rsid w:val="006A4416"/>
    <w:rsid w:val="006A4575"/>
    <w:rsid w:val="006A4712"/>
    <w:rsid w:val="006A5216"/>
    <w:rsid w:val="006A529D"/>
    <w:rsid w:val="006A55CD"/>
    <w:rsid w:val="006A62B7"/>
    <w:rsid w:val="006A6726"/>
    <w:rsid w:val="006A773C"/>
    <w:rsid w:val="006B009F"/>
    <w:rsid w:val="006B02AE"/>
    <w:rsid w:val="006B0369"/>
    <w:rsid w:val="006B0609"/>
    <w:rsid w:val="006B0689"/>
    <w:rsid w:val="006B0F31"/>
    <w:rsid w:val="006B14B7"/>
    <w:rsid w:val="006B15F1"/>
    <w:rsid w:val="006B165C"/>
    <w:rsid w:val="006B1870"/>
    <w:rsid w:val="006B20E1"/>
    <w:rsid w:val="006B3674"/>
    <w:rsid w:val="006B3777"/>
    <w:rsid w:val="006B4402"/>
    <w:rsid w:val="006B4E25"/>
    <w:rsid w:val="006B53F5"/>
    <w:rsid w:val="006B5788"/>
    <w:rsid w:val="006B5ACC"/>
    <w:rsid w:val="006B5C16"/>
    <w:rsid w:val="006B5DC6"/>
    <w:rsid w:val="006B6BCA"/>
    <w:rsid w:val="006B76F0"/>
    <w:rsid w:val="006B783C"/>
    <w:rsid w:val="006B79D2"/>
    <w:rsid w:val="006B7B9B"/>
    <w:rsid w:val="006B7FAA"/>
    <w:rsid w:val="006C0609"/>
    <w:rsid w:val="006C0A81"/>
    <w:rsid w:val="006C120A"/>
    <w:rsid w:val="006C13EF"/>
    <w:rsid w:val="006C15D8"/>
    <w:rsid w:val="006C1BDD"/>
    <w:rsid w:val="006C1F1C"/>
    <w:rsid w:val="006C220D"/>
    <w:rsid w:val="006C2214"/>
    <w:rsid w:val="006C2406"/>
    <w:rsid w:val="006C2798"/>
    <w:rsid w:val="006C2952"/>
    <w:rsid w:val="006C2B61"/>
    <w:rsid w:val="006C2CA1"/>
    <w:rsid w:val="006C2D8D"/>
    <w:rsid w:val="006C2F8E"/>
    <w:rsid w:val="006C3473"/>
    <w:rsid w:val="006C391C"/>
    <w:rsid w:val="006C397D"/>
    <w:rsid w:val="006C40E8"/>
    <w:rsid w:val="006C4517"/>
    <w:rsid w:val="006C4ADE"/>
    <w:rsid w:val="006C4CB2"/>
    <w:rsid w:val="006C4FBF"/>
    <w:rsid w:val="006C534F"/>
    <w:rsid w:val="006C54CA"/>
    <w:rsid w:val="006C619D"/>
    <w:rsid w:val="006C6832"/>
    <w:rsid w:val="006C6C24"/>
    <w:rsid w:val="006C75AC"/>
    <w:rsid w:val="006C7738"/>
    <w:rsid w:val="006C7F2B"/>
    <w:rsid w:val="006D024C"/>
    <w:rsid w:val="006D034C"/>
    <w:rsid w:val="006D0359"/>
    <w:rsid w:val="006D0940"/>
    <w:rsid w:val="006D0996"/>
    <w:rsid w:val="006D0B63"/>
    <w:rsid w:val="006D0CF5"/>
    <w:rsid w:val="006D0D2B"/>
    <w:rsid w:val="006D1876"/>
    <w:rsid w:val="006D2096"/>
    <w:rsid w:val="006D25EE"/>
    <w:rsid w:val="006D2779"/>
    <w:rsid w:val="006D2DBF"/>
    <w:rsid w:val="006D31F2"/>
    <w:rsid w:val="006D33A7"/>
    <w:rsid w:val="006D37FA"/>
    <w:rsid w:val="006D3AE2"/>
    <w:rsid w:val="006D3ECC"/>
    <w:rsid w:val="006D474A"/>
    <w:rsid w:val="006D49FE"/>
    <w:rsid w:val="006D4C38"/>
    <w:rsid w:val="006D508F"/>
    <w:rsid w:val="006D5A9F"/>
    <w:rsid w:val="006D5AF9"/>
    <w:rsid w:val="006D5E2B"/>
    <w:rsid w:val="006D6049"/>
    <w:rsid w:val="006D6527"/>
    <w:rsid w:val="006D6926"/>
    <w:rsid w:val="006D6BD8"/>
    <w:rsid w:val="006D6F9C"/>
    <w:rsid w:val="006D738D"/>
    <w:rsid w:val="006D7439"/>
    <w:rsid w:val="006D79B5"/>
    <w:rsid w:val="006D7F00"/>
    <w:rsid w:val="006E077D"/>
    <w:rsid w:val="006E0E61"/>
    <w:rsid w:val="006E0FA7"/>
    <w:rsid w:val="006E1A44"/>
    <w:rsid w:val="006E2541"/>
    <w:rsid w:val="006E2F5B"/>
    <w:rsid w:val="006E30CF"/>
    <w:rsid w:val="006E338B"/>
    <w:rsid w:val="006E3556"/>
    <w:rsid w:val="006E3A08"/>
    <w:rsid w:val="006E3CD8"/>
    <w:rsid w:val="006E3E46"/>
    <w:rsid w:val="006E41F0"/>
    <w:rsid w:val="006E48AF"/>
    <w:rsid w:val="006E5078"/>
    <w:rsid w:val="006E53A4"/>
    <w:rsid w:val="006E6601"/>
    <w:rsid w:val="006E6D47"/>
    <w:rsid w:val="006E6E4C"/>
    <w:rsid w:val="006E7832"/>
    <w:rsid w:val="006E7A30"/>
    <w:rsid w:val="006E7C7F"/>
    <w:rsid w:val="006F0271"/>
    <w:rsid w:val="006F04EC"/>
    <w:rsid w:val="006F07DA"/>
    <w:rsid w:val="006F144D"/>
    <w:rsid w:val="006F18CD"/>
    <w:rsid w:val="006F1BCA"/>
    <w:rsid w:val="006F2779"/>
    <w:rsid w:val="006F2B81"/>
    <w:rsid w:val="006F2D20"/>
    <w:rsid w:val="006F38C9"/>
    <w:rsid w:val="006F390D"/>
    <w:rsid w:val="006F3A40"/>
    <w:rsid w:val="006F3ED8"/>
    <w:rsid w:val="006F434C"/>
    <w:rsid w:val="006F47B1"/>
    <w:rsid w:val="006F483C"/>
    <w:rsid w:val="006F4AE9"/>
    <w:rsid w:val="006F4D21"/>
    <w:rsid w:val="006F56CE"/>
    <w:rsid w:val="006F5F22"/>
    <w:rsid w:val="006F5FD0"/>
    <w:rsid w:val="006F6703"/>
    <w:rsid w:val="006F676F"/>
    <w:rsid w:val="006F69D2"/>
    <w:rsid w:val="006F73ED"/>
    <w:rsid w:val="006F76A7"/>
    <w:rsid w:val="006F78CB"/>
    <w:rsid w:val="006F7C0D"/>
    <w:rsid w:val="006F7C4C"/>
    <w:rsid w:val="00700156"/>
    <w:rsid w:val="0070021D"/>
    <w:rsid w:val="007002A3"/>
    <w:rsid w:val="0070036A"/>
    <w:rsid w:val="00700427"/>
    <w:rsid w:val="00700588"/>
    <w:rsid w:val="00701788"/>
    <w:rsid w:val="0070179F"/>
    <w:rsid w:val="00701CAA"/>
    <w:rsid w:val="0070214D"/>
    <w:rsid w:val="0070244D"/>
    <w:rsid w:val="00702AC4"/>
    <w:rsid w:val="00703160"/>
    <w:rsid w:val="00703589"/>
    <w:rsid w:val="007037C7"/>
    <w:rsid w:val="007047B7"/>
    <w:rsid w:val="007049DB"/>
    <w:rsid w:val="007049ED"/>
    <w:rsid w:val="007050F1"/>
    <w:rsid w:val="00705379"/>
    <w:rsid w:val="00705B3A"/>
    <w:rsid w:val="00705E25"/>
    <w:rsid w:val="00706A6C"/>
    <w:rsid w:val="00706AA7"/>
    <w:rsid w:val="0070721E"/>
    <w:rsid w:val="00707C3D"/>
    <w:rsid w:val="00707E29"/>
    <w:rsid w:val="00710D65"/>
    <w:rsid w:val="00710FBC"/>
    <w:rsid w:val="007110D0"/>
    <w:rsid w:val="0071117E"/>
    <w:rsid w:val="0071165D"/>
    <w:rsid w:val="00711C4B"/>
    <w:rsid w:val="00712123"/>
    <w:rsid w:val="007128B4"/>
    <w:rsid w:val="00713221"/>
    <w:rsid w:val="00713593"/>
    <w:rsid w:val="007139C6"/>
    <w:rsid w:val="00713EBA"/>
    <w:rsid w:val="007140D7"/>
    <w:rsid w:val="0071415A"/>
    <w:rsid w:val="007143F2"/>
    <w:rsid w:val="007145F5"/>
    <w:rsid w:val="00714A05"/>
    <w:rsid w:val="00714DEB"/>
    <w:rsid w:val="00714F6A"/>
    <w:rsid w:val="00715092"/>
    <w:rsid w:val="00715C6C"/>
    <w:rsid w:val="00715D1F"/>
    <w:rsid w:val="00716CBF"/>
    <w:rsid w:val="007174E1"/>
    <w:rsid w:val="00717ECC"/>
    <w:rsid w:val="00717F10"/>
    <w:rsid w:val="00717F52"/>
    <w:rsid w:val="007201AC"/>
    <w:rsid w:val="0072074F"/>
    <w:rsid w:val="00720F66"/>
    <w:rsid w:val="00721589"/>
    <w:rsid w:val="007216E8"/>
    <w:rsid w:val="00721E70"/>
    <w:rsid w:val="00722A39"/>
    <w:rsid w:val="00722B24"/>
    <w:rsid w:val="00722B66"/>
    <w:rsid w:val="00722E49"/>
    <w:rsid w:val="00723958"/>
    <w:rsid w:val="00723B04"/>
    <w:rsid w:val="0072414F"/>
    <w:rsid w:val="0072438F"/>
    <w:rsid w:val="0072477B"/>
    <w:rsid w:val="00724B94"/>
    <w:rsid w:val="00724E32"/>
    <w:rsid w:val="007253D4"/>
    <w:rsid w:val="00725499"/>
    <w:rsid w:val="00725526"/>
    <w:rsid w:val="0072554E"/>
    <w:rsid w:val="00725EAD"/>
    <w:rsid w:val="0072616E"/>
    <w:rsid w:val="00726245"/>
    <w:rsid w:val="0072640E"/>
    <w:rsid w:val="007265B0"/>
    <w:rsid w:val="007266B8"/>
    <w:rsid w:val="00726951"/>
    <w:rsid w:val="007272D5"/>
    <w:rsid w:val="007274A6"/>
    <w:rsid w:val="007275E2"/>
    <w:rsid w:val="007301E1"/>
    <w:rsid w:val="007302BC"/>
    <w:rsid w:val="007302EB"/>
    <w:rsid w:val="00730906"/>
    <w:rsid w:val="00730A58"/>
    <w:rsid w:val="00730B41"/>
    <w:rsid w:val="00730E2C"/>
    <w:rsid w:val="00731753"/>
    <w:rsid w:val="00731A70"/>
    <w:rsid w:val="00731DCE"/>
    <w:rsid w:val="00731F8B"/>
    <w:rsid w:val="00732882"/>
    <w:rsid w:val="00732C40"/>
    <w:rsid w:val="0073308C"/>
    <w:rsid w:val="00733834"/>
    <w:rsid w:val="00734DA3"/>
    <w:rsid w:val="00734F2D"/>
    <w:rsid w:val="007359C6"/>
    <w:rsid w:val="0073758C"/>
    <w:rsid w:val="0074074D"/>
    <w:rsid w:val="00740850"/>
    <w:rsid w:val="007420DE"/>
    <w:rsid w:val="0074211E"/>
    <w:rsid w:val="00742548"/>
    <w:rsid w:val="0074289C"/>
    <w:rsid w:val="00743090"/>
    <w:rsid w:val="0074410D"/>
    <w:rsid w:val="00744A93"/>
    <w:rsid w:val="00744B83"/>
    <w:rsid w:val="00744C9E"/>
    <w:rsid w:val="00745D28"/>
    <w:rsid w:val="00746471"/>
    <w:rsid w:val="0074743A"/>
    <w:rsid w:val="00747688"/>
    <w:rsid w:val="00747E37"/>
    <w:rsid w:val="007502B7"/>
    <w:rsid w:val="007503ED"/>
    <w:rsid w:val="00750490"/>
    <w:rsid w:val="00750800"/>
    <w:rsid w:val="00750F4E"/>
    <w:rsid w:val="00751565"/>
    <w:rsid w:val="0075161F"/>
    <w:rsid w:val="007516BD"/>
    <w:rsid w:val="00751B2D"/>
    <w:rsid w:val="007526BC"/>
    <w:rsid w:val="00752769"/>
    <w:rsid w:val="00753030"/>
    <w:rsid w:val="007534C0"/>
    <w:rsid w:val="00753BCB"/>
    <w:rsid w:val="00753C81"/>
    <w:rsid w:val="007542C1"/>
    <w:rsid w:val="0075446C"/>
    <w:rsid w:val="00754E41"/>
    <w:rsid w:val="007552BC"/>
    <w:rsid w:val="007553A5"/>
    <w:rsid w:val="007555D1"/>
    <w:rsid w:val="00755839"/>
    <w:rsid w:val="00755FEE"/>
    <w:rsid w:val="0075664F"/>
    <w:rsid w:val="007566D0"/>
    <w:rsid w:val="00756FBB"/>
    <w:rsid w:val="007578E2"/>
    <w:rsid w:val="0076020F"/>
    <w:rsid w:val="0076041F"/>
    <w:rsid w:val="00760796"/>
    <w:rsid w:val="00760C3B"/>
    <w:rsid w:val="00761DA6"/>
    <w:rsid w:val="0076281B"/>
    <w:rsid w:val="00762F5B"/>
    <w:rsid w:val="007635FC"/>
    <w:rsid w:val="0076371A"/>
    <w:rsid w:val="0076384B"/>
    <w:rsid w:val="00763C88"/>
    <w:rsid w:val="00763E70"/>
    <w:rsid w:val="0076417A"/>
    <w:rsid w:val="007644F6"/>
    <w:rsid w:val="007645E5"/>
    <w:rsid w:val="00764621"/>
    <w:rsid w:val="007646B3"/>
    <w:rsid w:val="00765412"/>
    <w:rsid w:val="00765825"/>
    <w:rsid w:val="00765A1F"/>
    <w:rsid w:val="00765C81"/>
    <w:rsid w:val="00765DC3"/>
    <w:rsid w:val="00765F07"/>
    <w:rsid w:val="00766181"/>
    <w:rsid w:val="00766A1E"/>
    <w:rsid w:val="00766BDC"/>
    <w:rsid w:val="00766E0B"/>
    <w:rsid w:val="00767D5E"/>
    <w:rsid w:val="0077023A"/>
    <w:rsid w:val="0077036E"/>
    <w:rsid w:val="00770E31"/>
    <w:rsid w:val="00771D35"/>
    <w:rsid w:val="0077258D"/>
    <w:rsid w:val="007734EB"/>
    <w:rsid w:val="00773E3D"/>
    <w:rsid w:val="007743F1"/>
    <w:rsid w:val="007749B2"/>
    <w:rsid w:val="00774BC1"/>
    <w:rsid w:val="00774D44"/>
    <w:rsid w:val="00774DF6"/>
    <w:rsid w:val="007753C6"/>
    <w:rsid w:val="00775E69"/>
    <w:rsid w:val="00775E78"/>
    <w:rsid w:val="00775E97"/>
    <w:rsid w:val="00776000"/>
    <w:rsid w:val="0077622A"/>
    <w:rsid w:val="007766E8"/>
    <w:rsid w:val="00776B68"/>
    <w:rsid w:val="00776C82"/>
    <w:rsid w:val="00776F91"/>
    <w:rsid w:val="00777416"/>
    <w:rsid w:val="00777443"/>
    <w:rsid w:val="007774CD"/>
    <w:rsid w:val="007775E3"/>
    <w:rsid w:val="007777C3"/>
    <w:rsid w:val="007779AC"/>
    <w:rsid w:val="00780796"/>
    <w:rsid w:val="00781204"/>
    <w:rsid w:val="0078120C"/>
    <w:rsid w:val="00781857"/>
    <w:rsid w:val="00782A7F"/>
    <w:rsid w:val="00782D56"/>
    <w:rsid w:val="00783277"/>
    <w:rsid w:val="007833D7"/>
    <w:rsid w:val="00783570"/>
    <w:rsid w:val="0078369B"/>
    <w:rsid w:val="00784654"/>
    <w:rsid w:val="00784951"/>
    <w:rsid w:val="00784A5A"/>
    <w:rsid w:val="00784A8F"/>
    <w:rsid w:val="007850EB"/>
    <w:rsid w:val="007858C7"/>
    <w:rsid w:val="00785944"/>
    <w:rsid w:val="00785A70"/>
    <w:rsid w:val="00785B3D"/>
    <w:rsid w:val="00785E73"/>
    <w:rsid w:val="00786415"/>
    <w:rsid w:val="0078664E"/>
    <w:rsid w:val="00787303"/>
    <w:rsid w:val="00787A6F"/>
    <w:rsid w:val="00787B61"/>
    <w:rsid w:val="00790812"/>
    <w:rsid w:val="00791097"/>
    <w:rsid w:val="007911A9"/>
    <w:rsid w:val="007913FE"/>
    <w:rsid w:val="007919B3"/>
    <w:rsid w:val="00791C13"/>
    <w:rsid w:val="00792828"/>
    <w:rsid w:val="00792833"/>
    <w:rsid w:val="0079290C"/>
    <w:rsid w:val="00792A15"/>
    <w:rsid w:val="00792AEC"/>
    <w:rsid w:val="007938D4"/>
    <w:rsid w:val="00793C14"/>
    <w:rsid w:val="0079400F"/>
    <w:rsid w:val="00794868"/>
    <w:rsid w:val="007949B5"/>
    <w:rsid w:val="007957DF"/>
    <w:rsid w:val="007957E9"/>
    <w:rsid w:val="00795988"/>
    <w:rsid w:val="00795AB5"/>
    <w:rsid w:val="00795C6F"/>
    <w:rsid w:val="00795E15"/>
    <w:rsid w:val="007965F9"/>
    <w:rsid w:val="007966A4"/>
    <w:rsid w:val="0079706A"/>
    <w:rsid w:val="00797C55"/>
    <w:rsid w:val="007A0573"/>
    <w:rsid w:val="007A087C"/>
    <w:rsid w:val="007A0A0E"/>
    <w:rsid w:val="007A0EFC"/>
    <w:rsid w:val="007A1A43"/>
    <w:rsid w:val="007A21AF"/>
    <w:rsid w:val="007A2627"/>
    <w:rsid w:val="007A2B8A"/>
    <w:rsid w:val="007A2BD4"/>
    <w:rsid w:val="007A30F0"/>
    <w:rsid w:val="007A3982"/>
    <w:rsid w:val="007A3AF1"/>
    <w:rsid w:val="007A48A3"/>
    <w:rsid w:val="007A48D1"/>
    <w:rsid w:val="007A4911"/>
    <w:rsid w:val="007A516D"/>
    <w:rsid w:val="007A552F"/>
    <w:rsid w:val="007A5636"/>
    <w:rsid w:val="007A57F8"/>
    <w:rsid w:val="007A5839"/>
    <w:rsid w:val="007A585B"/>
    <w:rsid w:val="007A6151"/>
    <w:rsid w:val="007A6B98"/>
    <w:rsid w:val="007A75E1"/>
    <w:rsid w:val="007A7BF9"/>
    <w:rsid w:val="007B0133"/>
    <w:rsid w:val="007B01BF"/>
    <w:rsid w:val="007B027C"/>
    <w:rsid w:val="007B031A"/>
    <w:rsid w:val="007B0461"/>
    <w:rsid w:val="007B0779"/>
    <w:rsid w:val="007B09EB"/>
    <w:rsid w:val="007B0A66"/>
    <w:rsid w:val="007B0AAC"/>
    <w:rsid w:val="007B0BF6"/>
    <w:rsid w:val="007B0C01"/>
    <w:rsid w:val="007B0CB4"/>
    <w:rsid w:val="007B1156"/>
    <w:rsid w:val="007B1257"/>
    <w:rsid w:val="007B1571"/>
    <w:rsid w:val="007B1CD7"/>
    <w:rsid w:val="007B1D16"/>
    <w:rsid w:val="007B1D1E"/>
    <w:rsid w:val="007B2064"/>
    <w:rsid w:val="007B22C7"/>
    <w:rsid w:val="007B22C8"/>
    <w:rsid w:val="007B22D5"/>
    <w:rsid w:val="007B29DA"/>
    <w:rsid w:val="007B2AD2"/>
    <w:rsid w:val="007B2B65"/>
    <w:rsid w:val="007B2E5C"/>
    <w:rsid w:val="007B2F3B"/>
    <w:rsid w:val="007B3114"/>
    <w:rsid w:val="007B3D44"/>
    <w:rsid w:val="007B41B7"/>
    <w:rsid w:val="007B4522"/>
    <w:rsid w:val="007B45A3"/>
    <w:rsid w:val="007B4FCE"/>
    <w:rsid w:val="007B50EA"/>
    <w:rsid w:val="007B5687"/>
    <w:rsid w:val="007B5E32"/>
    <w:rsid w:val="007B5F62"/>
    <w:rsid w:val="007B66EE"/>
    <w:rsid w:val="007B672F"/>
    <w:rsid w:val="007B6761"/>
    <w:rsid w:val="007B6C77"/>
    <w:rsid w:val="007B7A9C"/>
    <w:rsid w:val="007C0624"/>
    <w:rsid w:val="007C0DF6"/>
    <w:rsid w:val="007C0E71"/>
    <w:rsid w:val="007C1A72"/>
    <w:rsid w:val="007C1F22"/>
    <w:rsid w:val="007C2576"/>
    <w:rsid w:val="007C2D16"/>
    <w:rsid w:val="007C37AE"/>
    <w:rsid w:val="007C3DC2"/>
    <w:rsid w:val="007C3E39"/>
    <w:rsid w:val="007C47F3"/>
    <w:rsid w:val="007C4938"/>
    <w:rsid w:val="007C4D78"/>
    <w:rsid w:val="007C54C8"/>
    <w:rsid w:val="007C58B2"/>
    <w:rsid w:val="007C691A"/>
    <w:rsid w:val="007C6EA5"/>
    <w:rsid w:val="007C7305"/>
    <w:rsid w:val="007C7738"/>
    <w:rsid w:val="007C7AF0"/>
    <w:rsid w:val="007C7DC5"/>
    <w:rsid w:val="007D08C9"/>
    <w:rsid w:val="007D0950"/>
    <w:rsid w:val="007D0A89"/>
    <w:rsid w:val="007D0DE1"/>
    <w:rsid w:val="007D14E1"/>
    <w:rsid w:val="007D184B"/>
    <w:rsid w:val="007D232D"/>
    <w:rsid w:val="007D248A"/>
    <w:rsid w:val="007D24B9"/>
    <w:rsid w:val="007D2E54"/>
    <w:rsid w:val="007D3314"/>
    <w:rsid w:val="007D3546"/>
    <w:rsid w:val="007D3E0B"/>
    <w:rsid w:val="007D4545"/>
    <w:rsid w:val="007D5980"/>
    <w:rsid w:val="007D5BAF"/>
    <w:rsid w:val="007D61F8"/>
    <w:rsid w:val="007D62DC"/>
    <w:rsid w:val="007D6428"/>
    <w:rsid w:val="007D64A3"/>
    <w:rsid w:val="007D64F7"/>
    <w:rsid w:val="007D6604"/>
    <w:rsid w:val="007D66BA"/>
    <w:rsid w:val="007D6B59"/>
    <w:rsid w:val="007D7B02"/>
    <w:rsid w:val="007D7C60"/>
    <w:rsid w:val="007D7FEF"/>
    <w:rsid w:val="007E003F"/>
    <w:rsid w:val="007E0588"/>
    <w:rsid w:val="007E07E8"/>
    <w:rsid w:val="007E0912"/>
    <w:rsid w:val="007E0A15"/>
    <w:rsid w:val="007E0C1B"/>
    <w:rsid w:val="007E1578"/>
    <w:rsid w:val="007E19DE"/>
    <w:rsid w:val="007E1DFB"/>
    <w:rsid w:val="007E1F94"/>
    <w:rsid w:val="007E245C"/>
    <w:rsid w:val="007E245F"/>
    <w:rsid w:val="007E259B"/>
    <w:rsid w:val="007E26CC"/>
    <w:rsid w:val="007E289B"/>
    <w:rsid w:val="007E2CD1"/>
    <w:rsid w:val="007E2EAA"/>
    <w:rsid w:val="007E38B1"/>
    <w:rsid w:val="007E39F8"/>
    <w:rsid w:val="007E4BFA"/>
    <w:rsid w:val="007E56B3"/>
    <w:rsid w:val="007E5A85"/>
    <w:rsid w:val="007E5D2B"/>
    <w:rsid w:val="007E7EE9"/>
    <w:rsid w:val="007F07A5"/>
    <w:rsid w:val="007F0FB2"/>
    <w:rsid w:val="007F156E"/>
    <w:rsid w:val="007F17CB"/>
    <w:rsid w:val="007F1C22"/>
    <w:rsid w:val="007F1ECA"/>
    <w:rsid w:val="007F2687"/>
    <w:rsid w:val="007F26AD"/>
    <w:rsid w:val="007F3B28"/>
    <w:rsid w:val="007F4115"/>
    <w:rsid w:val="007F445A"/>
    <w:rsid w:val="007F4A0E"/>
    <w:rsid w:val="007F5252"/>
    <w:rsid w:val="007F5861"/>
    <w:rsid w:val="007F5FB4"/>
    <w:rsid w:val="007F60CE"/>
    <w:rsid w:val="007F6650"/>
    <w:rsid w:val="007F6AFE"/>
    <w:rsid w:val="007F6D04"/>
    <w:rsid w:val="007F7B94"/>
    <w:rsid w:val="007F7F44"/>
    <w:rsid w:val="007F7FB1"/>
    <w:rsid w:val="008006E9"/>
    <w:rsid w:val="00800A55"/>
    <w:rsid w:val="00800B4B"/>
    <w:rsid w:val="00800D75"/>
    <w:rsid w:val="0080199F"/>
    <w:rsid w:val="00801C78"/>
    <w:rsid w:val="00801DBF"/>
    <w:rsid w:val="00801F2E"/>
    <w:rsid w:val="00802045"/>
    <w:rsid w:val="0080283C"/>
    <w:rsid w:val="00802B1D"/>
    <w:rsid w:val="00802C0E"/>
    <w:rsid w:val="00802CEE"/>
    <w:rsid w:val="00803604"/>
    <w:rsid w:val="00803610"/>
    <w:rsid w:val="00804893"/>
    <w:rsid w:val="008049BD"/>
    <w:rsid w:val="00805CD8"/>
    <w:rsid w:val="00805D1E"/>
    <w:rsid w:val="00806572"/>
    <w:rsid w:val="008065B9"/>
    <w:rsid w:val="00806D3B"/>
    <w:rsid w:val="008073AF"/>
    <w:rsid w:val="00807741"/>
    <w:rsid w:val="00807D65"/>
    <w:rsid w:val="00807DA0"/>
    <w:rsid w:val="00807F1D"/>
    <w:rsid w:val="00807FD6"/>
    <w:rsid w:val="00810448"/>
    <w:rsid w:val="00810A16"/>
    <w:rsid w:val="00812AA1"/>
    <w:rsid w:val="00812BE7"/>
    <w:rsid w:val="00812D0E"/>
    <w:rsid w:val="00813213"/>
    <w:rsid w:val="008135B8"/>
    <w:rsid w:val="008138DF"/>
    <w:rsid w:val="008139F9"/>
    <w:rsid w:val="008142B4"/>
    <w:rsid w:val="00814379"/>
    <w:rsid w:val="00814A30"/>
    <w:rsid w:val="00814B02"/>
    <w:rsid w:val="0081510F"/>
    <w:rsid w:val="00815E53"/>
    <w:rsid w:val="0081659F"/>
    <w:rsid w:val="00816980"/>
    <w:rsid w:val="00816A92"/>
    <w:rsid w:val="00817087"/>
    <w:rsid w:val="008179C0"/>
    <w:rsid w:val="008179E5"/>
    <w:rsid w:val="00817B95"/>
    <w:rsid w:val="00820172"/>
    <w:rsid w:val="00820447"/>
    <w:rsid w:val="0082045B"/>
    <w:rsid w:val="008207C6"/>
    <w:rsid w:val="00820957"/>
    <w:rsid w:val="008209A2"/>
    <w:rsid w:val="00821030"/>
    <w:rsid w:val="00821539"/>
    <w:rsid w:val="008218FC"/>
    <w:rsid w:val="00821FED"/>
    <w:rsid w:val="00822818"/>
    <w:rsid w:val="00822FDE"/>
    <w:rsid w:val="008235CE"/>
    <w:rsid w:val="00823675"/>
    <w:rsid w:val="00823ACB"/>
    <w:rsid w:val="008244A1"/>
    <w:rsid w:val="00824627"/>
    <w:rsid w:val="008249A7"/>
    <w:rsid w:val="00824CE1"/>
    <w:rsid w:val="008256C1"/>
    <w:rsid w:val="00826104"/>
    <w:rsid w:val="00826184"/>
    <w:rsid w:val="008261DB"/>
    <w:rsid w:val="0082676E"/>
    <w:rsid w:val="00826832"/>
    <w:rsid w:val="00826FF1"/>
    <w:rsid w:val="00827717"/>
    <w:rsid w:val="00827D7D"/>
    <w:rsid w:val="00827E5D"/>
    <w:rsid w:val="0083018D"/>
    <w:rsid w:val="00830297"/>
    <w:rsid w:val="00830674"/>
    <w:rsid w:val="0083082C"/>
    <w:rsid w:val="00830E37"/>
    <w:rsid w:val="00831149"/>
    <w:rsid w:val="00832126"/>
    <w:rsid w:val="008322B7"/>
    <w:rsid w:val="00832541"/>
    <w:rsid w:val="008328FB"/>
    <w:rsid w:val="0083317C"/>
    <w:rsid w:val="00833328"/>
    <w:rsid w:val="00833EA7"/>
    <w:rsid w:val="008344A1"/>
    <w:rsid w:val="00834536"/>
    <w:rsid w:val="00834A13"/>
    <w:rsid w:val="00834EAD"/>
    <w:rsid w:val="00835007"/>
    <w:rsid w:val="0083575D"/>
    <w:rsid w:val="00836154"/>
    <w:rsid w:val="00836945"/>
    <w:rsid w:val="008369E0"/>
    <w:rsid w:val="00837095"/>
    <w:rsid w:val="0083711B"/>
    <w:rsid w:val="00837791"/>
    <w:rsid w:val="00837DA8"/>
    <w:rsid w:val="00840427"/>
    <w:rsid w:val="00840494"/>
    <w:rsid w:val="008407A8"/>
    <w:rsid w:val="00840B36"/>
    <w:rsid w:val="00840C62"/>
    <w:rsid w:val="0084106D"/>
    <w:rsid w:val="008411AA"/>
    <w:rsid w:val="008413DC"/>
    <w:rsid w:val="00841916"/>
    <w:rsid w:val="00841D94"/>
    <w:rsid w:val="00842AA5"/>
    <w:rsid w:val="00843844"/>
    <w:rsid w:val="008440BF"/>
    <w:rsid w:val="0084440C"/>
    <w:rsid w:val="008459F9"/>
    <w:rsid w:val="00845E80"/>
    <w:rsid w:val="0084627C"/>
    <w:rsid w:val="00846860"/>
    <w:rsid w:val="00846ACE"/>
    <w:rsid w:val="00846C45"/>
    <w:rsid w:val="0084709A"/>
    <w:rsid w:val="008472D4"/>
    <w:rsid w:val="00847400"/>
    <w:rsid w:val="008474F9"/>
    <w:rsid w:val="00847745"/>
    <w:rsid w:val="00847764"/>
    <w:rsid w:val="0084786E"/>
    <w:rsid w:val="008478FB"/>
    <w:rsid w:val="00847908"/>
    <w:rsid w:val="00847B6C"/>
    <w:rsid w:val="00847E55"/>
    <w:rsid w:val="00850A04"/>
    <w:rsid w:val="00850E60"/>
    <w:rsid w:val="008516FD"/>
    <w:rsid w:val="00851948"/>
    <w:rsid w:val="00851B54"/>
    <w:rsid w:val="00851DF7"/>
    <w:rsid w:val="00852597"/>
    <w:rsid w:val="008527FA"/>
    <w:rsid w:val="008537C6"/>
    <w:rsid w:val="00853DDD"/>
    <w:rsid w:val="0085402F"/>
    <w:rsid w:val="008544CC"/>
    <w:rsid w:val="00854CD3"/>
    <w:rsid w:val="0085531C"/>
    <w:rsid w:val="00855A1A"/>
    <w:rsid w:val="00855CA2"/>
    <w:rsid w:val="00856269"/>
    <w:rsid w:val="00856856"/>
    <w:rsid w:val="00856CF0"/>
    <w:rsid w:val="00856D11"/>
    <w:rsid w:val="0085732B"/>
    <w:rsid w:val="00857702"/>
    <w:rsid w:val="00857805"/>
    <w:rsid w:val="00857D19"/>
    <w:rsid w:val="0086046C"/>
    <w:rsid w:val="008608B6"/>
    <w:rsid w:val="0086133E"/>
    <w:rsid w:val="00861626"/>
    <w:rsid w:val="00861841"/>
    <w:rsid w:val="0086206D"/>
    <w:rsid w:val="0086211D"/>
    <w:rsid w:val="00862201"/>
    <w:rsid w:val="00862446"/>
    <w:rsid w:val="00862A90"/>
    <w:rsid w:val="00862C0A"/>
    <w:rsid w:val="008631E8"/>
    <w:rsid w:val="00863527"/>
    <w:rsid w:val="00863C89"/>
    <w:rsid w:val="00863EDE"/>
    <w:rsid w:val="00864ADE"/>
    <w:rsid w:val="00864E48"/>
    <w:rsid w:val="0086531D"/>
    <w:rsid w:val="00865F6E"/>
    <w:rsid w:val="0086646F"/>
    <w:rsid w:val="0086702F"/>
    <w:rsid w:val="00867483"/>
    <w:rsid w:val="00867645"/>
    <w:rsid w:val="00867C45"/>
    <w:rsid w:val="00867F16"/>
    <w:rsid w:val="00867F51"/>
    <w:rsid w:val="0087051E"/>
    <w:rsid w:val="00871602"/>
    <w:rsid w:val="00871EA5"/>
    <w:rsid w:val="0087203D"/>
    <w:rsid w:val="008728C8"/>
    <w:rsid w:val="0087302E"/>
    <w:rsid w:val="0087312E"/>
    <w:rsid w:val="00874236"/>
    <w:rsid w:val="00874469"/>
    <w:rsid w:val="008750FB"/>
    <w:rsid w:val="008754B8"/>
    <w:rsid w:val="00875502"/>
    <w:rsid w:val="008755D6"/>
    <w:rsid w:val="00876473"/>
    <w:rsid w:val="0087680A"/>
    <w:rsid w:val="00877205"/>
    <w:rsid w:val="00877861"/>
    <w:rsid w:val="00877BC6"/>
    <w:rsid w:val="00877C43"/>
    <w:rsid w:val="00877FE0"/>
    <w:rsid w:val="008804C2"/>
    <w:rsid w:val="00881155"/>
    <w:rsid w:val="008814E1"/>
    <w:rsid w:val="00881896"/>
    <w:rsid w:val="00881A54"/>
    <w:rsid w:val="00881E71"/>
    <w:rsid w:val="008820CE"/>
    <w:rsid w:val="0088238A"/>
    <w:rsid w:val="00883237"/>
    <w:rsid w:val="00883FE2"/>
    <w:rsid w:val="00884F77"/>
    <w:rsid w:val="008851BA"/>
    <w:rsid w:val="00885BA5"/>
    <w:rsid w:val="00885E22"/>
    <w:rsid w:val="00885F5D"/>
    <w:rsid w:val="00885FD1"/>
    <w:rsid w:val="008868A5"/>
    <w:rsid w:val="00886B72"/>
    <w:rsid w:val="00886DD7"/>
    <w:rsid w:val="00886DEF"/>
    <w:rsid w:val="00887187"/>
    <w:rsid w:val="008871A0"/>
    <w:rsid w:val="0088776F"/>
    <w:rsid w:val="00887B7B"/>
    <w:rsid w:val="00890064"/>
    <w:rsid w:val="0089092A"/>
    <w:rsid w:val="00890B2C"/>
    <w:rsid w:val="00890B4E"/>
    <w:rsid w:val="00892039"/>
    <w:rsid w:val="0089204D"/>
    <w:rsid w:val="0089250A"/>
    <w:rsid w:val="0089285A"/>
    <w:rsid w:val="00892AA9"/>
    <w:rsid w:val="00892DF3"/>
    <w:rsid w:val="0089313A"/>
    <w:rsid w:val="0089320F"/>
    <w:rsid w:val="00893460"/>
    <w:rsid w:val="008937F5"/>
    <w:rsid w:val="00893E0F"/>
    <w:rsid w:val="00893FE1"/>
    <w:rsid w:val="008946A4"/>
    <w:rsid w:val="00894F7A"/>
    <w:rsid w:val="008952A4"/>
    <w:rsid w:val="0089541A"/>
    <w:rsid w:val="00895497"/>
    <w:rsid w:val="008955F5"/>
    <w:rsid w:val="00895805"/>
    <w:rsid w:val="00895C6E"/>
    <w:rsid w:val="00895E2F"/>
    <w:rsid w:val="00896281"/>
    <w:rsid w:val="008965BF"/>
    <w:rsid w:val="00896A11"/>
    <w:rsid w:val="00896B56"/>
    <w:rsid w:val="00896D8D"/>
    <w:rsid w:val="00897134"/>
    <w:rsid w:val="00897274"/>
    <w:rsid w:val="008973FE"/>
    <w:rsid w:val="0089755E"/>
    <w:rsid w:val="0089769D"/>
    <w:rsid w:val="008976FE"/>
    <w:rsid w:val="00897706"/>
    <w:rsid w:val="008A092F"/>
    <w:rsid w:val="008A0EAE"/>
    <w:rsid w:val="008A1731"/>
    <w:rsid w:val="008A1954"/>
    <w:rsid w:val="008A27B7"/>
    <w:rsid w:val="008A28A0"/>
    <w:rsid w:val="008A2AB2"/>
    <w:rsid w:val="008A2CCF"/>
    <w:rsid w:val="008A2E24"/>
    <w:rsid w:val="008A2FD9"/>
    <w:rsid w:val="008A3082"/>
    <w:rsid w:val="008A3182"/>
    <w:rsid w:val="008A4377"/>
    <w:rsid w:val="008A44CC"/>
    <w:rsid w:val="008A4B9A"/>
    <w:rsid w:val="008A4DBC"/>
    <w:rsid w:val="008A4E9A"/>
    <w:rsid w:val="008A4F73"/>
    <w:rsid w:val="008A5071"/>
    <w:rsid w:val="008A53DD"/>
    <w:rsid w:val="008A55CE"/>
    <w:rsid w:val="008A5894"/>
    <w:rsid w:val="008A59F6"/>
    <w:rsid w:val="008A5E5E"/>
    <w:rsid w:val="008A665F"/>
    <w:rsid w:val="008A6B4D"/>
    <w:rsid w:val="008A6EFE"/>
    <w:rsid w:val="008A7688"/>
    <w:rsid w:val="008A798A"/>
    <w:rsid w:val="008A7A37"/>
    <w:rsid w:val="008B0AEE"/>
    <w:rsid w:val="008B0BC2"/>
    <w:rsid w:val="008B1086"/>
    <w:rsid w:val="008B10CE"/>
    <w:rsid w:val="008B14E7"/>
    <w:rsid w:val="008B15B9"/>
    <w:rsid w:val="008B1FA4"/>
    <w:rsid w:val="008B231A"/>
    <w:rsid w:val="008B2502"/>
    <w:rsid w:val="008B258F"/>
    <w:rsid w:val="008B300B"/>
    <w:rsid w:val="008B345F"/>
    <w:rsid w:val="008B3B5F"/>
    <w:rsid w:val="008B3B8F"/>
    <w:rsid w:val="008B477F"/>
    <w:rsid w:val="008B5F3E"/>
    <w:rsid w:val="008B623A"/>
    <w:rsid w:val="008B6BEE"/>
    <w:rsid w:val="008B6C25"/>
    <w:rsid w:val="008B7646"/>
    <w:rsid w:val="008B76F3"/>
    <w:rsid w:val="008B778A"/>
    <w:rsid w:val="008C017C"/>
    <w:rsid w:val="008C0402"/>
    <w:rsid w:val="008C04C0"/>
    <w:rsid w:val="008C061C"/>
    <w:rsid w:val="008C070F"/>
    <w:rsid w:val="008C0823"/>
    <w:rsid w:val="008C097F"/>
    <w:rsid w:val="008C0C4B"/>
    <w:rsid w:val="008C0CBC"/>
    <w:rsid w:val="008C0D35"/>
    <w:rsid w:val="008C0E2C"/>
    <w:rsid w:val="008C0E76"/>
    <w:rsid w:val="008C1255"/>
    <w:rsid w:val="008C1269"/>
    <w:rsid w:val="008C16ED"/>
    <w:rsid w:val="008C1A70"/>
    <w:rsid w:val="008C1E07"/>
    <w:rsid w:val="008C2266"/>
    <w:rsid w:val="008C2C7F"/>
    <w:rsid w:val="008C317B"/>
    <w:rsid w:val="008C38A7"/>
    <w:rsid w:val="008C3D96"/>
    <w:rsid w:val="008C435E"/>
    <w:rsid w:val="008C4873"/>
    <w:rsid w:val="008C4AA1"/>
    <w:rsid w:val="008C560C"/>
    <w:rsid w:val="008C5B09"/>
    <w:rsid w:val="008C5D41"/>
    <w:rsid w:val="008C6039"/>
    <w:rsid w:val="008C634B"/>
    <w:rsid w:val="008C6484"/>
    <w:rsid w:val="008C6957"/>
    <w:rsid w:val="008C7040"/>
    <w:rsid w:val="008C7756"/>
    <w:rsid w:val="008C78CA"/>
    <w:rsid w:val="008C7A8C"/>
    <w:rsid w:val="008C7F5B"/>
    <w:rsid w:val="008D005F"/>
    <w:rsid w:val="008D0115"/>
    <w:rsid w:val="008D0272"/>
    <w:rsid w:val="008D074B"/>
    <w:rsid w:val="008D087D"/>
    <w:rsid w:val="008D0B9B"/>
    <w:rsid w:val="008D0C28"/>
    <w:rsid w:val="008D1926"/>
    <w:rsid w:val="008D1D15"/>
    <w:rsid w:val="008D1DF9"/>
    <w:rsid w:val="008D21C4"/>
    <w:rsid w:val="008D24AD"/>
    <w:rsid w:val="008D3A82"/>
    <w:rsid w:val="008D3E10"/>
    <w:rsid w:val="008D47EC"/>
    <w:rsid w:val="008D4B2C"/>
    <w:rsid w:val="008D5BE6"/>
    <w:rsid w:val="008D6064"/>
    <w:rsid w:val="008D6111"/>
    <w:rsid w:val="008D6227"/>
    <w:rsid w:val="008D6D47"/>
    <w:rsid w:val="008D6D5F"/>
    <w:rsid w:val="008E0577"/>
    <w:rsid w:val="008E069C"/>
    <w:rsid w:val="008E0AF1"/>
    <w:rsid w:val="008E0B2A"/>
    <w:rsid w:val="008E0B8D"/>
    <w:rsid w:val="008E13F7"/>
    <w:rsid w:val="008E14CD"/>
    <w:rsid w:val="008E164C"/>
    <w:rsid w:val="008E1B03"/>
    <w:rsid w:val="008E1C5E"/>
    <w:rsid w:val="008E2391"/>
    <w:rsid w:val="008E242D"/>
    <w:rsid w:val="008E34AA"/>
    <w:rsid w:val="008E34DE"/>
    <w:rsid w:val="008E3B09"/>
    <w:rsid w:val="008E3C0A"/>
    <w:rsid w:val="008E3C0D"/>
    <w:rsid w:val="008E3EBC"/>
    <w:rsid w:val="008E3F58"/>
    <w:rsid w:val="008E4734"/>
    <w:rsid w:val="008E49F1"/>
    <w:rsid w:val="008E4B16"/>
    <w:rsid w:val="008E53F3"/>
    <w:rsid w:val="008E5779"/>
    <w:rsid w:val="008E5B08"/>
    <w:rsid w:val="008E6A97"/>
    <w:rsid w:val="008E72F9"/>
    <w:rsid w:val="008E7360"/>
    <w:rsid w:val="008E7556"/>
    <w:rsid w:val="008E7F21"/>
    <w:rsid w:val="008F01F0"/>
    <w:rsid w:val="008F030B"/>
    <w:rsid w:val="008F04E2"/>
    <w:rsid w:val="008F0865"/>
    <w:rsid w:val="008F0982"/>
    <w:rsid w:val="008F0BF9"/>
    <w:rsid w:val="008F30FB"/>
    <w:rsid w:val="008F3876"/>
    <w:rsid w:val="008F4E5D"/>
    <w:rsid w:val="008F5305"/>
    <w:rsid w:val="008F5560"/>
    <w:rsid w:val="008F5975"/>
    <w:rsid w:val="008F5B99"/>
    <w:rsid w:val="008F654A"/>
    <w:rsid w:val="008F6650"/>
    <w:rsid w:val="008F689C"/>
    <w:rsid w:val="008F693E"/>
    <w:rsid w:val="008F694A"/>
    <w:rsid w:val="008F6AB3"/>
    <w:rsid w:val="008F6C36"/>
    <w:rsid w:val="008F6D00"/>
    <w:rsid w:val="008F6F7B"/>
    <w:rsid w:val="008F703F"/>
    <w:rsid w:val="008F70D8"/>
    <w:rsid w:val="008F71B6"/>
    <w:rsid w:val="008F7216"/>
    <w:rsid w:val="008F7498"/>
    <w:rsid w:val="0090023A"/>
    <w:rsid w:val="00900397"/>
    <w:rsid w:val="00900B60"/>
    <w:rsid w:val="00900C5C"/>
    <w:rsid w:val="00900DAF"/>
    <w:rsid w:val="009013ED"/>
    <w:rsid w:val="00901D24"/>
    <w:rsid w:val="00901D8B"/>
    <w:rsid w:val="00901EA2"/>
    <w:rsid w:val="00901FD2"/>
    <w:rsid w:val="0090215E"/>
    <w:rsid w:val="00902264"/>
    <w:rsid w:val="00902316"/>
    <w:rsid w:val="009025A9"/>
    <w:rsid w:val="00902696"/>
    <w:rsid w:val="009026DA"/>
    <w:rsid w:val="00902A62"/>
    <w:rsid w:val="00902AC7"/>
    <w:rsid w:val="00902E46"/>
    <w:rsid w:val="009030D8"/>
    <w:rsid w:val="00903AAB"/>
    <w:rsid w:val="009045C9"/>
    <w:rsid w:val="00904AF4"/>
    <w:rsid w:val="009050A9"/>
    <w:rsid w:val="009053FB"/>
    <w:rsid w:val="00905483"/>
    <w:rsid w:val="00905960"/>
    <w:rsid w:val="00905ECA"/>
    <w:rsid w:val="00906921"/>
    <w:rsid w:val="00906A81"/>
    <w:rsid w:val="00906B8E"/>
    <w:rsid w:val="00906E75"/>
    <w:rsid w:val="00906E9E"/>
    <w:rsid w:val="0090747D"/>
    <w:rsid w:val="00907FE0"/>
    <w:rsid w:val="00910348"/>
    <w:rsid w:val="009103F4"/>
    <w:rsid w:val="009104A7"/>
    <w:rsid w:val="0091070D"/>
    <w:rsid w:val="009108A5"/>
    <w:rsid w:val="00910A68"/>
    <w:rsid w:val="00911090"/>
    <w:rsid w:val="009113F8"/>
    <w:rsid w:val="00911A13"/>
    <w:rsid w:val="00911DEA"/>
    <w:rsid w:val="0091243E"/>
    <w:rsid w:val="009127D0"/>
    <w:rsid w:val="0091288A"/>
    <w:rsid w:val="00913392"/>
    <w:rsid w:val="0091477C"/>
    <w:rsid w:val="00915023"/>
    <w:rsid w:val="009165EF"/>
    <w:rsid w:val="009171E8"/>
    <w:rsid w:val="00917502"/>
    <w:rsid w:val="00917896"/>
    <w:rsid w:val="009179AC"/>
    <w:rsid w:val="00917BF8"/>
    <w:rsid w:val="00917C40"/>
    <w:rsid w:val="00920016"/>
    <w:rsid w:val="0092008A"/>
    <w:rsid w:val="00920936"/>
    <w:rsid w:val="00920A52"/>
    <w:rsid w:val="00920D6C"/>
    <w:rsid w:val="0092183C"/>
    <w:rsid w:val="009219AD"/>
    <w:rsid w:val="00921EB7"/>
    <w:rsid w:val="00921FC6"/>
    <w:rsid w:val="00922606"/>
    <w:rsid w:val="00922736"/>
    <w:rsid w:val="0092298B"/>
    <w:rsid w:val="00922B7F"/>
    <w:rsid w:val="00922BF2"/>
    <w:rsid w:val="0092342C"/>
    <w:rsid w:val="00923838"/>
    <w:rsid w:val="0092396B"/>
    <w:rsid w:val="00923C19"/>
    <w:rsid w:val="00923EBB"/>
    <w:rsid w:val="00924333"/>
    <w:rsid w:val="0092463D"/>
    <w:rsid w:val="00924C41"/>
    <w:rsid w:val="00924E79"/>
    <w:rsid w:val="009255AA"/>
    <w:rsid w:val="009257BC"/>
    <w:rsid w:val="00925854"/>
    <w:rsid w:val="00926838"/>
    <w:rsid w:val="00926A2A"/>
    <w:rsid w:val="00926E10"/>
    <w:rsid w:val="0092748F"/>
    <w:rsid w:val="00927570"/>
    <w:rsid w:val="0092771C"/>
    <w:rsid w:val="00927A8E"/>
    <w:rsid w:val="00927C96"/>
    <w:rsid w:val="00930402"/>
    <w:rsid w:val="00930892"/>
    <w:rsid w:val="00930AC3"/>
    <w:rsid w:val="009320F1"/>
    <w:rsid w:val="0093217A"/>
    <w:rsid w:val="00932810"/>
    <w:rsid w:val="00932BC5"/>
    <w:rsid w:val="00932C21"/>
    <w:rsid w:val="00933038"/>
    <w:rsid w:val="00933B7E"/>
    <w:rsid w:val="00933CE8"/>
    <w:rsid w:val="00934919"/>
    <w:rsid w:val="00934A1D"/>
    <w:rsid w:val="00934EF1"/>
    <w:rsid w:val="00935B58"/>
    <w:rsid w:val="00935B92"/>
    <w:rsid w:val="00936383"/>
    <w:rsid w:val="009363B3"/>
    <w:rsid w:val="009364CE"/>
    <w:rsid w:val="00936941"/>
    <w:rsid w:val="00937460"/>
    <w:rsid w:val="0093780F"/>
    <w:rsid w:val="0093786D"/>
    <w:rsid w:val="00937EDC"/>
    <w:rsid w:val="00940024"/>
    <w:rsid w:val="00940449"/>
    <w:rsid w:val="009404CC"/>
    <w:rsid w:val="009409DF"/>
    <w:rsid w:val="00940BFF"/>
    <w:rsid w:val="0094103D"/>
    <w:rsid w:val="009418A6"/>
    <w:rsid w:val="00941A3D"/>
    <w:rsid w:val="00941B29"/>
    <w:rsid w:val="00941CAA"/>
    <w:rsid w:val="00941FAC"/>
    <w:rsid w:val="00942262"/>
    <w:rsid w:val="0094229B"/>
    <w:rsid w:val="009424F5"/>
    <w:rsid w:val="00942816"/>
    <w:rsid w:val="00942BBB"/>
    <w:rsid w:val="00942BFE"/>
    <w:rsid w:val="00942D97"/>
    <w:rsid w:val="00942FCF"/>
    <w:rsid w:val="00943EDD"/>
    <w:rsid w:val="00943EE5"/>
    <w:rsid w:val="00944712"/>
    <w:rsid w:val="00945110"/>
    <w:rsid w:val="00945B18"/>
    <w:rsid w:val="0094645F"/>
    <w:rsid w:val="0094675A"/>
    <w:rsid w:val="009467FC"/>
    <w:rsid w:val="009468BC"/>
    <w:rsid w:val="0094758D"/>
    <w:rsid w:val="009476A8"/>
    <w:rsid w:val="00947835"/>
    <w:rsid w:val="009479D2"/>
    <w:rsid w:val="00947AAC"/>
    <w:rsid w:val="00947C47"/>
    <w:rsid w:val="009503A8"/>
    <w:rsid w:val="00950B1E"/>
    <w:rsid w:val="0095110C"/>
    <w:rsid w:val="00951664"/>
    <w:rsid w:val="00951B4E"/>
    <w:rsid w:val="00951ED7"/>
    <w:rsid w:val="009521F2"/>
    <w:rsid w:val="00952699"/>
    <w:rsid w:val="00952842"/>
    <w:rsid w:val="0095303F"/>
    <w:rsid w:val="0095332F"/>
    <w:rsid w:val="009542C3"/>
    <w:rsid w:val="00954330"/>
    <w:rsid w:val="009547DE"/>
    <w:rsid w:val="0095508E"/>
    <w:rsid w:val="00955527"/>
    <w:rsid w:val="00955C2A"/>
    <w:rsid w:val="00956F1A"/>
    <w:rsid w:val="0095744C"/>
    <w:rsid w:val="009577D0"/>
    <w:rsid w:val="00957862"/>
    <w:rsid w:val="00957CE5"/>
    <w:rsid w:val="00957E65"/>
    <w:rsid w:val="00957F71"/>
    <w:rsid w:val="00957F74"/>
    <w:rsid w:val="00960704"/>
    <w:rsid w:val="00960928"/>
    <w:rsid w:val="0096187B"/>
    <w:rsid w:val="009619CA"/>
    <w:rsid w:val="00961B63"/>
    <w:rsid w:val="00961C00"/>
    <w:rsid w:val="00961FB0"/>
    <w:rsid w:val="009626CF"/>
    <w:rsid w:val="00962F0A"/>
    <w:rsid w:val="009643D0"/>
    <w:rsid w:val="00964959"/>
    <w:rsid w:val="00964CA5"/>
    <w:rsid w:val="00964E3B"/>
    <w:rsid w:val="0096529C"/>
    <w:rsid w:val="009653E0"/>
    <w:rsid w:val="009657F4"/>
    <w:rsid w:val="00965F44"/>
    <w:rsid w:val="0096713E"/>
    <w:rsid w:val="009672A0"/>
    <w:rsid w:val="0096790A"/>
    <w:rsid w:val="00967BCE"/>
    <w:rsid w:val="00967D23"/>
    <w:rsid w:val="0097043E"/>
    <w:rsid w:val="00970A61"/>
    <w:rsid w:val="009711D0"/>
    <w:rsid w:val="00971307"/>
    <w:rsid w:val="009714B2"/>
    <w:rsid w:val="00971D0E"/>
    <w:rsid w:val="0097296E"/>
    <w:rsid w:val="00972C5F"/>
    <w:rsid w:val="00973051"/>
    <w:rsid w:val="00973B10"/>
    <w:rsid w:val="009747C4"/>
    <w:rsid w:val="00974878"/>
    <w:rsid w:val="00974D44"/>
    <w:rsid w:val="00975134"/>
    <w:rsid w:val="0097542C"/>
    <w:rsid w:val="0097552C"/>
    <w:rsid w:val="00975C38"/>
    <w:rsid w:val="00976631"/>
    <w:rsid w:val="00976B91"/>
    <w:rsid w:val="00976C86"/>
    <w:rsid w:val="00976DAE"/>
    <w:rsid w:val="00976FF0"/>
    <w:rsid w:val="00977279"/>
    <w:rsid w:val="0097738A"/>
    <w:rsid w:val="0097772B"/>
    <w:rsid w:val="00977874"/>
    <w:rsid w:val="00977CC9"/>
    <w:rsid w:val="0098008C"/>
    <w:rsid w:val="009807F2"/>
    <w:rsid w:val="00980955"/>
    <w:rsid w:val="009819E7"/>
    <w:rsid w:val="00982270"/>
    <w:rsid w:val="0098270C"/>
    <w:rsid w:val="009828F6"/>
    <w:rsid w:val="00982CE5"/>
    <w:rsid w:val="00982EA5"/>
    <w:rsid w:val="009830AE"/>
    <w:rsid w:val="00983114"/>
    <w:rsid w:val="00983272"/>
    <w:rsid w:val="00983820"/>
    <w:rsid w:val="00984A75"/>
    <w:rsid w:val="00984B71"/>
    <w:rsid w:val="009854A4"/>
    <w:rsid w:val="0098558A"/>
    <w:rsid w:val="009856F8"/>
    <w:rsid w:val="009862FF"/>
    <w:rsid w:val="00986378"/>
    <w:rsid w:val="0098649B"/>
    <w:rsid w:val="00986788"/>
    <w:rsid w:val="00986FE0"/>
    <w:rsid w:val="009870F6"/>
    <w:rsid w:val="0098766B"/>
    <w:rsid w:val="00987FA1"/>
    <w:rsid w:val="009900FD"/>
    <w:rsid w:val="0099048C"/>
    <w:rsid w:val="009909C6"/>
    <w:rsid w:val="009909D0"/>
    <w:rsid w:val="009919B8"/>
    <w:rsid w:val="00992AE4"/>
    <w:rsid w:val="00992FF7"/>
    <w:rsid w:val="00993C19"/>
    <w:rsid w:val="00993EB6"/>
    <w:rsid w:val="00993F5D"/>
    <w:rsid w:val="00994332"/>
    <w:rsid w:val="00995573"/>
    <w:rsid w:val="00995BAD"/>
    <w:rsid w:val="00995CF0"/>
    <w:rsid w:val="00995D88"/>
    <w:rsid w:val="00995F9C"/>
    <w:rsid w:val="009960EF"/>
    <w:rsid w:val="00996CED"/>
    <w:rsid w:val="00996ED3"/>
    <w:rsid w:val="00997030"/>
    <w:rsid w:val="00997170"/>
    <w:rsid w:val="00997BFC"/>
    <w:rsid w:val="009A01C2"/>
    <w:rsid w:val="009A047E"/>
    <w:rsid w:val="009A0E15"/>
    <w:rsid w:val="009A2655"/>
    <w:rsid w:val="009A2995"/>
    <w:rsid w:val="009A2FB7"/>
    <w:rsid w:val="009A3217"/>
    <w:rsid w:val="009A41C1"/>
    <w:rsid w:val="009A45BA"/>
    <w:rsid w:val="009A45C2"/>
    <w:rsid w:val="009A4BE1"/>
    <w:rsid w:val="009A533C"/>
    <w:rsid w:val="009A56C0"/>
    <w:rsid w:val="009A691B"/>
    <w:rsid w:val="009A6FBA"/>
    <w:rsid w:val="009A701B"/>
    <w:rsid w:val="009A76FD"/>
    <w:rsid w:val="009A7D16"/>
    <w:rsid w:val="009B06B2"/>
    <w:rsid w:val="009B0794"/>
    <w:rsid w:val="009B106A"/>
    <w:rsid w:val="009B11F4"/>
    <w:rsid w:val="009B18DC"/>
    <w:rsid w:val="009B1C75"/>
    <w:rsid w:val="009B266A"/>
    <w:rsid w:val="009B2856"/>
    <w:rsid w:val="009B2D0D"/>
    <w:rsid w:val="009B3890"/>
    <w:rsid w:val="009B39BC"/>
    <w:rsid w:val="009B43B3"/>
    <w:rsid w:val="009B440E"/>
    <w:rsid w:val="009B47D2"/>
    <w:rsid w:val="009B4A9E"/>
    <w:rsid w:val="009B4BF5"/>
    <w:rsid w:val="009B4CF3"/>
    <w:rsid w:val="009B4EBC"/>
    <w:rsid w:val="009B563F"/>
    <w:rsid w:val="009B640F"/>
    <w:rsid w:val="009B677C"/>
    <w:rsid w:val="009B6B0F"/>
    <w:rsid w:val="009B6DBF"/>
    <w:rsid w:val="009B76AE"/>
    <w:rsid w:val="009B7A3A"/>
    <w:rsid w:val="009C0A05"/>
    <w:rsid w:val="009C13A2"/>
    <w:rsid w:val="009C13D4"/>
    <w:rsid w:val="009C15D2"/>
    <w:rsid w:val="009C214E"/>
    <w:rsid w:val="009C2A73"/>
    <w:rsid w:val="009C3414"/>
    <w:rsid w:val="009C35B2"/>
    <w:rsid w:val="009C38F2"/>
    <w:rsid w:val="009C4D32"/>
    <w:rsid w:val="009C5A8B"/>
    <w:rsid w:val="009C5D69"/>
    <w:rsid w:val="009C5EDF"/>
    <w:rsid w:val="009C607E"/>
    <w:rsid w:val="009C6F35"/>
    <w:rsid w:val="009D021D"/>
    <w:rsid w:val="009D026F"/>
    <w:rsid w:val="009D1D98"/>
    <w:rsid w:val="009D2903"/>
    <w:rsid w:val="009D2A0C"/>
    <w:rsid w:val="009D2B74"/>
    <w:rsid w:val="009D2E01"/>
    <w:rsid w:val="009D331E"/>
    <w:rsid w:val="009D3CA5"/>
    <w:rsid w:val="009D431D"/>
    <w:rsid w:val="009D446A"/>
    <w:rsid w:val="009D49A7"/>
    <w:rsid w:val="009D4BEF"/>
    <w:rsid w:val="009D4CBF"/>
    <w:rsid w:val="009D53BD"/>
    <w:rsid w:val="009D5A3D"/>
    <w:rsid w:val="009D5B62"/>
    <w:rsid w:val="009D5CBF"/>
    <w:rsid w:val="009D5DAF"/>
    <w:rsid w:val="009D6929"/>
    <w:rsid w:val="009D6ABE"/>
    <w:rsid w:val="009D72B6"/>
    <w:rsid w:val="009D783C"/>
    <w:rsid w:val="009E027A"/>
    <w:rsid w:val="009E09C4"/>
    <w:rsid w:val="009E1354"/>
    <w:rsid w:val="009E1848"/>
    <w:rsid w:val="009E1B11"/>
    <w:rsid w:val="009E1CCD"/>
    <w:rsid w:val="009E1D79"/>
    <w:rsid w:val="009E1E41"/>
    <w:rsid w:val="009E20F3"/>
    <w:rsid w:val="009E2205"/>
    <w:rsid w:val="009E228F"/>
    <w:rsid w:val="009E2378"/>
    <w:rsid w:val="009E23E3"/>
    <w:rsid w:val="009E285A"/>
    <w:rsid w:val="009E2A77"/>
    <w:rsid w:val="009E2B6F"/>
    <w:rsid w:val="009E399E"/>
    <w:rsid w:val="009E3D29"/>
    <w:rsid w:val="009E3D39"/>
    <w:rsid w:val="009E4380"/>
    <w:rsid w:val="009E4439"/>
    <w:rsid w:val="009E44DC"/>
    <w:rsid w:val="009E4600"/>
    <w:rsid w:val="009E4971"/>
    <w:rsid w:val="009E5671"/>
    <w:rsid w:val="009E5CEC"/>
    <w:rsid w:val="009E652A"/>
    <w:rsid w:val="009E6608"/>
    <w:rsid w:val="009E6BE1"/>
    <w:rsid w:val="009E6DB4"/>
    <w:rsid w:val="009E6F44"/>
    <w:rsid w:val="009E707B"/>
    <w:rsid w:val="009E738F"/>
    <w:rsid w:val="009F0038"/>
    <w:rsid w:val="009F00E6"/>
    <w:rsid w:val="009F03F9"/>
    <w:rsid w:val="009F0477"/>
    <w:rsid w:val="009F04E5"/>
    <w:rsid w:val="009F04F0"/>
    <w:rsid w:val="009F08CA"/>
    <w:rsid w:val="009F094A"/>
    <w:rsid w:val="009F0A46"/>
    <w:rsid w:val="009F14E0"/>
    <w:rsid w:val="009F1797"/>
    <w:rsid w:val="009F1AE7"/>
    <w:rsid w:val="009F20A8"/>
    <w:rsid w:val="009F2EF5"/>
    <w:rsid w:val="009F34AA"/>
    <w:rsid w:val="009F37F2"/>
    <w:rsid w:val="009F4023"/>
    <w:rsid w:val="009F41B2"/>
    <w:rsid w:val="009F4757"/>
    <w:rsid w:val="009F49F4"/>
    <w:rsid w:val="009F4C64"/>
    <w:rsid w:val="009F4EE3"/>
    <w:rsid w:val="009F5801"/>
    <w:rsid w:val="009F671E"/>
    <w:rsid w:val="009F6966"/>
    <w:rsid w:val="009F6A0B"/>
    <w:rsid w:val="009F6A78"/>
    <w:rsid w:val="009F778B"/>
    <w:rsid w:val="00A0051C"/>
    <w:rsid w:val="00A005B4"/>
    <w:rsid w:val="00A0081A"/>
    <w:rsid w:val="00A00CA6"/>
    <w:rsid w:val="00A00FAB"/>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54BA"/>
    <w:rsid w:val="00A05EAE"/>
    <w:rsid w:val="00A067F4"/>
    <w:rsid w:val="00A06C23"/>
    <w:rsid w:val="00A07A31"/>
    <w:rsid w:val="00A1022B"/>
    <w:rsid w:val="00A10D58"/>
    <w:rsid w:val="00A10E42"/>
    <w:rsid w:val="00A113E2"/>
    <w:rsid w:val="00A11707"/>
    <w:rsid w:val="00A11839"/>
    <w:rsid w:val="00A11896"/>
    <w:rsid w:val="00A119F6"/>
    <w:rsid w:val="00A11CA3"/>
    <w:rsid w:val="00A120BD"/>
    <w:rsid w:val="00A128A0"/>
    <w:rsid w:val="00A12AD1"/>
    <w:rsid w:val="00A12AEC"/>
    <w:rsid w:val="00A1348B"/>
    <w:rsid w:val="00A13844"/>
    <w:rsid w:val="00A13957"/>
    <w:rsid w:val="00A139C7"/>
    <w:rsid w:val="00A140EB"/>
    <w:rsid w:val="00A14373"/>
    <w:rsid w:val="00A14D2F"/>
    <w:rsid w:val="00A155FC"/>
    <w:rsid w:val="00A15B6B"/>
    <w:rsid w:val="00A15BAE"/>
    <w:rsid w:val="00A15D30"/>
    <w:rsid w:val="00A15ECB"/>
    <w:rsid w:val="00A162FF"/>
    <w:rsid w:val="00A16551"/>
    <w:rsid w:val="00A169B1"/>
    <w:rsid w:val="00A16A25"/>
    <w:rsid w:val="00A16E92"/>
    <w:rsid w:val="00A17B0B"/>
    <w:rsid w:val="00A201BC"/>
    <w:rsid w:val="00A2021B"/>
    <w:rsid w:val="00A205D1"/>
    <w:rsid w:val="00A20AAD"/>
    <w:rsid w:val="00A20DC0"/>
    <w:rsid w:val="00A2133A"/>
    <w:rsid w:val="00A2193D"/>
    <w:rsid w:val="00A219C8"/>
    <w:rsid w:val="00A21F19"/>
    <w:rsid w:val="00A21FFF"/>
    <w:rsid w:val="00A223E6"/>
    <w:rsid w:val="00A2267A"/>
    <w:rsid w:val="00A2294F"/>
    <w:rsid w:val="00A23640"/>
    <w:rsid w:val="00A23755"/>
    <w:rsid w:val="00A24054"/>
    <w:rsid w:val="00A244FD"/>
    <w:rsid w:val="00A24EAC"/>
    <w:rsid w:val="00A25016"/>
    <w:rsid w:val="00A25108"/>
    <w:rsid w:val="00A25921"/>
    <w:rsid w:val="00A25B31"/>
    <w:rsid w:val="00A2608F"/>
    <w:rsid w:val="00A26A0B"/>
    <w:rsid w:val="00A27177"/>
    <w:rsid w:val="00A271E9"/>
    <w:rsid w:val="00A27201"/>
    <w:rsid w:val="00A27918"/>
    <w:rsid w:val="00A27BE0"/>
    <w:rsid w:val="00A27E37"/>
    <w:rsid w:val="00A30278"/>
    <w:rsid w:val="00A3028E"/>
    <w:rsid w:val="00A30768"/>
    <w:rsid w:val="00A30E25"/>
    <w:rsid w:val="00A311B4"/>
    <w:rsid w:val="00A31CAB"/>
    <w:rsid w:val="00A32356"/>
    <w:rsid w:val="00A3290B"/>
    <w:rsid w:val="00A32BFE"/>
    <w:rsid w:val="00A341A9"/>
    <w:rsid w:val="00A342FA"/>
    <w:rsid w:val="00A34D4F"/>
    <w:rsid w:val="00A34D72"/>
    <w:rsid w:val="00A34D92"/>
    <w:rsid w:val="00A357A4"/>
    <w:rsid w:val="00A357DD"/>
    <w:rsid w:val="00A3594C"/>
    <w:rsid w:val="00A366B7"/>
    <w:rsid w:val="00A36799"/>
    <w:rsid w:val="00A36BDD"/>
    <w:rsid w:val="00A371AA"/>
    <w:rsid w:val="00A37811"/>
    <w:rsid w:val="00A37ACB"/>
    <w:rsid w:val="00A37B47"/>
    <w:rsid w:val="00A403EB"/>
    <w:rsid w:val="00A40607"/>
    <w:rsid w:val="00A408BE"/>
    <w:rsid w:val="00A40AD0"/>
    <w:rsid w:val="00A40C6A"/>
    <w:rsid w:val="00A41931"/>
    <w:rsid w:val="00A41EC0"/>
    <w:rsid w:val="00A42276"/>
    <w:rsid w:val="00A42468"/>
    <w:rsid w:val="00A42FB5"/>
    <w:rsid w:val="00A4346D"/>
    <w:rsid w:val="00A43A94"/>
    <w:rsid w:val="00A43B8A"/>
    <w:rsid w:val="00A43DCF"/>
    <w:rsid w:val="00A43E55"/>
    <w:rsid w:val="00A44059"/>
    <w:rsid w:val="00A4428E"/>
    <w:rsid w:val="00A44985"/>
    <w:rsid w:val="00A44C4B"/>
    <w:rsid w:val="00A44CE7"/>
    <w:rsid w:val="00A44EC4"/>
    <w:rsid w:val="00A4570B"/>
    <w:rsid w:val="00A4606A"/>
    <w:rsid w:val="00A467CE"/>
    <w:rsid w:val="00A46FE2"/>
    <w:rsid w:val="00A47469"/>
    <w:rsid w:val="00A47C38"/>
    <w:rsid w:val="00A506CB"/>
    <w:rsid w:val="00A50C7D"/>
    <w:rsid w:val="00A50EE5"/>
    <w:rsid w:val="00A51167"/>
    <w:rsid w:val="00A513E4"/>
    <w:rsid w:val="00A51CD9"/>
    <w:rsid w:val="00A51EF0"/>
    <w:rsid w:val="00A522C9"/>
    <w:rsid w:val="00A524BE"/>
    <w:rsid w:val="00A5363B"/>
    <w:rsid w:val="00A53A93"/>
    <w:rsid w:val="00A53B61"/>
    <w:rsid w:val="00A54254"/>
    <w:rsid w:val="00A54969"/>
    <w:rsid w:val="00A54BCE"/>
    <w:rsid w:val="00A551B2"/>
    <w:rsid w:val="00A5554D"/>
    <w:rsid w:val="00A55573"/>
    <w:rsid w:val="00A559B8"/>
    <w:rsid w:val="00A55B59"/>
    <w:rsid w:val="00A55D8D"/>
    <w:rsid w:val="00A563C8"/>
    <w:rsid w:val="00A56EF1"/>
    <w:rsid w:val="00A571B6"/>
    <w:rsid w:val="00A57662"/>
    <w:rsid w:val="00A57F8E"/>
    <w:rsid w:val="00A606F0"/>
    <w:rsid w:val="00A60C09"/>
    <w:rsid w:val="00A61722"/>
    <w:rsid w:val="00A61836"/>
    <w:rsid w:val="00A61B07"/>
    <w:rsid w:val="00A62EAA"/>
    <w:rsid w:val="00A633E7"/>
    <w:rsid w:val="00A63918"/>
    <w:rsid w:val="00A64192"/>
    <w:rsid w:val="00A64478"/>
    <w:rsid w:val="00A6466B"/>
    <w:rsid w:val="00A64757"/>
    <w:rsid w:val="00A65368"/>
    <w:rsid w:val="00A654DE"/>
    <w:rsid w:val="00A65658"/>
    <w:rsid w:val="00A65BB4"/>
    <w:rsid w:val="00A660CF"/>
    <w:rsid w:val="00A66166"/>
    <w:rsid w:val="00A66564"/>
    <w:rsid w:val="00A665B1"/>
    <w:rsid w:val="00A66871"/>
    <w:rsid w:val="00A674FA"/>
    <w:rsid w:val="00A67568"/>
    <w:rsid w:val="00A67BFA"/>
    <w:rsid w:val="00A67C1D"/>
    <w:rsid w:val="00A67C67"/>
    <w:rsid w:val="00A70325"/>
    <w:rsid w:val="00A7068E"/>
    <w:rsid w:val="00A70EC7"/>
    <w:rsid w:val="00A70F71"/>
    <w:rsid w:val="00A7120B"/>
    <w:rsid w:val="00A71224"/>
    <w:rsid w:val="00A71244"/>
    <w:rsid w:val="00A71DB7"/>
    <w:rsid w:val="00A71FE8"/>
    <w:rsid w:val="00A72055"/>
    <w:rsid w:val="00A72B49"/>
    <w:rsid w:val="00A73504"/>
    <w:rsid w:val="00A73710"/>
    <w:rsid w:val="00A73827"/>
    <w:rsid w:val="00A743EA"/>
    <w:rsid w:val="00A74574"/>
    <w:rsid w:val="00A752B8"/>
    <w:rsid w:val="00A758FE"/>
    <w:rsid w:val="00A76770"/>
    <w:rsid w:val="00A76CEA"/>
    <w:rsid w:val="00A77474"/>
    <w:rsid w:val="00A77AD3"/>
    <w:rsid w:val="00A77F4D"/>
    <w:rsid w:val="00A77FEC"/>
    <w:rsid w:val="00A802BA"/>
    <w:rsid w:val="00A806D2"/>
    <w:rsid w:val="00A80E0F"/>
    <w:rsid w:val="00A81674"/>
    <w:rsid w:val="00A81916"/>
    <w:rsid w:val="00A8200F"/>
    <w:rsid w:val="00A822CE"/>
    <w:rsid w:val="00A82365"/>
    <w:rsid w:val="00A8245A"/>
    <w:rsid w:val="00A82841"/>
    <w:rsid w:val="00A82C4D"/>
    <w:rsid w:val="00A82F97"/>
    <w:rsid w:val="00A83E14"/>
    <w:rsid w:val="00A83F1B"/>
    <w:rsid w:val="00A83FF1"/>
    <w:rsid w:val="00A843CF"/>
    <w:rsid w:val="00A8518D"/>
    <w:rsid w:val="00A85436"/>
    <w:rsid w:val="00A85554"/>
    <w:rsid w:val="00A85A0F"/>
    <w:rsid w:val="00A85B10"/>
    <w:rsid w:val="00A86CC3"/>
    <w:rsid w:val="00A86DD8"/>
    <w:rsid w:val="00A86F27"/>
    <w:rsid w:val="00A8715D"/>
    <w:rsid w:val="00A8727B"/>
    <w:rsid w:val="00A877FA"/>
    <w:rsid w:val="00A878BB"/>
    <w:rsid w:val="00A87970"/>
    <w:rsid w:val="00A8797D"/>
    <w:rsid w:val="00A879F3"/>
    <w:rsid w:val="00A87DD1"/>
    <w:rsid w:val="00A87E76"/>
    <w:rsid w:val="00A912BD"/>
    <w:rsid w:val="00A9152F"/>
    <w:rsid w:val="00A91949"/>
    <w:rsid w:val="00A91E88"/>
    <w:rsid w:val="00A91F14"/>
    <w:rsid w:val="00A92437"/>
    <w:rsid w:val="00A92A70"/>
    <w:rsid w:val="00A92F09"/>
    <w:rsid w:val="00A9327E"/>
    <w:rsid w:val="00A93A55"/>
    <w:rsid w:val="00A93A6D"/>
    <w:rsid w:val="00A93B28"/>
    <w:rsid w:val="00A952D6"/>
    <w:rsid w:val="00A955CA"/>
    <w:rsid w:val="00A95950"/>
    <w:rsid w:val="00A960C5"/>
    <w:rsid w:val="00A96144"/>
    <w:rsid w:val="00A96499"/>
    <w:rsid w:val="00A96595"/>
    <w:rsid w:val="00A96E04"/>
    <w:rsid w:val="00A9711C"/>
    <w:rsid w:val="00AA0034"/>
    <w:rsid w:val="00AA1795"/>
    <w:rsid w:val="00AA19B3"/>
    <w:rsid w:val="00AA2077"/>
    <w:rsid w:val="00AA24D3"/>
    <w:rsid w:val="00AA3272"/>
    <w:rsid w:val="00AA3DE9"/>
    <w:rsid w:val="00AA3E6E"/>
    <w:rsid w:val="00AA4CE6"/>
    <w:rsid w:val="00AA525B"/>
    <w:rsid w:val="00AA5F39"/>
    <w:rsid w:val="00AA61BA"/>
    <w:rsid w:val="00AA66D4"/>
    <w:rsid w:val="00AA6804"/>
    <w:rsid w:val="00AA6839"/>
    <w:rsid w:val="00AA74D8"/>
    <w:rsid w:val="00AA768D"/>
    <w:rsid w:val="00AB0116"/>
    <w:rsid w:val="00AB09BE"/>
    <w:rsid w:val="00AB1056"/>
    <w:rsid w:val="00AB17A9"/>
    <w:rsid w:val="00AB1C79"/>
    <w:rsid w:val="00AB1D6D"/>
    <w:rsid w:val="00AB1DAA"/>
    <w:rsid w:val="00AB21EC"/>
    <w:rsid w:val="00AB29F3"/>
    <w:rsid w:val="00AB2B05"/>
    <w:rsid w:val="00AB3156"/>
    <w:rsid w:val="00AB3252"/>
    <w:rsid w:val="00AB3309"/>
    <w:rsid w:val="00AB34CC"/>
    <w:rsid w:val="00AB3668"/>
    <w:rsid w:val="00AB39BE"/>
    <w:rsid w:val="00AB3A4E"/>
    <w:rsid w:val="00AB3BE0"/>
    <w:rsid w:val="00AB3F33"/>
    <w:rsid w:val="00AB4951"/>
    <w:rsid w:val="00AB4AB1"/>
    <w:rsid w:val="00AB4B61"/>
    <w:rsid w:val="00AB4E43"/>
    <w:rsid w:val="00AB4FE5"/>
    <w:rsid w:val="00AB50F7"/>
    <w:rsid w:val="00AB51C8"/>
    <w:rsid w:val="00AB585A"/>
    <w:rsid w:val="00AB5E35"/>
    <w:rsid w:val="00AB608A"/>
    <w:rsid w:val="00AB6487"/>
    <w:rsid w:val="00AB64C1"/>
    <w:rsid w:val="00AB6B4E"/>
    <w:rsid w:val="00AB709B"/>
    <w:rsid w:val="00AB7195"/>
    <w:rsid w:val="00AB79BC"/>
    <w:rsid w:val="00AB7DAF"/>
    <w:rsid w:val="00AC08A1"/>
    <w:rsid w:val="00AC095A"/>
    <w:rsid w:val="00AC09E7"/>
    <w:rsid w:val="00AC09F8"/>
    <w:rsid w:val="00AC1008"/>
    <w:rsid w:val="00AC159B"/>
    <w:rsid w:val="00AC1A83"/>
    <w:rsid w:val="00AC1D7C"/>
    <w:rsid w:val="00AC1D98"/>
    <w:rsid w:val="00AC1E08"/>
    <w:rsid w:val="00AC20BA"/>
    <w:rsid w:val="00AC2792"/>
    <w:rsid w:val="00AC2B9A"/>
    <w:rsid w:val="00AC2BB8"/>
    <w:rsid w:val="00AC358E"/>
    <w:rsid w:val="00AC3A5A"/>
    <w:rsid w:val="00AC411F"/>
    <w:rsid w:val="00AC4F81"/>
    <w:rsid w:val="00AC501C"/>
    <w:rsid w:val="00AC5420"/>
    <w:rsid w:val="00AC560F"/>
    <w:rsid w:val="00AC6099"/>
    <w:rsid w:val="00AC6551"/>
    <w:rsid w:val="00AC6626"/>
    <w:rsid w:val="00AC738B"/>
    <w:rsid w:val="00AC73E0"/>
    <w:rsid w:val="00AC7991"/>
    <w:rsid w:val="00AC7DC7"/>
    <w:rsid w:val="00AD0303"/>
    <w:rsid w:val="00AD0B69"/>
    <w:rsid w:val="00AD0DDF"/>
    <w:rsid w:val="00AD1037"/>
    <w:rsid w:val="00AD13BA"/>
    <w:rsid w:val="00AD1807"/>
    <w:rsid w:val="00AD1833"/>
    <w:rsid w:val="00AD1C3E"/>
    <w:rsid w:val="00AD1FBE"/>
    <w:rsid w:val="00AD2419"/>
    <w:rsid w:val="00AD2683"/>
    <w:rsid w:val="00AD3209"/>
    <w:rsid w:val="00AD34F1"/>
    <w:rsid w:val="00AD352C"/>
    <w:rsid w:val="00AD445A"/>
    <w:rsid w:val="00AD517C"/>
    <w:rsid w:val="00AD5877"/>
    <w:rsid w:val="00AD5CD1"/>
    <w:rsid w:val="00AD662B"/>
    <w:rsid w:val="00AD7237"/>
    <w:rsid w:val="00AD7279"/>
    <w:rsid w:val="00AD74FF"/>
    <w:rsid w:val="00AD769F"/>
    <w:rsid w:val="00AD76B1"/>
    <w:rsid w:val="00AD7FBD"/>
    <w:rsid w:val="00AE0834"/>
    <w:rsid w:val="00AE0E18"/>
    <w:rsid w:val="00AE0F5C"/>
    <w:rsid w:val="00AE10E4"/>
    <w:rsid w:val="00AE126B"/>
    <w:rsid w:val="00AE255D"/>
    <w:rsid w:val="00AE2AB5"/>
    <w:rsid w:val="00AE2F44"/>
    <w:rsid w:val="00AE3A1E"/>
    <w:rsid w:val="00AE3A90"/>
    <w:rsid w:val="00AE3D5C"/>
    <w:rsid w:val="00AE3E03"/>
    <w:rsid w:val="00AE4157"/>
    <w:rsid w:val="00AE466E"/>
    <w:rsid w:val="00AE4730"/>
    <w:rsid w:val="00AE477D"/>
    <w:rsid w:val="00AE4A8B"/>
    <w:rsid w:val="00AE5C1D"/>
    <w:rsid w:val="00AE6925"/>
    <w:rsid w:val="00AE6C5A"/>
    <w:rsid w:val="00AE6F3D"/>
    <w:rsid w:val="00AE7491"/>
    <w:rsid w:val="00AE7F1F"/>
    <w:rsid w:val="00AF0022"/>
    <w:rsid w:val="00AF00B8"/>
    <w:rsid w:val="00AF00FB"/>
    <w:rsid w:val="00AF05B7"/>
    <w:rsid w:val="00AF07BE"/>
    <w:rsid w:val="00AF0C28"/>
    <w:rsid w:val="00AF0C96"/>
    <w:rsid w:val="00AF2E71"/>
    <w:rsid w:val="00AF2F55"/>
    <w:rsid w:val="00AF3A35"/>
    <w:rsid w:val="00AF3B7C"/>
    <w:rsid w:val="00AF41C0"/>
    <w:rsid w:val="00AF4B53"/>
    <w:rsid w:val="00AF4DA7"/>
    <w:rsid w:val="00AF507F"/>
    <w:rsid w:val="00AF5E27"/>
    <w:rsid w:val="00AF5F18"/>
    <w:rsid w:val="00AF5FA2"/>
    <w:rsid w:val="00AF61A0"/>
    <w:rsid w:val="00AF695A"/>
    <w:rsid w:val="00AF6E09"/>
    <w:rsid w:val="00AF7C32"/>
    <w:rsid w:val="00AF7F8A"/>
    <w:rsid w:val="00AF7FAA"/>
    <w:rsid w:val="00B002CE"/>
    <w:rsid w:val="00B00BD3"/>
    <w:rsid w:val="00B013A4"/>
    <w:rsid w:val="00B0171F"/>
    <w:rsid w:val="00B022BB"/>
    <w:rsid w:val="00B0290D"/>
    <w:rsid w:val="00B02AE5"/>
    <w:rsid w:val="00B02D78"/>
    <w:rsid w:val="00B03DEC"/>
    <w:rsid w:val="00B0494E"/>
    <w:rsid w:val="00B04ED5"/>
    <w:rsid w:val="00B0503C"/>
    <w:rsid w:val="00B052B2"/>
    <w:rsid w:val="00B05468"/>
    <w:rsid w:val="00B05C65"/>
    <w:rsid w:val="00B05DFE"/>
    <w:rsid w:val="00B06001"/>
    <w:rsid w:val="00B062B6"/>
    <w:rsid w:val="00B06B7D"/>
    <w:rsid w:val="00B107C3"/>
    <w:rsid w:val="00B10872"/>
    <w:rsid w:val="00B10B16"/>
    <w:rsid w:val="00B11553"/>
    <w:rsid w:val="00B11CB0"/>
    <w:rsid w:val="00B11F14"/>
    <w:rsid w:val="00B12461"/>
    <w:rsid w:val="00B12CF7"/>
    <w:rsid w:val="00B12D9A"/>
    <w:rsid w:val="00B1307D"/>
    <w:rsid w:val="00B13129"/>
    <w:rsid w:val="00B13771"/>
    <w:rsid w:val="00B137FC"/>
    <w:rsid w:val="00B13E38"/>
    <w:rsid w:val="00B141B6"/>
    <w:rsid w:val="00B1429E"/>
    <w:rsid w:val="00B14EBC"/>
    <w:rsid w:val="00B14FD4"/>
    <w:rsid w:val="00B150B6"/>
    <w:rsid w:val="00B15120"/>
    <w:rsid w:val="00B151EC"/>
    <w:rsid w:val="00B15411"/>
    <w:rsid w:val="00B15D20"/>
    <w:rsid w:val="00B15DB6"/>
    <w:rsid w:val="00B16107"/>
    <w:rsid w:val="00B16A19"/>
    <w:rsid w:val="00B16B35"/>
    <w:rsid w:val="00B16DA5"/>
    <w:rsid w:val="00B1744D"/>
    <w:rsid w:val="00B1781E"/>
    <w:rsid w:val="00B17C87"/>
    <w:rsid w:val="00B17DC2"/>
    <w:rsid w:val="00B17EEC"/>
    <w:rsid w:val="00B17F58"/>
    <w:rsid w:val="00B200B2"/>
    <w:rsid w:val="00B20EA3"/>
    <w:rsid w:val="00B2184E"/>
    <w:rsid w:val="00B22C72"/>
    <w:rsid w:val="00B231B3"/>
    <w:rsid w:val="00B2392E"/>
    <w:rsid w:val="00B23F53"/>
    <w:rsid w:val="00B242B1"/>
    <w:rsid w:val="00B248B9"/>
    <w:rsid w:val="00B250E0"/>
    <w:rsid w:val="00B25684"/>
    <w:rsid w:val="00B25811"/>
    <w:rsid w:val="00B2586B"/>
    <w:rsid w:val="00B25972"/>
    <w:rsid w:val="00B25E4F"/>
    <w:rsid w:val="00B2639C"/>
    <w:rsid w:val="00B267E8"/>
    <w:rsid w:val="00B269C9"/>
    <w:rsid w:val="00B26B43"/>
    <w:rsid w:val="00B26D99"/>
    <w:rsid w:val="00B270C2"/>
    <w:rsid w:val="00B27487"/>
    <w:rsid w:val="00B27623"/>
    <w:rsid w:val="00B27958"/>
    <w:rsid w:val="00B27DCF"/>
    <w:rsid w:val="00B300F2"/>
    <w:rsid w:val="00B303AD"/>
    <w:rsid w:val="00B30484"/>
    <w:rsid w:val="00B306C2"/>
    <w:rsid w:val="00B30982"/>
    <w:rsid w:val="00B31106"/>
    <w:rsid w:val="00B31DF7"/>
    <w:rsid w:val="00B320A6"/>
    <w:rsid w:val="00B34A38"/>
    <w:rsid w:val="00B34B6C"/>
    <w:rsid w:val="00B34E47"/>
    <w:rsid w:val="00B3521A"/>
    <w:rsid w:val="00B3593A"/>
    <w:rsid w:val="00B35BF6"/>
    <w:rsid w:val="00B35E11"/>
    <w:rsid w:val="00B35F0F"/>
    <w:rsid w:val="00B35FDC"/>
    <w:rsid w:val="00B3617D"/>
    <w:rsid w:val="00B363FA"/>
    <w:rsid w:val="00B36FD1"/>
    <w:rsid w:val="00B37ADD"/>
    <w:rsid w:val="00B4023A"/>
    <w:rsid w:val="00B40918"/>
    <w:rsid w:val="00B411A7"/>
    <w:rsid w:val="00B411BB"/>
    <w:rsid w:val="00B416AD"/>
    <w:rsid w:val="00B41A42"/>
    <w:rsid w:val="00B41FF9"/>
    <w:rsid w:val="00B4205F"/>
    <w:rsid w:val="00B425CC"/>
    <w:rsid w:val="00B427DD"/>
    <w:rsid w:val="00B428E5"/>
    <w:rsid w:val="00B428EE"/>
    <w:rsid w:val="00B43300"/>
    <w:rsid w:val="00B436B1"/>
    <w:rsid w:val="00B4383D"/>
    <w:rsid w:val="00B43C2C"/>
    <w:rsid w:val="00B440BE"/>
    <w:rsid w:val="00B4452E"/>
    <w:rsid w:val="00B44731"/>
    <w:rsid w:val="00B44D33"/>
    <w:rsid w:val="00B44E8E"/>
    <w:rsid w:val="00B44F23"/>
    <w:rsid w:val="00B45507"/>
    <w:rsid w:val="00B45A06"/>
    <w:rsid w:val="00B45CFA"/>
    <w:rsid w:val="00B470DA"/>
    <w:rsid w:val="00B470F9"/>
    <w:rsid w:val="00B4715E"/>
    <w:rsid w:val="00B47316"/>
    <w:rsid w:val="00B4754C"/>
    <w:rsid w:val="00B50048"/>
    <w:rsid w:val="00B50CCC"/>
    <w:rsid w:val="00B51AAA"/>
    <w:rsid w:val="00B51B06"/>
    <w:rsid w:val="00B51DA3"/>
    <w:rsid w:val="00B525F4"/>
    <w:rsid w:val="00B52E70"/>
    <w:rsid w:val="00B53109"/>
    <w:rsid w:val="00B533EF"/>
    <w:rsid w:val="00B5352D"/>
    <w:rsid w:val="00B5397D"/>
    <w:rsid w:val="00B53A67"/>
    <w:rsid w:val="00B53D04"/>
    <w:rsid w:val="00B53F1D"/>
    <w:rsid w:val="00B542A1"/>
    <w:rsid w:val="00B542E8"/>
    <w:rsid w:val="00B54D5D"/>
    <w:rsid w:val="00B550CD"/>
    <w:rsid w:val="00B55609"/>
    <w:rsid w:val="00B55970"/>
    <w:rsid w:val="00B55A2A"/>
    <w:rsid w:val="00B5604B"/>
    <w:rsid w:val="00B56102"/>
    <w:rsid w:val="00B56119"/>
    <w:rsid w:val="00B56DC7"/>
    <w:rsid w:val="00B56F77"/>
    <w:rsid w:val="00B577A0"/>
    <w:rsid w:val="00B57DA6"/>
    <w:rsid w:val="00B57DDD"/>
    <w:rsid w:val="00B57FC1"/>
    <w:rsid w:val="00B60372"/>
    <w:rsid w:val="00B6140F"/>
    <w:rsid w:val="00B61516"/>
    <w:rsid w:val="00B61D31"/>
    <w:rsid w:val="00B61E18"/>
    <w:rsid w:val="00B625EB"/>
    <w:rsid w:val="00B6305A"/>
    <w:rsid w:val="00B638F3"/>
    <w:rsid w:val="00B63B64"/>
    <w:rsid w:val="00B641AC"/>
    <w:rsid w:val="00B64708"/>
    <w:rsid w:val="00B6478F"/>
    <w:rsid w:val="00B653F8"/>
    <w:rsid w:val="00B65528"/>
    <w:rsid w:val="00B6599D"/>
    <w:rsid w:val="00B66007"/>
    <w:rsid w:val="00B664FF"/>
    <w:rsid w:val="00B66724"/>
    <w:rsid w:val="00B674FA"/>
    <w:rsid w:val="00B67686"/>
    <w:rsid w:val="00B6785E"/>
    <w:rsid w:val="00B67BBD"/>
    <w:rsid w:val="00B67D76"/>
    <w:rsid w:val="00B67E45"/>
    <w:rsid w:val="00B67EBD"/>
    <w:rsid w:val="00B67ED9"/>
    <w:rsid w:val="00B70051"/>
    <w:rsid w:val="00B700AA"/>
    <w:rsid w:val="00B7094C"/>
    <w:rsid w:val="00B70F4E"/>
    <w:rsid w:val="00B70F9F"/>
    <w:rsid w:val="00B71B3F"/>
    <w:rsid w:val="00B71CDE"/>
    <w:rsid w:val="00B71E65"/>
    <w:rsid w:val="00B71E83"/>
    <w:rsid w:val="00B72BFE"/>
    <w:rsid w:val="00B72DAA"/>
    <w:rsid w:val="00B73079"/>
    <w:rsid w:val="00B73789"/>
    <w:rsid w:val="00B73963"/>
    <w:rsid w:val="00B73A9A"/>
    <w:rsid w:val="00B73D16"/>
    <w:rsid w:val="00B73D45"/>
    <w:rsid w:val="00B74809"/>
    <w:rsid w:val="00B75ACA"/>
    <w:rsid w:val="00B75C17"/>
    <w:rsid w:val="00B769AB"/>
    <w:rsid w:val="00B76A13"/>
    <w:rsid w:val="00B76BE0"/>
    <w:rsid w:val="00B774DA"/>
    <w:rsid w:val="00B803E0"/>
    <w:rsid w:val="00B8078A"/>
    <w:rsid w:val="00B80B22"/>
    <w:rsid w:val="00B80F8B"/>
    <w:rsid w:val="00B81169"/>
    <w:rsid w:val="00B8152F"/>
    <w:rsid w:val="00B81933"/>
    <w:rsid w:val="00B81A45"/>
    <w:rsid w:val="00B83149"/>
    <w:rsid w:val="00B8390A"/>
    <w:rsid w:val="00B84063"/>
    <w:rsid w:val="00B84962"/>
    <w:rsid w:val="00B84D67"/>
    <w:rsid w:val="00B84F58"/>
    <w:rsid w:val="00B85249"/>
    <w:rsid w:val="00B85804"/>
    <w:rsid w:val="00B85949"/>
    <w:rsid w:val="00B86A77"/>
    <w:rsid w:val="00B86AEB"/>
    <w:rsid w:val="00B86C34"/>
    <w:rsid w:val="00B86F74"/>
    <w:rsid w:val="00B87078"/>
    <w:rsid w:val="00B87742"/>
    <w:rsid w:val="00B877C4"/>
    <w:rsid w:val="00B87BC0"/>
    <w:rsid w:val="00B87D9E"/>
    <w:rsid w:val="00B87DD4"/>
    <w:rsid w:val="00B90303"/>
    <w:rsid w:val="00B9079C"/>
    <w:rsid w:val="00B90B6E"/>
    <w:rsid w:val="00B911A5"/>
    <w:rsid w:val="00B9127B"/>
    <w:rsid w:val="00B912A1"/>
    <w:rsid w:val="00B912D8"/>
    <w:rsid w:val="00B913B3"/>
    <w:rsid w:val="00B915B9"/>
    <w:rsid w:val="00B923DB"/>
    <w:rsid w:val="00B92761"/>
    <w:rsid w:val="00B92775"/>
    <w:rsid w:val="00B92B5B"/>
    <w:rsid w:val="00B92BAB"/>
    <w:rsid w:val="00B930C8"/>
    <w:rsid w:val="00B937E0"/>
    <w:rsid w:val="00B93D0C"/>
    <w:rsid w:val="00B93DD0"/>
    <w:rsid w:val="00B947B4"/>
    <w:rsid w:val="00B94D3B"/>
    <w:rsid w:val="00B94F8B"/>
    <w:rsid w:val="00B95BB9"/>
    <w:rsid w:val="00B95D0C"/>
    <w:rsid w:val="00B96229"/>
    <w:rsid w:val="00B96FBD"/>
    <w:rsid w:val="00B96FF4"/>
    <w:rsid w:val="00B97C0D"/>
    <w:rsid w:val="00BA106F"/>
    <w:rsid w:val="00BA11C4"/>
    <w:rsid w:val="00BA23E9"/>
    <w:rsid w:val="00BA2509"/>
    <w:rsid w:val="00BA269C"/>
    <w:rsid w:val="00BA2848"/>
    <w:rsid w:val="00BA2857"/>
    <w:rsid w:val="00BA2A73"/>
    <w:rsid w:val="00BA2C15"/>
    <w:rsid w:val="00BA3AC1"/>
    <w:rsid w:val="00BA42D5"/>
    <w:rsid w:val="00BA44C3"/>
    <w:rsid w:val="00BA4E3D"/>
    <w:rsid w:val="00BA53C6"/>
    <w:rsid w:val="00BA55E3"/>
    <w:rsid w:val="00BA5B7B"/>
    <w:rsid w:val="00BA5B8F"/>
    <w:rsid w:val="00BA5EEA"/>
    <w:rsid w:val="00BA62B1"/>
    <w:rsid w:val="00BA64A2"/>
    <w:rsid w:val="00BA6510"/>
    <w:rsid w:val="00BA658A"/>
    <w:rsid w:val="00BA67D2"/>
    <w:rsid w:val="00BA739C"/>
    <w:rsid w:val="00BA7F02"/>
    <w:rsid w:val="00BB07C1"/>
    <w:rsid w:val="00BB0ABC"/>
    <w:rsid w:val="00BB102B"/>
    <w:rsid w:val="00BB15F7"/>
    <w:rsid w:val="00BB1753"/>
    <w:rsid w:val="00BB2107"/>
    <w:rsid w:val="00BB27DB"/>
    <w:rsid w:val="00BB2F42"/>
    <w:rsid w:val="00BB321C"/>
    <w:rsid w:val="00BB4508"/>
    <w:rsid w:val="00BB45DB"/>
    <w:rsid w:val="00BB4F81"/>
    <w:rsid w:val="00BB50BF"/>
    <w:rsid w:val="00BB529A"/>
    <w:rsid w:val="00BB564F"/>
    <w:rsid w:val="00BB5FB8"/>
    <w:rsid w:val="00BB647A"/>
    <w:rsid w:val="00BB71B9"/>
    <w:rsid w:val="00BB7544"/>
    <w:rsid w:val="00BB757D"/>
    <w:rsid w:val="00BB7617"/>
    <w:rsid w:val="00BB764D"/>
    <w:rsid w:val="00BB7712"/>
    <w:rsid w:val="00BB7937"/>
    <w:rsid w:val="00BB7CF0"/>
    <w:rsid w:val="00BC01B1"/>
    <w:rsid w:val="00BC0267"/>
    <w:rsid w:val="00BC0459"/>
    <w:rsid w:val="00BC0878"/>
    <w:rsid w:val="00BC0E0B"/>
    <w:rsid w:val="00BC14F1"/>
    <w:rsid w:val="00BC1517"/>
    <w:rsid w:val="00BC1654"/>
    <w:rsid w:val="00BC197F"/>
    <w:rsid w:val="00BC1AD3"/>
    <w:rsid w:val="00BC2332"/>
    <w:rsid w:val="00BC2601"/>
    <w:rsid w:val="00BC28F0"/>
    <w:rsid w:val="00BC2A49"/>
    <w:rsid w:val="00BC2AE3"/>
    <w:rsid w:val="00BC3377"/>
    <w:rsid w:val="00BC3434"/>
    <w:rsid w:val="00BC409F"/>
    <w:rsid w:val="00BC4769"/>
    <w:rsid w:val="00BC5148"/>
    <w:rsid w:val="00BC5B9E"/>
    <w:rsid w:val="00BC65F3"/>
    <w:rsid w:val="00BC7489"/>
    <w:rsid w:val="00BC7763"/>
    <w:rsid w:val="00BD0664"/>
    <w:rsid w:val="00BD0781"/>
    <w:rsid w:val="00BD12F5"/>
    <w:rsid w:val="00BD1A3E"/>
    <w:rsid w:val="00BD1CF2"/>
    <w:rsid w:val="00BD250C"/>
    <w:rsid w:val="00BD27F7"/>
    <w:rsid w:val="00BD2948"/>
    <w:rsid w:val="00BD2B15"/>
    <w:rsid w:val="00BD30D5"/>
    <w:rsid w:val="00BD417B"/>
    <w:rsid w:val="00BD4312"/>
    <w:rsid w:val="00BD53DD"/>
    <w:rsid w:val="00BD69D6"/>
    <w:rsid w:val="00BD69D9"/>
    <w:rsid w:val="00BD6FFA"/>
    <w:rsid w:val="00BD729D"/>
    <w:rsid w:val="00BD7740"/>
    <w:rsid w:val="00BE018E"/>
    <w:rsid w:val="00BE1378"/>
    <w:rsid w:val="00BE1518"/>
    <w:rsid w:val="00BE16FF"/>
    <w:rsid w:val="00BE194C"/>
    <w:rsid w:val="00BE2043"/>
    <w:rsid w:val="00BE2060"/>
    <w:rsid w:val="00BE21A5"/>
    <w:rsid w:val="00BE3042"/>
    <w:rsid w:val="00BE3160"/>
    <w:rsid w:val="00BE3A0F"/>
    <w:rsid w:val="00BE3B1E"/>
    <w:rsid w:val="00BE3BFB"/>
    <w:rsid w:val="00BE3C48"/>
    <w:rsid w:val="00BE3E32"/>
    <w:rsid w:val="00BE445C"/>
    <w:rsid w:val="00BE5DE2"/>
    <w:rsid w:val="00BE63D9"/>
    <w:rsid w:val="00BE653E"/>
    <w:rsid w:val="00BE6D3A"/>
    <w:rsid w:val="00BE73CD"/>
    <w:rsid w:val="00BE741C"/>
    <w:rsid w:val="00BE7B8B"/>
    <w:rsid w:val="00BE7B90"/>
    <w:rsid w:val="00BE7F3C"/>
    <w:rsid w:val="00BF0013"/>
    <w:rsid w:val="00BF0258"/>
    <w:rsid w:val="00BF08CD"/>
    <w:rsid w:val="00BF249E"/>
    <w:rsid w:val="00BF2B45"/>
    <w:rsid w:val="00BF2DA2"/>
    <w:rsid w:val="00BF2F44"/>
    <w:rsid w:val="00BF3304"/>
    <w:rsid w:val="00BF344B"/>
    <w:rsid w:val="00BF3A6E"/>
    <w:rsid w:val="00BF3AF4"/>
    <w:rsid w:val="00BF4D3D"/>
    <w:rsid w:val="00BF5724"/>
    <w:rsid w:val="00BF5915"/>
    <w:rsid w:val="00BF5FAB"/>
    <w:rsid w:val="00BF67CA"/>
    <w:rsid w:val="00BF6C31"/>
    <w:rsid w:val="00BF7036"/>
    <w:rsid w:val="00C0020D"/>
    <w:rsid w:val="00C005C4"/>
    <w:rsid w:val="00C00688"/>
    <w:rsid w:val="00C00D18"/>
    <w:rsid w:val="00C00F05"/>
    <w:rsid w:val="00C01420"/>
    <w:rsid w:val="00C01CE9"/>
    <w:rsid w:val="00C01ED4"/>
    <w:rsid w:val="00C020D0"/>
    <w:rsid w:val="00C0245E"/>
    <w:rsid w:val="00C02B8E"/>
    <w:rsid w:val="00C02DE4"/>
    <w:rsid w:val="00C033D1"/>
    <w:rsid w:val="00C036BC"/>
    <w:rsid w:val="00C038A1"/>
    <w:rsid w:val="00C03929"/>
    <w:rsid w:val="00C039ED"/>
    <w:rsid w:val="00C054FB"/>
    <w:rsid w:val="00C0558C"/>
    <w:rsid w:val="00C05CEE"/>
    <w:rsid w:val="00C05ED6"/>
    <w:rsid w:val="00C07182"/>
    <w:rsid w:val="00C07288"/>
    <w:rsid w:val="00C0751E"/>
    <w:rsid w:val="00C07BCF"/>
    <w:rsid w:val="00C10962"/>
    <w:rsid w:val="00C10B3E"/>
    <w:rsid w:val="00C10C11"/>
    <w:rsid w:val="00C10E4B"/>
    <w:rsid w:val="00C11101"/>
    <w:rsid w:val="00C11327"/>
    <w:rsid w:val="00C113F3"/>
    <w:rsid w:val="00C11BE8"/>
    <w:rsid w:val="00C11D01"/>
    <w:rsid w:val="00C11EA9"/>
    <w:rsid w:val="00C12768"/>
    <w:rsid w:val="00C127FA"/>
    <w:rsid w:val="00C1292A"/>
    <w:rsid w:val="00C138AA"/>
    <w:rsid w:val="00C13EC0"/>
    <w:rsid w:val="00C14BFA"/>
    <w:rsid w:val="00C15183"/>
    <w:rsid w:val="00C15516"/>
    <w:rsid w:val="00C1570E"/>
    <w:rsid w:val="00C15B6E"/>
    <w:rsid w:val="00C15E96"/>
    <w:rsid w:val="00C15F0B"/>
    <w:rsid w:val="00C1615E"/>
    <w:rsid w:val="00C16A0D"/>
    <w:rsid w:val="00C172DB"/>
    <w:rsid w:val="00C175CC"/>
    <w:rsid w:val="00C17973"/>
    <w:rsid w:val="00C17C40"/>
    <w:rsid w:val="00C17D91"/>
    <w:rsid w:val="00C20590"/>
    <w:rsid w:val="00C20851"/>
    <w:rsid w:val="00C208C6"/>
    <w:rsid w:val="00C20ECB"/>
    <w:rsid w:val="00C20FF8"/>
    <w:rsid w:val="00C21CF0"/>
    <w:rsid w:val="00C21DB4"/>
    <w:rsid w:val="00C22265"/>
    <w:rsid w:val="00C2293E"/>
    <w:rsid w:val="00C23073"/>
    <w:rsid w:val="00C23257"/>
    <w:rsid w:val="00C23591"/>
    <w:rsid w:val="00C23746"/>
    <w:rsid w:val="00C23781"/>
    <w:rsid w:val="00C23C97"/>
    <w:rsid w:val="00C24008"/>
    <w:rsid w:val="00C24997"/>
    <w:rsid w:val="00C24D0F"/>
    <w:rsid w:val="00C24F24"/>
    <w:rsid w:val="00C2541D"/>
    <w:rsid w:val="00C2562F"/>
    <w:rsid w:val="00C25D16"/>
    <w:rsid w:val="00C25EED"/>
    <w:rsid w:val="00C263A7"/>
    <w:rsid w:val="00C26BEF"/>
    <w:rsid w:val="00C26C22"/>
    <w:rsid w:val="00C27198"/>
    <w:rsid w:val="00C27499"/>
    <w:rsid w:val="00C274DC"/>
    <w:rsid w:val="00C277AC"/>
    <w:rsid w:val="00C278C4"/>
    <w:rsid w:val="00C27A34"/>
    <w:rsid w:val="00C27D0B"/>
    <w:rsid w:val="00C30486"/>
    <w:rsid w:val="00C30516"/>
    <w:rsid w:val="00C30941"/>
    <w:rsid w:val="00C30A35"/>
    <w:rsid w:val="00C31217"/>
    <w:rsid w:val="00C31A39"/>
    <w:rsid w:val="00C330BB"/>
    <w:rsid w:val="00C331FC"/>
    <w:rsid w:val="00C334BA"/>
    <w:rsid w:val="00C33825"/>
    <w:rsid w:val="00C34111"/>
    <w:rsid w:val="00C34577"/>
    <w:rsid w:val="00C34602"/>
    <w:rsid w:val="00C348EF"/>
    <w:rsid w:val="00C352C4"/>
    <w:rsid w:val="00C353F8"/>
    <w:rsid w:val="00C356A0"/>
    <w:rsid w:val="00C35924"/>
    <w:rsid w:val="00C35E4A"/>
    <w:rsid w:val="00C3600A"/>
    <w:rsid w:val="00C36278"/>
    <w:rsid w:val="00C36346"/>
    <w:rsid w:val="00C36825"/>
    <w:rsid w:val="00C36E63"/>
    <w:rsid w:val="00C3733D"/>
    <w:rsid w:val="00C37879"/>
    <w:rsid w:val="00C378E7"/>
    <w:rsid w:val="00C37FE8"/>
    <w:rsid w:val="00C40134"/>
    <w:rsid w:val="00C4042A"/>
    <w:rsid w:val="00C40815"/>
    <w:rsid w:val="00C40928"/>
    <w:rsid w:val="00C40B1A"/>
    <w:rsid w:val="00C40E32"/>
    <w:rsid w:val="00C4132F"/>
    <w:rsid w:val="00C4173E"/>
    <w:rsid w:val="00C41B66"/>
    <w:rsid w:val="00C42189"/>
    <w:rsid w:val="00C429E2"/>
    <w:rsid w:val="00C42D59"/>
    <w:rsid w:val="00C43016"/>
    <w:rsid w:val="00C43240"/>
    <w:rsid w:val="00C43433"/>
    <w:rsid w:val="00C43435"/>
    <w:rsid w:val="00C44091"/>
    <w:rsid w:val="00C44525"/>
    <w:rsid w:val="00C44705"/>
    <w:rsid w:val="00C44FC2"/>
    <w:rsid w:val="00C4600D"/>
    <w:rsid w:val="00C464C0"/>
    <w:rsid w:val="00C4667C"/>
    <w:rsid w:val="00C46723"/>
    <w:rsid w:val="00C46741"/>
    <w:rsid w:val="00C4674D"/>
    <w:rsid w:val="00C467A8"/>
    <w:rsid w:val="00C469FC"/>
    <w:rsid w:val="00C46C9A"/>
    <w:rsid w:val="00C47B3D"/>
    <w:rsid w:val="00C47CB4"/>
    <w:rsid w:val="00C47EE5"/>
    <w:rsid w:val="00C50249"/>
    <w:rsid w:val="00C504AB"/>
    <w:rsid w:val="00C50B91"/>
    <w:rsid w:val="00C51872"/>
    <w:rsid w:val="00C518D8"/>
    <w:rsid w:val="00C51DA5"/>
    <w:rsid w:val="00C524AC"/>
    <w:rsid w:val="00C5277C"/>
    <w:rsid w:val="00C52BF4"/>
    <w:rsid w:val="00C52C68"/>
    <w:rsid w:val="00C53DC1"/>
    <w:rsid w:val="00C53EE8"/>
    <w:rsid w:val="00C53F94"/>
    <w:rsid w:val="00C54DFA"/>
    <w:rsid w:val="00C550AA"/>
    <w:rsid w:val="00C55369"/>
    <w:rsid w:val="00C5573B"/>
    <w:rsid w:val="00C557D2"/>
    <w:rsid w:val="00C55E20"/>
    <w:rsid w:val="00C55FCB"/>
    <w:rsid w:val="00C56BD0"/>
    <w:rsid w:val="00C56FAC"/>
    <w:rsid w:val="00C573E6"/>
    <w:rsid w:val="00C5746B"/>
    <w:rsid w:val="00C57948"/>
    <w:rsid w:val="00C57BDE"/>
    <w:rsid w:val="00C604DE"/>
    <w:rsid w:val="00C60740"/>
    <w:rsid w:val="00C609D5"/>
    <w:rsid w:val="00C61156"/>
    <w:rsid w:val="00C6146A"/>
    <w:rsid w:val="00C616FF"/>
    <w:rsid w:val="00C619D9"/>
    <w:rsid w:val="00C61A32"/>
    <w:rsid w:val="00C62526"/>
    <w:rsid w:val="00C62606"/>
    <w:rsid w:val="00C62786"/>
    <w:rsid w:val="00C62F4C"/>
    <w:rsid w:val="00C6357F"/>
    <w:rsid w:val="00C63755"/>
    <w:rsid w:val="00C638E9"/>
    <w:rsid w:val="00C63DE1"/>
    <w:rsid w:val="00C64709"/>
    <w:rsid w:val="00C649C8"/>
    <w:rsid w:val="00C64AE5"/>
    <w:rsid w:val="00C64ECF"/>
    <w:rsid w:val="00C655E8"/>
    <w:rsid w:val="00C659D2"/>
    <w:rsid w:val="00C65FF8"/>
    <w:rsid w:val="00C66215"/>
    <w:rsid w:val="00C663E7"/>
    <w:rsid w:val="00C670FA"/>
    <w:rsid w:val="00C67815"/>
    <w:rsid w:val="00C67ADB"/>
    <w:rsid w:val="00C67FFE"/>
    <w:rsid w:val="00C7032D"/>
    <w:rsid w:val="00C70827"/>
    <w:rsid w:val="00C709D6"/>
    <w:rsid w:val="00C70DB8"/>
    <w:rsid w:val="00C71123"/>
    <w:rsid w:val="00C712BB"/>
    <w:rsid w:val="00C71BBC"/>
    <w:rsid w:val="00C7205C"/>
    <w:rsid w:val="00C7267F"/>
    <w:rsid w:val="00C728D1"/>
    <w:rsid w:val="00C730E5"/>
    <w:rsid w:val="00C73424"/>
    <w:rsid w:val="00C737F1"/>
    <w:rsid w:val="00C73B8B"/>
    <w:rsid w:val="00C74594"/>
    <w:rsid w:val="00C74D2D"/>
    <w:rsid w:val="00C75643"/>
    <w:rsid w:val="00C76433"/>
    <w:rsid w:val="00C7649C"/>
    <w:rsid w:val="00C76586"/>
    <w:rsid w:val="00C76C3E"/>
    <w:rsid w:val="00C77033"/>
    <w:rsid w:val="00C771A8"/>
    <w:rsid w:val="00C771D5"/>
    <w:rsid w:val="00C7734A"/>
    <w:rsid w:val="00C77DD6"/>
    <w:rsid w:val="00C77E34"/>
    <w:rsid w:val="00C80863"/>
    <w:rsid w:val="00C8098F"/>
    <w:rsid w:val="00C80EAD"/>
    <w:rsid w:val="00C81CE8"/>
    <w:rsid w:val="00C82825"/>
    <w:rsid w:val="00C82AC0"/>
    <w:rsid w:val="00C83424"/>
    <w:rsid w:val="00C838C8"/>
    <w:rsid w:val="00C83A4C"/>
    <w:rsid w:val="00C83EB9"/>
    <w:rsid w:val="00C84064"/>
    <w:rsid w:val="00C8439B"/>
    <w:rsid w:val="00C84893"/>
    <w:rsid w:val="00C84A70"/>
    <w:rsid w:val="00C84CE2"/>
    <w:rsid w:val="00C858C2"/>
    <w:rsid w:val="00C86354"/>
    <w:rsid w:val="00C86443"/>
    <w:rsid w:val="00C87228"/>
    <w:rsid w:val="00C876DF"/>
    <w:rsid w:val="00C87C77"/>
    <w:rsid w:val="00C87C98"/>
    <w:rsid w:val="00C87D1B"/>
    <w:rsid w:val="00C87DF1"/>
    <w:rsid w:val="00C87FFB"/>
    <w:rsid w:val="00C9026B"/>
    <w:rsid w:val="00C905FE"/>
    <w:rsid w:val="00C90E6E"/>
    <w:rsid w:val="00C9142E"/>
    <w:rsid w:val="00C918D5"/>
    <w:rsid w:val="00C9203A"/>
    <w:rsid w:val="00C9270B"/>
    <w:rsid w:val="00C92795"/>
    <w:rsid w:val="00C928F9"/>
    <w:rsid w:val="00C93884"/>
    <w:rsid w:val="00C938BA"/>
    <w:rsid w:val="00C939E0"/>
    <w:rsid w:val="00C93A55"/>
    <w:rsid w:val="00C93D03"/>
    <w:rsid w:val="00C93ECA"/>
    <w:rsid w:val="00C94924"/>
    <w:rsid w:val="00C95548"/>
    <w:rsid w:val="00C95E4F"/>
    <w:rsid w:val="00C9630E"/>
    <w:rsid w:val="00C96567"/>
    <w:rsid w:val="00C96F6F"/>
    <w:rsid w:val="00C9716B"/>
    <w:rsid w:val="00C973C4"/>
    <w:rsid w:val="00CA0381"/>
    <w:rsid w:val="00CA072C"/>
    <w:rsid w:val="00CA07A9"/>
    <w:rsid w:val="00CA132E"/>
    <w:rsid w:val="00CA156E"/>
    <w:rsid w:val="00CA1661"/>
    <w:rsid w:val="00CA1FC3"/>
    <w:rsid w:val="00CA2554"/>
    <w:rsid w:val="00CA2D4D"/>
    <w:rsid w:val="00CA390E"/>
    <w:rsid w:val="00CA3938"/>
    <w:rsid w:val="00CA3F0A"/>
    <w:rsid w:val="00CA42C4"/>
    <w:rsid w:val="00CA4B69"/>
    <w:rsid w:val="00CA4EFA"/>
    <w:rsid w:val="00CA54C2"/>
    <w:rsid w:val="00CA5755"/>
    <w:rsid w:val="00CA5D46"/>
    <w:rsid w:val="00CA6035"/>
    <w:rsid w:val="00CA6254"/>
    <w:rsid w:val="00CA6715"/>
    <w:rsid w:val="00CA688F"/>
    <w:rsid w:val="00CA695A"/>
    <w:rsid w:val="00CA699C"/>
    <w:rsid w:val="00CA7B8B"/>
    <w:rsid w:val="00CB050B"/>
    <w:rsid w:val="00CB0E8E"/>
    <w:rsid w:val="00CB1E29"/>
    <w:rsid w:val="00CB23F2"/>
    <w:rsid w:val="00CB2DB7"/>
    <w:rsid w:val="00CB3345"/>
    <w:rsid w:val="00CB379E"/>
    <w:rsid w:val="00CB3CF5"/>
    <w:rsid w:val="00CB4119"/>
    <w:rsid w:val="00CB4777"/>
    <w:rsid w:val="00CB4B3B"/>
    <w:rsid w:val="00CB5590"/>
    <w:rsid w:val="00CB59EB"/>
    <w:rsid w:val="00CB5A12"/>
    <w:rsid w:val="00CB5B22"/>
    <w:rsid w:val="00CB5F42"/>
    <w:rsid w:val="00CB5F4A"/>
    <w:rsid w:val="00CB6702"/>
    <w:rsid w:val="00CB75D9"/>
    <w:rsid w:val="00CB7B2F"/>
    <w:rsid w:val="00CB7CD3"/>
    <w:rsid w:val="00CB7EB7"/>
    <w:rsid w:val="00CC03B7"/>
    <w:rsid w:val="00CC0404"/>
    <w:rsid w:val="00CC0B00"/>
    <w:rsid w:val="00CC0B0A"/>
    <w:rsid w:val="00CC0E2A"/>
    <w:rsid w:val="00CC101D"/>
    <w:rsid w:val="00CC1293"/>
    <w:rsid w:val="00CC1484"/>
    <w:rsid w:val="00CC15A4"/>
    <w:rsid w:val="00CC18B0"/>
    <w:rsid w:val="00CC1C2B"/>
    <w:rsid w:val="00CC1D6B"/>
    <w:rsid w:val="00CC1DB9"/>
    <w:rsid w:val="00CC3453"/>
    <w:rsid w:val="00CC3DDA"/>
    <w:rsid w:val="00CC3F00"/>
    <w:rsid w:val="00CC44E5"/>
    <w:rsid w:val="00CC4A25"/>
    <w:rsid w:val="00CC4BAB"/>
    <w:rsid w:val="00CC4D77"/>
    <w:rsid w:val="00CC649E"/>
    <w:rsid w:val="00CC67B5"/>
    <w:rsid w:val="00CC6BE3"/>
    <w:rsid w:val="00CC74E3"/>
    <w:rsid w:val="00CC786E"/>
    <w:rsid w:val="00CD0A07"/>
    <w:rsid w:val="00CD0C29"/>
    <w:rsid w:val="00CD0EFD"/>
    <w:rsid w:val="00CD1166"/>
    <w:rsid w:val="00CD1487"/>
    <w:rsid w:val="00CD18A0"/>
    <w:rsid w:val="00CD1E34"/>
    <w:rsid w:val="00CD2423"/>
    <w:rsid w:val="00CD2428"/>
    <w:rsid w:val="00CD284E"/>
    <w:rsid w:val="00CD2897"/>
    <w:rsid w:val="00CD313D"/>
    <w:rsid w:val="00CD37FA"/>
    <w:rsid w:val="00CD39E6"/>
    <w:rsid w:val="00CD3BF1"/>
    <w:rsid w:val="00CD3D54"/>
    <w:rsid w:val="00CD4002"/>
    <w:rsid w:val="00CD4169"/>
    <w:rsid w:val="00CD426D"/>
    <w:rsid w:val="00CD4322"/>
    <w:rsid w:val="00CD481D"/>
    <w:rsid w:val="00CD4E17"/>
    <w:rsid w:val="00CD552A"/>
    <w:rsid w:val="00CD5E1E"/>
    <w:rsid w:val="00CD5F9D"/>
    <w:rsid w:val="00CD624B"/>
    <w:rsid w:val="00CD6CD7"/>
    <w:rsid w:val="00CD7193"/>
    <w:rsid w:val="00CE0365"/>
    <w:rsid w:val="00CE06C8"/>
    <w:rsid w:val="00CE0799"/>
    <w:rsid w:val="00CE0821"/>
    <w:rsid w:val="00CE086C"/>
    <w:rsid w:val="00CE091F"/>
    <w:rsid w:val="00CE0992"/>
    <w:rsid w:val="00CE099C"/>
    <w:rsid w:val="00CE0F45"/>
    <w:rsid w:val="00CE15E9"/>
    <w:rsid w:val="00CE16E4"/>
    <w:rsid w:val="00CE17A0"/>
    <w:rsid w:val="00CE1888"/>
    <w:rsid w:val="00CE1A72"/>
    <w:rsid w:val="00CE1AA6"/>
    <w:rsid w:val="00CE216C"/>
    <w:rsid w:val="00CE21DA"/>
    <w:rsid w:val="00CE259A"/>
    <w:rsid w:val="00CE27B7"/>
    <w:rsid w:val="00CE2ABA"/>
    <w:rsid w:val="00CE2BD9"/>
    <w:rsid w:val="00CE2DB4"/>
    <w:rsid w:val="00CE2FFE"/>
    <w:rsid w:val="00CE3267"/>
    <w:rsid w:val="00CE3518"/>
    <w:rsid w:val="00CE3D8C"/>
    <w:rsid w:val="00CE4493"/>
    <w:rsid w:val="00CE52D9"/>
    <w:rsid w:val="00CE53B1"/>
    <w:rsid w:val="00CE55F5"/>
    <w:rsid w:val="00CE573F"/>
    <w:rsid w:val="00CE5747"/>
    <w:rsid w:val="00CE591A"/>
    <w:rsid w:val="00CE5B94"/>
    <w:rsid w:val="00CE6021"/>
    <w:rsid w:val="00CE611E"/>
    <w:rsid w:val="00CE6DCA"/>
    <w:rsid w:val="00CE6F5D"/>
    <w:rsid w:val="00CE6FC0"/>
    <w:rsid w:val="00CE7768"/>
    <w:rsid w:val="00CE79F4"/>
    <w:rsid w:val="00CF00E4"/>
    <w:rsid w:val="00CF044A"/>
    <w:rsid w:val="00CF05E2"/>
    <w:rsid w:val="00CF0614"/>
    <w:rsid w:val="00CF084C"/>
    <w:rsid w:val="00CF1260"/>
    <w:rsid w:val="00CF137C"/>
    <w:rsid w:val="00CF1588"/>
    <w:rsid w:val="00CF159B"/>
    <w:rsid w:val="00CF1A86"/>
    <w:rsid w:val="00CF1BFB"/>
    <w:rsid w:val="00CF24F7"/>
    <w:rsid w:val="00CF3F81"/>
    <w:rsid w:val="00CF44BE"/>
    <w:rsid w:val="00CF4AED"/>
    <w:rsid w:val="00CF5868"/>
    <w:rsid w:val="00CF5D09"/>
    <w:rsid w:val="00CF63FE"/>
    <w:rsid w:val="00CF6DBA"/>
    <w:rsid w:val="00CF795C"/>
    <w:rsid w:val="00CF7B03"/>
    <w:rsid w:val="00D00008"/>
    <w:rsid w:val="00D00A06"/>
    <w:rsid w:val="00D00E8A"/>
    <w:rsid w:val="00D01DC8"/>
    <w:rsid w:val="00D02D25"/>
    <w:rsid w:val="00D0301E"/>
    <w:rsid w:val="00D03281"/>
    <w:rsid w:val="00D041FA"/>
    <w:rsid w:val="00D04303"/>
    <w:rsid w:val="00D0476C"/>
    <w:rsid w:val="00D0488E"/>
    <w:rsid w:val="00D04A4F"/>
    <w:rsid w:val="00D06523"/>
    <w:rsid w:val="00D06BB2"/>
    <w:rsid w:val="00D07F50"/>
    <w:rsid w:val="00D10384"/>
    <w:rsid w:val="00D10552"/>
    <w:rsid w:val="00D10E09"/>
    <w:rsid w:val="00D11405"/>
    <w:rsid w:val="00D1160D"/>
    <w:rsid w:val="00D11822"/>
    <w:rsid w:val="00D11DE9"/>
    <w:rsid w:val="00D127A2"/>
    <w:rsid w:val="00D12919"/>
    <w:rsid w:val="00D12C9F"/>
    <w:rsid w:val="00D13562"/>
    <w:rsid w:val="00D13BB1"/>
    <w:rsid w:val="00D13D2F"/>
    <w:rsid w:val="00D14152"/>
    <w:rsid w:val="00D14167"/>
    <w:rsid w:val="00D14945"/>
    <w:rsid w:val="00D14A04"/>
    <w:rsid w:val="00D15517"/>
    <w:rsid w:val="00D15726"/>
    <w:rsid w:val="00D157CA"/>
    <w:rsid w:val="00D158FE"/>
    <w:rsid w:val="00D15E6F"/>
    <w:rsid w:val="00D16176"/>
    <w:rsid w:val="00D162F8"/>
    <w:rsid w:val="00D163AA"/>
    <w:rsid w:val="00D1678E"/>
    <w:rsid w:val="00D16A14"/>
    <w:rsid w:val="00D16E13"/>
    <w:rsid w:val="00D16F5E"/>
    <w:rsid w:val="00D17A71"/>
    <w:rsid w:val="00D17A8A"/>
    <w:rsid w:val="00D20092"/>
    <w:rsid w:val="00D20558"/>
    <w:rsid w:val="00D2094F"/>
    <w:rsid w:val="00D2189B"/>
    <w:rsid w:val="00D2192C"/>
    <w:rsid w:val="00D219C9"/>
    <w:rsid w:val="00D2244C"/>
    <w:rsid w:val="00D228F5"/>
    <w:rsid w:val="00D22963"/>
    <w:rsid w:val="00D22B86"/>
    <w:rsid w:val="00D22D09"/>
    <w:rsid w:val="00D22EC7"/>
    <w:rsid w:val="00D231EC"/>
    <w:rsid w:val="00D236FD"/>
    <w:rsid w:val="00D2491D"/>
    <w:rsid w:val="00D24D32"/>
    <w:rsid w:val="00D25589"/>
    <w:rsid w:val="00D258A3"/>
    <w:rsid w:val="00D258FE"/>
    <w:rsid w:val="00D25B5A"/>
    <w:rsid w:val="00D25BA1"/>
    <w:rsid w:val="00D26401"/>
    <w:rsid w:val="00D2647B"/>
    <w:rsid w:val="00D26922"/>
    <w:rsid w:val="00D27566"/>
    <w:rsid w:val="00D27F68"/>
    <w:rsid w:val="00D301DE"/>
    <w:rsid w:val="00D304B1"/>
    <w:rsid w:val="00D305D0"/>
    <w:rsid w:val="00D30E00"/>
    <w:rsid w:val="00D31220"/>
    <w:rsid w:val="00D321BC"/>
    <w:rsid w:val="00D32BDE"/>
    <w:rsid w:val="00D32C1C"/>
    <w:rsid w:val="00D336AB"/>
    <w:rsid w:val="00D33F67"/>
    <w:rsid w:val="00D344DE"/>
    <w:rsid w:val="00D34EAF"/>
    <w:rsid w:val="00D34FED"/>
    <w:rsid w:val="00D3519A"/>
    <w:rsid w:val="00D35CD6"/>
    <w:rsid w:val="00D3609E"/>
    <w:rsid w:val="00D36633"/>
    <w:rsid w:val="00D36644"/>
    <w:rsid w:val="00D36C3B"/>
    <w:rsid w:val="00D370A2"/>
    <w:rsid w:val="00D37966"/>
    <w:rsid w:val="00D37A82"/>
    <w:rsid w:val="00D40058"/>
    <w:rsid w:val="00D40278"/>
    <w:rsid w:val="00D4046A"/>
    <w:rsid w:val="00D40D7E"/>
    <w:rsid w:val="00D40E36"/>
    <w:rsid w:val="00D4129D"/>
    <w:rsid w:val="00D41889"/>
    <w:rsid w:val="00D418CE"/>
    <w:rsid w:val="00D41B2F"/>
    <w:rsid w:val="00D4278B"/>
    <w:rsid w:val="00D42B13"/>
    <w:rsid w:val="00D430D3"/>
    <w:rsid w:val="00D43356"/>
    <w:rsid w:val="00D4346B"/>
    <w:rsid w:val="00D44590"/>
    <w:rsid w:val="00D44AE6"/>
    <w:rsid w:val="00D452D5"/>
    <w:rsid w:val="00D45EB3"/>
    <w:rsid w:val="00D465B9"/>
    <w:rsid w:val="00D46DC8"/>
    <w:rsid w:val="00D4704C"/>
    <w:rsid w:val="00D475FD"/>
    <w:rsid w:val="00D477B7"/>
    <w:rsid w:val="00D47930"/>
    <w:rsid w:val="00D47A4E"/>
    <w:rsid w:val="00D505B4"/>
    <w:rsid w:val="00D51A30"/>
    <w:rsid w:val="00D51B50"/>
    <w:rsid w:val="00D51BDB"/>
    <w:rsid w:val="00D51F55"/>
    <w:rsid w:val="00D52215"/>
    <w:rsid w:val="00D522D2"/>
    <w:rsid w:val="00D525DD"/>
    <w:rsid w:val="00D52631"/>
    <w:rsid w:val="00D5291B"/>
    <w:rsid w:val="00D52E7D"/>
    <w:rsid w:val="00D5300F"/>
    <w:rsid w:val="00D5350A"/>
    <w:rsid w:val="00D5397E"/>
    <w:rsid w:val="00D53C9E"/>
    <w:rsid w:val="00D54071"/>
    <w:rsid w:val="00D5423D"/>
    <w:rsid w:val="00D54400"/>
    <w:rsid w:val="00D54B26"/>
    <w:rsid w:val="00D55C29"/>
    <w:rsid w:val="00D56003"/>
    <w:rsid w:val="00D560A3"/>
    <w:rsid w:val="00D5674F"/>
    <w:rsid w:val="00D56A6E"/>
    <w:rsid w:val="00D56D1B"/>
    <w:rsid w:val="00D570C6"/>
    <w:rsid w:val="00D57134"/>
    <w:rsid w:val="00D574EC"/>
    <w:rsid w:val="00D57940"/>
    <w:rsid w:val="00D57D24"/>
    <w:rsid w:val="00D6002D"/>
    <w:rsid w:val="00D600FD"/>
    <w:rsid w:val="00D603D0"/>
    <w:rsid w:val="00D60B18"/>
    <w:rsid w:val="00D60B5C"/>
    <w:rsid w:val="00D60E4F"/>
    <w:rsid w:val="00D61033"/>
    <w:rsid w:val="00D61453"/>
    <w:rsid w:val="00D6153F"/>
    <w:rsid w:val="00D62141"/>
    <w:rsid w:val="00D62175"/>
    <w:rsid w:val="00D62606"/>
    <w:rsid w:val="00D62D5B"/>
    <w:rsid w:val="00D6309D"/>
    <w:rsid w:val="00D63BF7"/>
    <w:rsid w:val="00D6404F"/>
    <w:rsid w:val="00D64156"/>
    <w:rsid w:val="00D641F6"/>
    <w:rsid w:val="00D64558"/>
    <w:rsid w:val="00D647CF"/>
    <w:rsid w:val="00D64B56"/>
    <w:rsid w:val="00D64B5D"/>
    <w:rsid w:val="00D656D1"/>
    <w:rsid w:val="00D65870"/>
    <w:rsid w:val="00D659C4"/>
    <w:rsid w:val="00D6612E"/>
    <w:rsid w:val="00D66409"/>
    <w:rsid w:val="00D664DB"/>
    <w:rsid w:val="00D667A6"/>
    <w:rsid w:val="00D66F09"/>
    <w:rsid w:val="00D67012"/>
    <w:rsid w:val="00D67256"/>
    <w:rsid w:val="00D67474"/>
    <w:rsid w:val="00D67B75"/>
    <w:rsid w:val="00D67EFE"/>
    <w:rsid w:val="00D705A1"/>
    <w:rsid w:val="00D707DF"/>
    <w:rsid w:val="00D70973"/>
    <w:rsid w:val="00D7185E"/>
    <w:rsid w:val="00D719E1"/>
    <w:rsid w:val="00D71AA1"/>
    <w:rsid w:val="00D71C36"/>
    <w:rsid w:val="00D71D53"/>
    <w:rsid w:val="00D7275E"/>
    <w:rsid w:val="00D72AE0"/>
    <w:rsid w:val="00D72FA1"/>
    <w:rsid w:val="00D731DC"/>
    <w:rsid w:val="00D7335F"/>
    <w:rsid w:val="00D739FC"/>
    <w:rsid w:val="00D73ABA"/>
    <w:rsid w:val="00D73EA4"/>
    <w:rsid w:val="00D73ED7"/>
    <w:rsid w:val="00D7444B"/>
    <w:rsid w:val="00D74AC8"/>
    <w:rsid w:val="00D74C8A"/>
    <w:rsid w:val="00D75144"/>
    <w:rsid w:val="00D755FF"/>
    <w:rsid w:val="00D75B0D"/>
    <w:rsid w:val="00D76202"/>
    <w:rsid w:val="00D76ACD"/>
    <w:rsid w:val="00D76D96"/>
    <w:rsid w:val="00D770FF"/>
    <w:rsid w:val="00D77405"/>
    <w:rsid w:val="00D80302"/>
    <w:rsid w:val="00D8038F"/>
    <w:rsid w:val="00D80433"/>
    <w:rsid w:val="00D8062C"/>
    <w:rsid w:val="00D81229"/>
    <w:rsid w:val="00D81241"/>
    <w:rsid w:val="00D813E2"/>
    <w:rsid w:val="00D81D80"/>
    <w:rsid w:val="00D8204D"/>
    <w:rsid w:val="00D82325"/>
    <w:rsid w:val="00D82793"/>
    <w:rsid w:val="00D82D1D"/>
    <w:rsid w:val="00D83326"/>
    <w:rsid w:val="00D842B9"/>
    <w:rsid w:val="00D84838"/>
    <w:rsid w:val="00D849FE"/>
    <w:rsid w:val="00D84A2E"/>
    <w:rsid w:val="00D8602A"/>
    <w:rsid w:val="00D861AB"/>
    <w:rsid w:val="00D8626C"/>
    <w:rsid w:val="00D8650F"/>
    <w:rsid w:val="00D86D70"/>
    <w:rsid w:val="00D87043"/>
    <w:rsid w:val="00D870CC"/>
    <w:rsid w:val="00D8780E"/>
    <w:rsid w:val="00D87AC7"/>
    <w:rsid w:val="00D9015A"/>
    <w:rsid w:val="00D901CC"/>
    <w:rsid w:val="00D90775"/>
    <w:rsid w:val="00D90885"/>
    <w:rsid w:val="00D90C69"/>
    <w:rsid w:val="00D90E7B"/>
    <w:rsid w:val="00D90FA9"/>
    <w:rsid w:val="00D91957"/>
    <w:rsid w:val="00D91CB0"/>
    <w:rsid w:val="00D92000"/>
    <w:rsid w:val="00D92185"/>
    <w:rsid w:val="00D926F1"/>
    <w:rsid w:val="00D92D4E"/>
    <w:rsid w:val="00D934CE"/>
    <w:rsid w:val="00D937FE"/>
    <w:rsid w:val="00D93E38"/>
    <w:rsid w:val="00D94AB5"/>
    <w:rsid w:val="00D94CC7"/>
    <w:rsid w:val="00D95654"/>
    <w:rsid w:val="00D95C73"/>
    <w:rsid w:val="00D9651C"/>
    <w:rsid w:val="00D96FE3"/>
    <w:rsid w:val="00D97082"/>
    <w:rsid w:val="00D97173"/>
    <w:rsid w:val="00D97AA4"/>
    <w:rsid w:val="00DA0175"/>
    <w:rsid w:val="00DA0457"/>
    <w:rsid w:val="00DA0655"/>
    <w:rsid w:val="00DA0A2E"/>
    <w:rsid w:val="00DA1303"/>
    <w:rsid w:val="00DA1357"/>
    <w:rsid w:val="00DA1B3F"/>
    <w:rsid w:val="00DA27E6"/>
    <w:rsid w:val="00DA3062"/>
    <w:rsid w:val="00DA3217"/>
    <w:rsid w:val="00DA3275"/>
    <w:rsid w:val="00DA3388"/>
    <w:rsid w:val="00DA35A6"/>
    <w:rsid w:val="00DA3A98"/>
    <w:rsid w:val="00DA3C53"/>
    <w:rsid w:val="00DA4891"/>
    <w:rsid w:val="00DA49E7"/>
    <w:rsid w:val="00DA4C6F"/>
    <w:rsid w:val="00DA4E35"/>
    <w:rsid w:val="00DA4F09"/>
    <w:rsid w:val="00DA56A8"/>
    <w:rsid w:val="00DA58B7"/>
    <w:rsid w:val="00DA58D8"/>
    <w:rsid w:val="00DA5B89"/>
    <w:rsid w:val="00DA5C2E"/>
    <w:rsid w:val="00DA5F7C"/>
    <w:rsid w:val="00DA632D"/>
    <w:rsid w:val="00DA6882"/>
    <w:rsid w:val="00DA6935"/>
    <w:rsid w:val="00DA6AD4"/>
    <w:rsid w:val="00DA6BB8"/>
    <w:rsid w:val="00DA75A0"/>
    <w:rsid w:val="00DA7C1F"/>
    <w:rsid w:val="00DA7FBC"/>
    <w:rsid w:val="00DB0205"/>
    <w:rsid w:val="00DB0283"/>
    <w:rsid w:val="00DB0615"/>
    <w:rsid w:val="00DB0618"/>
    <w:rsid w:val="00DB06C6"/>
    <w:rsid w:val="00DB0903"/>
    <w:rsid w:val="00DB0D45"/>
    <w:rsid w:val="00DB13C7"/>
    <w:rsid w:val="00DB1A5A"/>
    <w:rsid w:val="00DB1CB4"/>
    <w:rsid w:val="00DB1D87"/>
    <w:rsid w:val="00DB21C5"/>
    <w:rsid w:val="00DB253A"/>
    <w:rsid w:val="00DB2B39"/>
    <w:rsid w:val="00DB2CC3"/>
    <w:rsid w:val="00DB2F02"/>
    <w:rsid w:val="00DB33FB"/>
    <w:rsid w:val="00DB361C"/>
    <w:rsid w:val="00DB3CAE"/>
    <w:rsid w:val="00DB4599"/>
    <w:rsid w:val="00DB5EE4"/>
    <w:rsid w:val="00DB62EC"/>
    <w:rsid w:val="00DB64E4"/>
    <w:rsid w:val="00DB6741"/>
    <w:rsid w:val="00DB67F8"/>
    <w:rsid w:val="00DC0C08"/>
    <w:rsid w:val="00DC13A5"/>
    <w:rsid w:val="00DC1885"/>
    <w:rsid w:val="00DC18B4"/>
    <w:rsid w:val="00DC1B77"/>
    <w:rsid w:val="00DC2317"/>
    <w:rsid w:val="00DC3629"/>
    <w:rsid w:val="00DC3A01"/>
    <w:rsid w:val="00DC4120"/>
    <w:rsid w:val="00DC4BFE"/>
    <w:rsid w:val="00DC4C37"/>
    <w:rsid w:val="00DC4FAB"/>
    <w:rsid w:val="00DC562D"/>
    <w:rsid w:val="00DC5978"/>
    <w:rsid w:val="00DC5ACC"/>
    <w:rsid w:val="00DC6A30"/>
    <w:rsid w:val="00DC6D50"/>
    <w:rsid w:val="00DC779C"/>
    <w:rsid w:val="00DC7C53"/>
    <w:rsid w:val="00DD0350"/>
    <w:rsid w:val="00DD0F9C"/>
    <w:rsid w:val="00DD15BD"/>
    <w:rsid w:val="00DD15FF"/>
    <w:rsid w:val="00DD1C7B"/>
    <w:rsid w:val="00DD1F2E"/>
    <w:rsid w:val="00DD1F9D"/>
    <w:rsid w:val="00DD2045"/>
    <w:rsid w:val="00DD26C2"/>
    <w:rsid w:val="00DD2B88"/>
    <w:rsid w:val="00DD3594"/>
    <w:rsid w:val="00DD3AD6"/>
    <w:rsid w:val="00DD3B95"/>
    <w:rsid w:val="00DD3DAC"/>
    <w:rsid w:val="00DD4504"/>
    <w:rsid w:val="00DD47BC"/>
    <w:rsid w:val="00DD4BDC"/>
    <w:rsid w:val="00DD4C17"/>
    <w:rsid w:val="00DD5032"/>
    <w:rsid w:val="00DD5043"/>
    <w:rsid w:val="00DD5555"/>
    <w:rsid w:val="00DD59A8"/>
    <w:rsid w:val="00DD66C4"/>
    <w:rsid w:val="00DD6C9B"/>
    <w:rsid w:val="00DD6D84"/>
    <w:rsid w:val="00DD6FAF"/>
    <w:rsid w:val="00DD6FBA"/>
    <w:rsid w:val="00DD7BAC"/>
    <w:rsid w:val="00DD7D09"/>
    <w:rsid w:val="00DD7D7B"/>
    <w:rsid w:val="00DE018D"/>
    <w:rsid w:val="00DE0857"/>
    <w:rsid w:val="00DE2983"/>
    <w:rsid w:val="00DE321D"/>
    <w:rsid w:val="00DE4082"/>
    <w:rsid w:val="00DE40B4"/>
    <w:rsid w:val="00DE4A95"/>
    <w:rsid w:val="00DE4DD7"/>
    <w:rsid w:val="00DE541B"/>
    <w:rsid w:val="00DE56D0"/>
    <w:rsid w:val="00DE5A48"/>
    <w:rsid w:val="00DE5A4A"/>
    <w:rsid w:val="00DE6057"/>
    <w:rsid w:val="00DE6326"/>
    <w:rsid w:val="00DE6632"/>
    <w:rsid w:val="00DE673F"/>
    <w:rsid w:val="00DE74FF"/>
    <w:rsid w:val="00DE762D"/>
    <w:rsid w:val="00DE7BAF"/>
    <w:rsid w:val="00DE7CE8"/>
    <w:rsid w:val="00DF0241"/>
    <w:rsid w:val="00DF05A3"/>
    <w:rsid w:val="00DF09A3"/>
    <w:rsid w:val="00DF0AB7"/>
    <w:rsid w:val="00DF0E2B"/>
    <w:rsid w:val="00DF11C3"/>
    <w:rsid w:val="00DF126B"/>
    <w:rsid w:val="00DF174B"/>
    <w:rsid w:val="00DF19AC"/>
    <w:rsid w:val="00DF1AEF"/>
    <w:rsid w:val="00DF1C9F"/>
    <w:rsid w:val="00DF20CB"/>
    <w:rsid w:val="00DF23BE"/>
    <w:rsid w:val="00DF2922"/>
    <w:rsid w:val="00DF38F5"/>
    <w:rsid w:val="00DF39FC"/>
    <w:rsid w:val="00DF3D44"/>
    <w:rsid w:val="00DF3EA1"/>
    <w:rsid w:val="00DF440E"/>
    <w:rsid w:val="00DF44A8"/>
    <w:rsid w:val="00DF45B7"/>
    <w:rsid w:val="00DF46D7"/>
    <w:rsid w:val="00DF4F41"/>
    <w:rsid w:val="00DF514F"/>
    <w:rsid w:val="00DF53FA"/>
    <w:rsid w:val="00DF5A5B"/>
    <w:rsid w:val="00DF5FD1"/>
    <w:rsid w:val="00DF77C3"/>
    <w:rsid w:val="00E006F3"/>
    <w:rsid w:val="00E00BB5"/>
    <w:rsid w:val="00E00C10"/>
    <w:rsid w:val="00E0146F"/>
    <w:rsid w:val="00E015A0"/>
    <w:rsid w:val="00E0169B"/>
    <w:rsid w:val="00E01CE6"/>
    <w:rsid w:val="00E0310D"/>
    <w:rsid w:val="00E03274"/>
    <w:rsid w:val="00E0383A"/>
    <w:rsid w:val="00E03C16"/>
    <w:rsid w:val="00E040EE"/>
    <w:rsid w:val="00E04468"/>
    <w:rsid w:val="00E0447F"/>
    <w:rsid w:val="00E04665"/>
    <w:rsid w:val="00E04A96"/>
    <w:rsid w:val="00E04E55"/>
    <w:rsid w:val="00E05263"/>
    <w:rsid w:val="00E053E5"/>
    <w:rsid w:val="00E0575C"/>
    <w:rsid w:val="00E06697"/>
    <w:rsid w:val="00E067A0"/>
    <w:rsid w:val="00E06D91"/>
    <w:rsid w:val="00E07298"/>
    <w:rsid w:val="00E072EA"/>
    <w:rsid w:val="00E072F4"/>
    <w:rsid w:val="00E073C8"/>
    <w:rsid w:val="00E078FD"/>
    <w:rsid w:val="00E07901"/>
    <w:rsid w:val="00E10D7D"/>
    <w:rsid w:val="00E11A6B"/>
    <w:rsid w:val="00E12280"/>
    <w:rsid w:val="00E12DC2"/>
    <w:rsid w:val="00E12EC8"/>
    <w:rsid w:val="00E130F5"/>
    <w:rsid w:val="00E13656"/>
    <w:rsid w:val="00E13901"/>
    <w:rsid w:val="00E13C4C"/>
    <w:rsid w:val="00E13F82"/>
    <w:rsid w:val="00E14D99"/>
    <w:rsid w:val="00E14F08"/>
    <w:rsid w:val="00E152EF"/>
    <w:rsid w:val="00E157B7"/>
    <w:rsid w:val="00E15BB0"/>
    <w:rsid w:val="00E15E64"/>
    <w:rsid w:val="00E166FD"/>
    <w:rsid w:val="00E16778"/>
    <w:rsid w:val="00E16AD1"/>
    <w:rsid w:val="00E16EC0"/>
    <w:rsid w:val="00E16F0E"/>
    <w:rsid w:val="00E17FB6"/>
    <w:rsid w:val="00E209ED"/>
    <w:rsid w:val="00E20B2F"/>
    <w:rsid w:val="00E2100C"/>
    <w:rsid w:val="00E211D7"/>
    <w:rsid w:val="00E21308"/>
    <w:rsid w:val="00E220F4"/>
    <w:rsid w:val="00E223F9"/>
    <w:rsid w:val="00E22562"/>
    <w:rsid w:val="00E22F76"/>
    <w:rsid w:val="00E23090"/>
    <w:rsid w:val="00E2337C"/>
    <w:rsid w:val="00E234EA"/>
    <w:rsid w:val="00E236D0"/>
    <w:rsid w:val="00E23711"/>
    <w:rsid w:val="00E238FD"/>
    <w:rsid w:val="00E23B51"/>
    <w:rsid w:val="00E23DA7"/>
    <w:rsid w:val="00E242CD"/>
    <w:rsid w:val="00E2462E"/>
    <w:rsid w:val="00E24635"/>
    <w:rsid w:val="00E24C8B"/>
    <w:rsid w:val="00E2582E"/>
    <w:rsid w:val="00E25C4F"/>
    <w:rsid w:val="00E26750"/>
    <w:rsid w:val="00E2691F"/>
    <w:rsid w:val="00E269A1"/>
    <w:rsid w:val="00E2718B"/>
    <w:rsid w:val="00E2739E"/>
    <w:rsid w:val="00E275ED"/>
    <w:rsid w:val="00E318FA"/>
    <w:rsid w:val="00E32AB5"/>
    <w:rsid w:val="00E33063"/>
    <w:rsid w:val="00E3307A"/>
    <w:rsid w:val="00E333D9"/>
    <w:rsid w:val="00E33CE2"/>
    <w:rsid w:val="00E33F63"/>
    <w:rsid w:val="00E34249"/>
    <w:rsid w:val="00E34D88"/>
    <w:rsid w:val="00E352D7"/>
    <w:rsid w:val="00E35E1F"/>
    <w:rsid w:val="00E365FB"/>
    <w:rsid w:val="00E36D52"/>
    <w:rsid w:val="00E374F3"/>
    <w:rsid w:val="00E379E0"/>
    <w:rsid w:val="00E37C04"/>
    <w:rsid w:val="00E409A0"/>
    <w:rsid w:val="00E41363"/>
    <w:rsid w:val="00E4153D"/>
    <w:rsid w:val="00E41610"/>
    <w:rsid w:val="00E41BE5"/>
    <w:rsid w:val="00E424E6"/>
    <w:rsid w:val="00E42770"/>
    <w:rsid w:val="00E429B4"/>
    <w:rsid w:val="00E42D9F"/>
    <w:rsid w:val="00E42E2F"/>
    <w:rsid w:val="00E43173"/>
    <w:rsid w:val="00E439C6"/>
    <w:rsid w:val="00E44006"/>
    <w:rsid w:val="00E44190"/>
    <w:rsid w:val="00E442EE"/>
    <w:rsid w:val="00E4477F"/>
    <w:rsid w:val="00E4489D"/>
    <w:rsid w:val="00E452D7"/>
    <w:rsid w:val="00E46510"/>
    <w:rsid w:val="00E46DCE"/>
    <w:rsid w:val="00E476CB"/>
    <w:rsid w:val="00E47D10"/>
    <w:rsid w:val="00E47E4C"/>
    <w:rsid w:val="00E50013"/>
    <w:rsid w:val="00E500C2"/>
    <w:rsid w:val="00E50413"/>
    <w:rsid w:val="00E51074"/>
    <w:rsid w:val="00E5155A"/>
    <w:rsid w:val="00E51AE3"/>
    <w:rsid w:val="00E51C17"/>
    <w:rsid w:val="00E52461"/>
    <w:rsid w:val="00E52AA1"/>
    <w:rsid w:val="00E53280"/>
    <w:rsid w:val="00E5365E"/>
    <w:rsid w:val="00E53B20"/>
    <w:rsid w:val="00E53D00"/>
    <w:rsid w:val="00E546FA"/>
    <w:rsid w:val="00E569B7"/>
    <w:rsid w:val="00E5720E"/>
    <w:rsid w:val="00E57739"/>
    <w:rsid w:val="00E57A71"/>
    <w:rsid w:val="00E60040"/>
    <w:rsid w:val="00E60876"/>
    <w:rsid w:val="00E6096A"/>
    <w:rsid w:val="00E60A38"/>
    <w:rsid w:val="00E60AE0"/>
    <w:rsid w:val="00E60BB4"/>
    <w:rsid w:val="00E60C85"/>
    <w:rsid w:val="00E60E04"/>
    <w:rsid w:val="00E60F3B"/>
    <w:rsid w:val="00E61B47"/>
    <w:rsid w:val="00E61C83"/>
    <w:rsid w:val="00E61E25"/>
    <w:rsid w:val="00E62C4E"/>
    <w:rsid w:val="00E637D9"/>
    <w:rsid w:val="00E638C4"/>
    <w:rsid w:val="00E639D1"/>
    <w:rsid w:val="00E63D15"/>
    <w:rsid w:val="00E64149"/>
    <w:rsid w:val="00E641A8"/>
    <w:rsid w:val="00E6449A"/>
    <w:rsid w:val="00E6459B"/>
    <w:rsid w:val="00E64A8F"/>
    <w:rsid w:val="00E65252"/>
    <w:rsid w:val="00E654CB"/>
    <w:rsid w:val="00E662D2"/>
    <w:rsid w:val="00E664F7"/>
    <w:rsid w:val="00E66C75"/>
    <w:rsid w:val="00E66ECE"/>
    <w:rsid w:val="00E6793C"/>
    <w:rsid w:val="00E67CD7"/>
    <w:rsid w:val="00E70422"/>
    <w:rsid w:val="00E70687"/>
    <w:rsid w:val="00E70ABC"/>
    <w:rsid w:val="00E70F8E"/>
    <w:rsid w:val="00E71BB4"/>
    <w:rsid w:val="00E71D7A"/>
    <w:rsid w:val="00E71FA1"/>
    <w:rsid w:val="00E72709"/>
    <w:rsid w:val="00E727C1"/>
    <w:rsid w:val="00E72D99"/>
    <w:rsid w:val="00E73354"/>
    <w:rsid w:val="00E734D9"/>
    <w:rsid w:val="00E73C15"/>
    <w:rsid w:val="00E73DB2"/>
    <w:rsid w:val="00E74065"/>
    <w:rsid w:val="00E741C5"/>
    <w:rsid w:val="00E74225"/>
    <w:rsid w:val="00E747CA"/>
    <w:rsid w:val="00E74A07"/>
    <w:rsid w:val="00E74D24"/>
    <w:rsid w:val="00E74FFF"/>
    <w:rsid w:val="00E75826"/>
    <w:rsid w:val="00E75B91"/>
    <w:rsid w:val="00E75B9F"/>
    <w:rsid w:val="00E7612B"/>
    <w:rsid w:val="00E76179"/>
    <w:rsid w:val="00E76FAA"/>
    <w:rsid w:val="00E77571"/>
    <w:rsid w:val="00E80515"/>
    <w:rsid w:val="00E807FF"/>
    <w:rsid w:val="00E809F7"/>
    <w:rsid w:val="00E80CDA"/>
    <w:rsid w:val="00E80F8D"/>
    <w:rsid w:val="00E81645"/>
    <w:rsid w:val="00E817BA"/>
    <w:rsid w:val="00E81C74"/>
    <w:rsid w:val="00E82C68"/>
    <w:rsid w:val="00E82E32"/>
    <w:rsid w:val="00E8315B"/>
    <w:rsid w:val="00E8326B"/>
    <w:rsid w:val="00E83809"/>
    <w:rsid w:val="00E8390B"/>
    <w:rsid w:val="00E83FC0"/>
    <w:rsid w:val="00E84023"/>
    <w:rsid w:val="00E847B3"/>
    <w:rsid w:val="00E851B0"/>
    <w:rsid w:val="00E85266"/>
    <w:rsid w:val="00E85CAE"/>
    <w:rsid w:val="00E85F4E"/>
    <w:rsid w:val="00E874A9"/>
    <w:rsid w:val="00E876D7"/>
    <w:rsid w:val="00E87B6F"/>
    <w:rsid w:val="00E9030C"/>
    <w:rsid w:val="00E90429"/>
    <w:rsid w:val="00E90691"/>
    <w:rsid w:val="00E90B81"/>
    <w:rsid w:val="00E90C51"/>
    <w:rsid w:val="00E9129F"/>
    <w:rsid w:val="00E9161D"/>
    <w:rsid w:val="00E91760"/>
    <w:rsid w:val="00E91815"/>
    <w:rsid w:val="00E92762"/>
    <w:rsid w:val="00E92777"/>
    <w:rsid w:val="00E92F9C"/>
    <w:rsid w:val="00E93041"/>
    <w:rsid w:val="00E9329E"/>
    <w:rsid w:val="00E93AC7"/>
    <w:rsid w:val="00E94496"/>
    <w:rsid w:val="00E9494F"/>
    <w:rsid w:val="00E94C4E"/>
    <w:rsid w:val="00E95B19"/>
    <w:rsid w:val="00E95C09"/>
    <w:rsid w:val="00E95CE3"/>
    <w:rsid w:val="00E969BB"/>
    <w:rsid w:val="00E96A90"/>
    <w:rsid w:val="00E96CAB"/>
    <w:rsid w:val="00E97054"/>
    <w:rsid w:val="00E970F0"/>
    <w:rsid w:val="00E97656"/>
    <w:rsid w:val="00E97A60"/>
    <w:rsid w:val="00EA02A8"/>
    <w:rsid w:val="00EA0713"/>
    <w:rsid w:val="00EA0C9A"/>
    <w:rsid w:val="00EA0DE9"/>
    <w:rsid w:val="00EA10FA"/>
    <w:rsid w:val="00EA11DA"/>
    <w:rsid w:val="00EA1B27"/>
    <w:rsid w:val="00EA1D5F"/>
    <w:rsid w:val="00EA2805"/>
    <w:rsid w:val="00EA2CBE"/>
    <w:rsid w:val="00EA2F02"/>
    <w:rsid w:val="00EA2FA3"/>
    <w:rsid w:val="00EA30FA"/>
    <w:rsid w:val="00EA3413"/>
    <w:rsid w:val="00EA3737"/>
    <w:rsid w:val="00EA3B8E"/>
    <w:rsid w:val="00EA450C"/>
    <w:rsid w:val="00EA479D"/>
    <w:rsid w:val="00EA47F7"/>
    <w:rsid w:val="00EA4DD3"/>
    <w:rsid w:val="00EA4E4C"/>
    <w:rsid w:val="00EA50C7"/>
    <w:rsid w:val="00EA58D8"/>
    <w:rsid w:val="00EA60A7"/>
    <w:rsid w:val="00EA61FB"/>
    <w:rsid w:val="00EA62B2"/>
    <w:rsid w:val="00EA6335"/>
    <w:rsid w:val="00EA6371"/>
    <w:rsid w:val="00EA6F8A"/>
    <w:rsid w:val="00EA7318"/>
    <w:rsid w:val="00EA762D"/>
    <w:rsid w:val="00EA7C7A"/>
    <w:rsid w:val="00EB0229"/>
    <w:rsid w:val="00EB1031"/>
    <w:rsid w:val="00EB17BB"/>
    <w:rsid w:val="00EB2A7B"/>
    <w:rsid w:val="00EB3293"/>
    <w:rsid w:val="00EB3B2D"/>
    <w:rsid w:val="00EB3FE6"/>
    <w:rsid w:val="00EB58F4"/>
    <w:rsid w:val="00EB5CB4"/>
    <w:rsid w:val="00EB5D69"/>
    <w:rsid w:val="00EB64DD"/>
    <w:rsid w:val="00EB69AB"/>
    <w:rsid w:val="00EB6B39"/>
    <w:rsid w:val="00EB73A0"/>
    <w:rsid w:val="00EB75A9"/>
    <w:rsid w:val="00EC052F"/>
    <w:rsid w:val="00EC08FB"/>
    <w:rsid w:val="00EC0AF7"/>
    <w:rsid w:val="00EC110B"/>
    <w:rsid w:val="00EC12CC"/>
    <w:rsid w:val="00EC1855"/>
    <w:rsid w:val="00EC2259"/>
    <w:rsid w:val="00EC251B"/>
    <w:rsid w:val="00EC2980"/>
    <w:rsid w:val="00EC2A9F"/>
    <w:rsid w:val="00EC3341"/>
    <w:rsid w:val="00EC35B8"/>
    <w:rsid w:val="00EC3779"/>
    <w:rsid w:val="00EC394C"/>
    <w:rsid w:val="00EC3B30"/>
    <w:rsid w:val="00EC4656"/>
    <w:rsid w:val="00EC4CDB"/>
    <w:rsid w:val="00EC4CFD"/>
    <w:rsid w:val="00EC5148"/>
    <w:rsid w:val="00EC525E"/>
    <w:rsid w:val="00EC555B"/>
    <w:rsid w:val="00EC5886"/>
    <w:rsid w:val="00EC5A4F"/>
    <w:rsid w:val="00EC6363"/>
    <w:rsid w:val="00EC66F3"/>
    <w:rsid w:val="00EC6F84"/>
    <w:rsid w:val="00EC7772"/>
    <w:rsid w:val="00EC784B"/>
    <w:rsid w:val="00EC78CA"/>
    <w:rsid w:val="00EC7B49"/>
    <w:rsid w:val="00EC7B8F"/>
    <w:rsid w:val="00EC7BA4"/>
    <w:rsid w:val="00EC7CD6"/>
    <w:rsid w:val="00EC7D8C"/>
    <w:rsid w:val="00EC7FEF"/>
    <w:rsid w:val="00ED06BA"/>
    <w:rsid w:val="00ED07DE"/>
    <w:rsid w:val="00ED0A01"/>
    <w:rsid w:val="00ED1995"/>
    <w:rsid w:val="00ED29CD"/>
    <w:rsid w:val="00ED29DB"/>
    <w:rsid w:val="00ED2F76"/>
    <w:rsid w:val="00ED3018"/>
    <w:rsid w:val="00ED3400"/>
    <w:rsid w:val="00ED3450"/>
    <w:rsid w:val="00ED38C9"/>
    <w:rsid w:val="00ED4198"/>
    <w:rsid w:val="00ED44BC"/>
    <w:rsid w:val="00ED454D"/>
    <w:rsid w:val="00ED4B31"/>
    <w:rsid w:val="00ED4D92"/>
    <w:rsid w:val="00ED51DA"/>
    <w:rsid w:val="00ED55CA"/>
    <w:rsid w:val="00ED58EE"/>
    <w:rsid w:val="00ED59BA"/>
    <w:rsid w:val="00ED5C74"/>
    <w:rsid w:val="00ED5DFE"/>
    <w:rsid w:val="00ED6A2A"/>
    <w:rsid w:val="00ED7397"/>
    <w:rsid w:val="00ED73A1"/>
    <w:rsid w:val="00ED73C7"/>
    <w:rsid w:val="00ED749E"/>
    <w:rsid w:val="00ED74DE"/>
    <w:rsid w:val="00ED7D55"/>
    <w:rsid w:val="00EE0329"/>
    <w:rsid w:val="00EE109C"/>
    <w:rsid w:val="00EE1144"/>
    <w:rsid w:val="00EE1166"/>
    <w:rsid w:val="00EE127C"/>
    <w:rsid w:val="00EE1C7C"/>
    <w:rsid w:val="00EE22B5"/>
    <w:rsid w:val="00EE25D6"/>
    <w:rsid w:val="00EE2695"/>
    <w:rsid w:val="00EE30E4"/>
    <w:rsid w:val="00EE32E9"/>
    <w:rsid w:val="00EE37A5"/>
    <w:rsid w:val="00EE3A79"/>
    <w:rsid w:val="00EE3E1C"/>
    <w:rsid w:val="00EE437F"/>
    <w:rsid w:val="00EE46A7"/>
    <w:rsid w:val="00EE470B"/>
    <w:rsid w:val="00EE4801"/>
    <w:rsid w:val="00EE4DA1"/>
    <w:rsid w:val="00EE50CD"/>
    <w:rsid w:val="00EE50E9"/>
    <w:rsid w:val="00EE52A7"/>
    <w:rsid w:val="00EE5579"/>
    <w:rsid w:val="00EE59C2"/>
    <w:rsid w:val="00EE5CF0"/>
    <w:rsid w:val="00EE6D43"/>
    <w:rsid w:val="00EE7501"/>
    <w:rsid w:val="00EF064A"/>
    <w:rsid w:val="00EF06A9"/>
    <w:rsid w:val="00EF0EB3"/>
    <w:rsid w:val="00EF10A6"/>
    <w:rsid w:val="00EF1F35"/>
    <w:rsid w:val="00EF3107"/>
    <w:rsid w:val="00EF33FD"/>
    <w:rsid w:val="00EF3466"/>
    <w:rsid w:val="00EF3949"/>
    <w:rsid w:val="00EF397F"/>
    <w:rsid w:val="00EF3AA2"/>
    <w:rsid w:val="00EF3E31"/>
    <w:rsid w:val="00EF3EAD"/>
    <w:rsid w:val="00EF3F5F"/>
    <w:rsid w:val="00EF4969"/>
    <w:rsid w:val="00EF4DD3"/>
    <w:rsid w:val="00EF4F86"/>
    <w:rsid w:val="00EF60D2"/>
    <w:rsid w:val="00EF615A"/>
    <w:rsid w:val="00EF61B4"/>
    <w:rsid w:val="00EF6364"/>
    <w:rsid w:val="00EF6F2B"/>
    <w:rsid w:val="00EF7295"/>
    <w:rsid w:val="00EF769C"/>
    <w:rsid w:val="00EF79E5"/>
    <w:rsid w:val="00F0048F"/>
    <w:rsid w:val="00F00F16"/>
    <w:rsid w:val="00F01266"/>
    <w:rsid w:val="00F01D78"/>
    <w:rsid w:val="00F03959"/>
    <w:rsid w:val="00F03AEF"/>
    <w:rsid w:val="00F03D9D"/>
    <w:rsid w:val="00F04084"/>
    <w:rsid w:val="00F04A2D"/>
    <w:rsid w:val="00F04CFE"/>
    <w:rsid w:val="00F04EB1"/>
    <w:rsid w:val="00F05915"/>
    <w:rsid w:val="00F066C2"/>
    <w:rsid w:val="00F06D34"/>
    <w:rsid w:val="00F0709F"/>
    <w:rsid w:val="00F07460"/>
    <w:rsid w:val="00F074E6"/>
    <w:rsid w:val="00F07666"/>
    <w:rsid w:val="00F07AB6"/>
    <w:rsid w:val="00F07D4F"/>
    <w:rsid w:val="00F10529"/>
    <w:rsid w:val="00F10553"/>
    <w:rsid w:val="00F10B8F"/>
    <w:rsid w:val="00F11844"/>
    <w:rsid w:val="00F11B79"/>
    <w:rsid w:val="00F12C2D"/>
    <w:rsid w:val="00F12E58"/>
    <w:rsid w:val="00F130C5"/>
    <w:rsid w:val="00F1336D"/>
    <w:rsid w:val="00F134BC"/>
    <w:rsid w:val="00F1371A"/>
    <w:rsid w:val="00F1398A"/>
    <w:rsid w:val="00F13B56"/>
    <w:rsid w:val="00F13E79"/>
    <w:rsid w:val="00F14714"/>
    <w:rsid w:val="00F15A07"/>
    <w:rsid w:val="00F15E0B"/>
    <w:rsid w:val="00F164C6"/>
    <w:rsid w:val="00F167B1"/>
    <w:rsid w:val="00F172BF"/>
    <w:rsid w:val="00F17349"/>
    <w:rsid w:val="00F17791"/>
    <w:rsid w:val="00F201BB"/>
    <w:rsid w:val="00F20931"/>
    <w:rsid w:val="00F212DC"/>
    <w:rsid w:val="00F217FA"/>
    <w:rsid w:val="00F21873"/>
    <w:rsid w:val="00F21954"/>
    <w:rsid w:val="00F21BA9"/>
    <w:rsid w:val="00F2279D"/>
    <w:rsid w:val="00F24820"/>
    <w:rsid w:val="00F252F0"/>
    <w:rsid w:val="00F257FA"/>
    <w:rsid w:val="00F26336"/>
    <w:rsid w:val="00F268A8"/>
    <w:rsid w:val="00F26D21"/>
    <w:rsid w:val="00F26E1D"/>
    <w:rsid w:val="00F2749B"/>
    <w:rsid w:val="00F2772A"/>
    <w:rsid w:val="00F27A6E"/>
    <w:rsid w:val="00F27CDB"/>
    <w:rsid w:val="00F308F3"/>
    <w:rsid w:val="00F3112D"/>
    <w:rsid w:val="00F31475"/>
    <w:rsid w:val="00F31864"/>
    <w:rsid w:val="00F32D49"/>
    <w:rsid w:val="00F334C3"/>
    <w:rsid w:val="00F33B35"/>
    <w:rsid w:val="00F34455"/>
    <w:rsid w:val="00F34736"/>
    <w:rsid w:val="00F348CA"/>
    <w:rsid w:val="00F34FD0"/>
    <w:rsid w:val="00F354BC"/>
    <w:rsid w:val="00F35602"/>
    <w:rsid w:val="00F3575C"/>
    <w:rsid w:val="00F35A2A"/>
    <w:rsid w:val="00F35B64"/>
    <w:rsid w:val="00F35DA9"/>
    <w:rsid w:val="00F363D7"/>
    <w:rsid w:val="00F36579"/>
    <w:rsid w:val="00F36601"/>
    <w:rsid w:val="00F36952"/>
    <w:rsid w:val="00F36FF2"/>
    <w:rsid w:val="00F3723A"/>
    <w:rsid w:val="00F4021F"/>
    <w:rsid w:val="00F4025D"/>
    <w:rsid w:val="00F405A9"/>
    <w:rsid w:val="00F40640"/>
    <w:rsid w:val="00F40C2E"/>
    <w:rsid w:val="00F41182"/>
    <w:rsid w:val="00F416EC"/>
    <w:rsid w:val="00F41DA9"/>
    <w:rsid w:val="00F422FE"/>
    <w:rsid w:val="00F4250C"/>
    <w:rsid w:val="00F4290B"/>
    <w:rsid w:val="00F42E6D"/>
    <w:rsid w:val="00F42EA3"/>
    <w:rsid w:val="00F43688"/>
    <w:rsid w:val="00F436E9"/>
    <w:rsid w:val="00F4375B"/>
    <w:rsid w:val="00F43A87"/>
    <w:rsid w:val="00F44A5B"/>
    <w:rsid w:val="00F44B75"/>
    <w:rsid w:val="00F45B15"/>
    <w:rsid w:val="00F45CAD"/>
    <w:rsid w:val="00F46980"/>
    <w:rsid w:val="00F46D40"/>
    <w:rsid w:val="00F46E53"/>
    <w:rsid w:val="00F471DF"/>
    <w:rsid w:val="00F50D4B"/>
    <w:rsid w:val="00F51D0B"/>
    <w:rsid w:val="00F51D14"/>
    <w:rsid w:val="00F52388"/>
    <w:rsid w:val="00F525CA"/>
    <w:rsid w:val="00F53909"/>
    <w:rsid w:val="00F53B0A"/>
    <w:rsid w:val="00F53B98"/>
    <w:rsid w:val="00F53C68"/>
    <w:rsid w:val="00F542AB"/>
    <w:rsid w:val="00F54833"/>
    <w:rsid w:val="00F548E9"/>
    <w:rsid w:val="00F55A9E"/>
    <w:rsid w:val="00F560D9"/>
    <w:rsid w:val="00F56217"/>
    <w:rsid w:val="00F568A2"/>
    <w:rsid w:val="00F5691B"/>
    <w:rsid w:val="00F56FBA"/>
    <w:rsid w:val="00F57569"/>
    <w:rsid w:val="00F57580"/>
    <w:rsid w:val="00F575F1"/>
    <w:rsid w:val="00F5776B"/>
    <w:rsid w:val="00F57A98"/>
    <w:rsid w:val="00F60466"/>
    <w:rsid w:val="00F60545"/>
    <w:rsid w:val="00F609B4"/>
    <w:rsid w:val="00F60C83"/>
    <w:rsid w:val="00F60E67"/>
    <w:rsid w:val="00F61430"/>
    <w:rsid w:val="00F62078"/>
    <w:rsid w:val="00F62952"/>
    <w:rsid w:val="00F62E8F"/>
    <w:rsid w:val="00F63342"/>
    <w:rsid w:val="00F636D0"/>
    <w:rsid w:val="00F637BF"/>
    <w:rsid w:val="00F63E73"/>
    <w:rsid w:val="00F63EB1"/>
    <w:rsid w:val="00F6401F"/>
    <w:rsid w:val="00F64162"/>
    <w:rsid w:val="00F65D9E"/>
    <w:rsid w:val="00F65E0C"/>
    <w:rsid w:val="00F66233"/>
    <w:rsid w:val="00F668C9"/>
    <w:rsid w:val="00F66917"/>
    <w:rsid w:val="00F67BD7"/>
    <w:rsid w:val="00F67C63"/>
    <w:rsid w:val="00F67D51"/>
    <w:rsid w:val="00F705C0"/>
    <w:rsid w:val="00F706DC"/>
    <w:rsid w:val="00F7078E"/>
    <w:rsid w:val="00F70A61"/>
    <w:rsid w:val="00F71480"/>
    <w:rsid w:val="00F72617"/>
    <w:rsid w:val="00F72808"/>
    <w:rsid w:val="00F73213"/>
    <w:rsid w:val="00F7336D"/>
    <w:rsid w:val="00F73874"/>
    <w:rsid w:val="00F7389B"/>
    <w:rsid w:val="00F73C46"/>
    <w:rsid w:val="00F73D02"/>
    <w:rsid w:val="00F73F27"/>
    <w:rsid w:val="00F741E8"/>
    <w:rsid w:val="00F752AE"/>
    <w:rsid w:val="00F75E3A"/>
    <w:rsid w:val="00F75FF1"/>
    <w:rsid w:val="00F760EE"/>
    <w:rsid w:val="00F760F4"/>
    <w:rsid w:val="00F76B3C"/>
    <w:rsid w:val="00F77493"/>
    <w:rsid w:val="00F77B9C"/>
    <w:rsid w:val="00F77C66"/>
    <w:rsid w:val="00F77D2A"/>
    <w:rsid w:val="00F77E14"/>
    <w:rsid w:val="00F77EF2"/>
    <w:rsid w:val="00F80193"/>
    <w:rsid w:val="00F80206"/>
    <w:rsid w:val="00F805D7"/>
    <w:rsid w:val="00F808FC"/>
    <w:rsid w:val="00F80F04"/>
    <w:rsid w:val="00F81242"/>
    <w:rsid w:val="00F812D8"/>
    <w:rsid w:val="00F81452"/>
    <w:rsid w:val="00F815FB"/>
    <w:rsid w:val="00F81648"/>
    <w:rsid w:val="00F818FD"/>
    <w:rsid w:val="00F81914"/>
    <w:rsid w:val="00F82131"/>
    <w:rsid w:val="00F821E7"/>
    <w:rsid w:val="00F8276F"/>
    <w:rsid w:val="00F839D3"/>
    <w:rsid w:val="00F83AC2"/>
    <w:rsid w:val="00F83C09"/>
    <w:rsid w:val="00F83C77"/>
    <w:rsid w:val="00F84F39"/>
    <w:rsid w:val="00F85808"/>
    <w:rsid w:val="00F8730E"/>
    <w:rsid w:val="00F87388"/>
    <w:rsid w:val="00F87B95"/>
    <w:rsid w:val="00F9075D"/>
    <w:rsid w:val="00F90762"/>
    <w:rsid w:val="00F908E8"/>
    <w:rsid w:val="00F90BD2"/>
    <w:rsid w:val="00F90D18"/>
    <w:rsid w:val="00F913D3"/>
    <w:rsid w:val="00F9167A"/>
    <w:rsid w:val="00F91E71"/>
    <w:rsid w:val="00F9218B"/>
    <w:rsid w:val="00F9253B"/>
    <w:rsid w:val="00F92990"/>
    <w:rsid w:val="00F92D4F"/>
    <w:rsid w:val="00F92FF4"/>
    <w:rsid w:val="00F9311F"/>
    <w:rsid w:val="00F93442"/>
    <w:rsid w:val="00F936B5"/>
    <w:rsid w:val="00F9423B"/>
    <w:rsid w:val="00F9462D"/>
    <w:rsid w:val="00F9483E"/>
    <w:rsid w:val="00F949D0"/>
    <w:rsid w:val="00F94F33"/>
    <w:rsid w:val="00F950E4"/>
    <w:rsid w:val="00F953A9"/>
    <w:rsid w:val="00F95540"/>
    <w:rsid w:val="00F95760"/>
    <w:rsid w:val="00F9580A"/>
    <w:rsid w:val="00F95965"/>
    <w:rsid w:val="00F962A0"/>
    <w:rsid w:val="00FA0966"/>
    <w:rsid w:val="00FA1137"/>
    <w:rsid w:val="00FA1BF3"/>
    <w:rsid w:val="00FA2212"/>
    <w:rsid w:val="00FA2256"/>
    <w:rsid w:val="00FA22C0"/>
    <w:rsid w:val="00FA255A"/>
    <w:rsid w:val="00FA286D"/>
    <w:rsid w:val="00FA2B10"/>
    <w:rsid w:val="00FA30FA"/>
    <w:rsid w:val="00FA38B4"/>
    <w:rsid w:val="00FA39B8"/>
    <w:rsid w:val="00FA3B87"/>
    <w:rsid w:val="00FA3C2B"/>
    <w:rsid w:val="00FA3C60"/>
    <w:rsid w:val="00FA3E95"/>
    <w:rsid w:val="00FA40D2"/>
    <w:rsid w:val="00FA4426"/>
    <w:rsid w:val="00FA4675"/>
    <w:rsid w:val="00FA46F3"/>
    <w:rsid w:val="00FA5092"/>
    <w:rsid w:val="00FA5398"/>
    <w:rsid w:val="00FA5DED"/>
    <w:rsid w:val="00FA63B0"/>
    <w:rsid w:val="00FA6FE4"/>
    <w:rsid w:val="00FA7671"/>
    <w:rsid w:val="00FA7CF9"/>
    <w:rsid w:val="00FA7D24"/>
    <w:rsid w:val="00FB014E"/>
    <w:rsid w:val="00FB0D52"/>
    <w:rsid w:val="00FB16A3"/>
    <w:rsid w:val="00FB18E9"/>
    <w:rsid w:val="00FB24DC"/>
    <w:rsid w:val="00FB2649"/>
    <w:rsid w:val="00FB27F5"/>
    <w:rsid w:val="00FB2D02"/>
    <w:rsid w:val="00FB3591"/>
    <w:rsid w:val="00FB35F6"/>
    <w:rsid w:val="00FB43EB"/>
    <w:rsid w:val="00FB4804"/>
    <w:rsid w:val="00FB4BF4"/>
    <w:rsid w:val="00FB4C2F"/>
    <w:rsid w:val="00FB5046"/>
    <w:rsid w:val="00FB6680"/>
    <w:rsid w:val="00FB6BFD"/>
    <w:rsid w:val="00FB6C73"/>
    <w:rsid w:val="00FB70AE"/>
    <w:rsid w:val="00FB737D"/>
    <w:rsid w:val="00FB75BC"/>
    <w:rsid w:val="00FB76A5"/>
    <w:rsid w:val="00FB76FB"/>
    <w:rsid w:val="00FB772A"/>
    <w:rsid w:val="00FC0246"/>
    <w:rsid w:val="00FC03FE"/>
    <w:rsid w:val="00FC0B26"/>
    <w:rsid w:val="00FC0D2D"/>
    <w:rsid w:val="00FC1179"/>
    <w:rsid w:val="00FC18FB"/>
    <w:rsid w:val="00FC1949"/>
    <w:rsid w:val="00FC19C9"/>
    <w:rsid w:val="00FC19CB"/>
    <w:rsid w:val="00FC1D63"/>
    <w:rsid w:val="00FC1E64"/>
    <w:rsid w:val="00FC1F9E"/>
    <w:rsid w:val="00FC2905"/>
    <w:rsid w:val="00FC304D"/>
    <w:rsid w:val="00FC32D9"/>
    <w:rsid w:val="00FC3C28"/>
    <w:rsid w:val="00FC47F5"/>
    <w:rsid w:val="00FC4852"/>
    <w:rsid w:val="00FC4AC1"/>
    <w:rsid w:val="00FC50B9"/>
    <w:rsid w:val="00FC519B"/>
    <w:rsid w:val="00FC5A59"/>
    <w:rsid w:val="00FC67CF"/>
    <w:rsid w:val="00FC6C79"/>
    <w:rsid w:val="00FC73CE"/>
    <w:rsid w:val="00FC79F1"/>
    <w:rsid w:val="00FC7D7E"/>
    <w:rsid w:val="00FC7F9B"/>
    <w:rsid w:val="00FD001B"/>
    <w:rsid w:val="00FD03FA"/>
    <w:rsid w:val="00FD0BF1"/>
    <w:rsid w:val="00FD1201"/>
    <w:rsid w:val="00FD13DB"/>
    <w:rsid w:val="00FD18C8"/>
    <w:rsid w:val="00FD2805"/>
    <w:rsid w:val="00FD2F4B"/>
    <w:rsid w:val="00FD34A0"/>
    <w:rsid w:val="00FD3526"/>
    <w:rsid w:val="00FD3A9D"/>
    <w:rsid w:val="00FD3E5D"/>
    <w:rsid w:val="00FD466B"/>
    <w:rsid w:val="00FD4824"/>
    <w:rsid w:val="00FD4C02"/>
    <w:rsid w:val="00FD506A"/>
    <w:rsid w:val="00FD5154"/>
    <w:rsid w:val="00FD52F8"/>
    <w:rsid w:val="00FD540D"/>
    <w:rsid w:val="00FD56FF"/>
    <w:rsid w:val="00FD5706"/>
    <w:rsid w:val="00FD592E"/>
    <w:rsid w:val="00FD5D22"/>
    <w:rsid w:val="00FD5D88"/>
    <w:rsid w:val="00FD609E"/>
    <w:rsid w:val="00FD69F7"/>
    <w:rsid w:val="00FD7484"/>
    <w:rsid w:val="00FD7D0B"/>
    <w:rsid w:val="00FE07E0"/>
    <w:rsid w:val="00FE0DC0"/>
    <w:rsid w:val="00FE0DCB"/>
    <w:rsid w:val="00FE1163"/>
    <w:rsid w:val="00FE163C"/>
    <w:rsid w:val="00FE1A8B"/>
    <w:rsid w:val="00FE21DA"/>
    <w:rsid w:val="00FE24A0"/>
    <w:rsid w:val="00FE28BF"/>
    <w:rsid w:val="00FE2E53"/>
    <w:rsid w:val="00FE30A3"/>
    <w:rsid w:val="00FE3283"/>
    <w:rsid w:val="00FE36F3"/>
    <w:rsid w:val="00FE37CB"/>
    <w:rsid w:val="00FE3E19"/>
    <w:rsid w:val="00FE41E1"/>
    <w:rsid w:val="00FE4E8A"/>
    <w:rsid w:val="00FE574A"/>
    <w:rsid w:val="00FE5D68"/>
    <w:rsid w:val="00FE6200"/>
    <w:rsid w:val="00FE6861"/>
    <w:rsid w:val="00FE6BA4"/>
    <w:rsid w:val="00FE6D70"/>
    <w:rsid w:val="00FE7757"/>
    <w:rsid w:val="00FF08A6"/>
    <w:rsid w:val="00FF0D11"/>
    <w:rsid w:val="00FF10E1"/>
    <w:rsid w:val="00FF16FA"/>
    <w:rsid w:val="00FF2352"/>
    <w:rsid w:val="00FF237E"/>
    <w:rsid w:val="00FF2D24"/>
    <w:rsid w:val="00FF324C"/>
    <w:rsid w:val="00FF3331"/>
    <w:rsid w:val="00FF341A"/>
    <w:rsid w:val="00FF4410"/>
    <w:rsid w:val="00FF4BB0"/>
    <w:rsid w:val="00FF4F5F"/>
    <w:rsid w:val="00FF5190"/>
    <w:rsid w:val="00FF5D7F"/>
    <w:rsid w:val="00FF5E94"/>
    <w:rsid w:val="00FF6282"/>
    <w:rsid w:val="00FF6484"/>
    <w:rsid w:val="00FF6AD0"/>
    <w:rsid w:val="00FF707B"/>
    <w:rsid w:val="00FF71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903330D3-7BB2-AE40-9821-7F774EBB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291D7A"/>
    <w:pPr>
      <w:widowControl w:val="0"/>
      <w:wordWrap w:val="0"/>
      <w:spacing w:line="460" w:lineRule="exact"/>
      <w:jc w:val="both"/>
    </w:pPr>
    <w:rPr>
      <w:rFonts w:ascii="Times New Roman" w:eastAsia="宋体" w:hAnsi="Times New Roman"/>
      <w:sz w:val="24"/>
    </w:rPr>
  </w:style>
  <w:style w:type="paragraph" w:styleId="1">
    <w:name w:val="heading 1"/>
    <w:aliases w:val="章标题"/>
    <w:basedOn w:val="a1"/>
    <w:next w:val="a1"/>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1"/>
    <w:next w:val="a1"/>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1"/>
    <w:next w:val="a1"/>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1"/>
    <w:next w:val="a1"/>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1"/>
    <w:next w:val="a1"/>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er"/>
    <w:basedOn w:val="a1"/>
    <w:link w:val="a6"/>
    <w:rsid w:val="00911A13"/>
    <w:pPr>
      <w:tabs>
        <w:tab w:val="center" w:pos="4153"/>
        <w:tab w:val="right" w:pos="8306"/>
      </w:tabs>
      <w:snapToGrid w:val="0"/>
      <w:jc w:val="left"/>
    </w:pPr>
    <w:rPr>
      <w:sz w:val="18"/>
      <w:szCs w:val="18"/>
    </w:rPr>
  </w:style>
  <w:style w:type="character" w:customStyle="1" w:styleId="a6">
    <w:name w:val="页脚 字符"/>
    <w:basedOn w:val="a2"/>
    <w:link w:val="a5"/>
    <w:rsid w:val="00911A13"/>
    <w:rPr>
      <w:rFonts w:ascii="Times New Roman" w:eastAsia="宋体" w:hAnsi="Times New Roman" w:cs="Times New Roman"/>
      <w:sz w:val="18"/>
      <w:szCs w:val="18"/>
    </w:rPr>
  </w:style>
  <w:style w:type="paragraph" w:styleId="a7">
    <w:name w:val="endnote text"/>
    <w:basedOn w:val="a1"/>
    <w:link w:val="a8"/>
    <w:rsid w:val="00EA479D"/>
    <w:pPr>
      <w:snapToGrid w:val="0"/>
      <w:jc w:val="left"/>
    </w:pPr>
  </w:style>
  <w:style w:type="character" w:customStyle="1" w:styleId="a8">
    <w:name w:val="尾注文本 字符"/>
    <w:basedOn w:val="a2"/>
    <w:link w:val="a7"/>
    <w:rsid w:val="00EA479D"/>
    <w:rPr>
      <w:rFonts w:ascii="Times New Roman" w:eastAsia="宋体" w:hAnsi="Times New Roman" w:cs="Times New Roman"/>
    </w:rPr>
  </w:style>
  <w:style w:type="character" w:customStyle="1" w:styleId="10">
    <w:name w:val="标题 1 字符"/>
    <w:aliases w:val="章标题 字符"/>
    <w:basedOn w:val="a2"/>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2"/>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9"/>
    <w:uiPriority w:val="10"/>
    <w:rsid w:val="00A042F8"/>
    <w:pPr>
      <w:numPr>
        <w:numId w:val="13"/>
      </w:numPr>
      <w:jc w:val="left"/>
      <w:outlineLvl w:val="0"/>
    </w:pPr>
    <w:rPr>
      <w:rFonts w:cstheme="majorBidi"/>
      <w:b/>
      <w:bCs w:val="0"/>
    </w:rPr>
  </w:style>
  <w:style w:type="character" w:customStyle="1" w:styleId="a9">
    <w:name w:val="标题 字符"/>
    <w:aliases w:val="二级节标题 字符"/>
    <w:basedOn w:val="a2"/>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1"/>
    <w:link w:val="aa"/>
    <w:uiPriority w:val="11"/>
    <w:rsid w:val="00456AF4"/>
    <w:pPr>
      <w:numPr>
        <w:numId w:val="13"/>
      </w:numPr>
      <w:jc w:val="left"/>
      <w:outlineLvl w:val="1"/>
    </w:pPr>
    <w:rPr>
      <w:rFonts w:cstheme="minorBidi"/>
      <w:b/>
      <w:bCs w:val="0"/>
      <w:kern w:val="28"/>
      <w:szCs w:val="32"/>
    </w:rPr>
  </w:style>
  <w:style w:type="character" w:customStyle="1" w:styleId="aa">
    <w:name w:val="副标题 字符"/>
    <w:aliases w:val="三级节标题 字符"/>
    <w:basedOn w:val="a2"/>
    <w:link w:val="a0"/>
    <w:uiPriority w:val="11"/>
    <w:rsid w:val="00456AF4"/>
    <w:rPr>
      <w:rFonts w:ascii="Times New Roman" w:eastAsia="黑体" w:hAnsi="Times New Roman"/>
      <w:kern w:val="28"/>
      <w:sz w:val="24"/>
      <w:szCs w:val="32"/>
    </w:rPr>
  </w:style>
  <w:style w:type="paragraph" w:customStyle="1" w:styleId="md-end-block">
    <w:name w:val="md-end-block"/>
    <w:basedOn w:val="a1"/>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2"/>
    <w:rsid w:val="003734B0"/>
  </w:style>
  <w:style w:type="character" w:customStyle="1" w:styleId="30">
    <w:name w:val="标题 3 字符"/>
    <w:aliases w:val="二级标题 字符"/>
    <w:basedOn w:val="a2"/>
    <w:link w:val="3"/>
    <w:uiPriority w:val="9"/>
    <w:rsid w:val="004D5A93"/>
    <w:rPr>
      <w:rFonts w:ascii="Times New Roman" w:eastAsia="黑体" w:hAnsi="Times New Roman"/>
      <w:bCs/>
      <w:sz w:val="24"/>
      <w:szCs w:val="32"/>
    </w:rPr>
  </w:style>
  <w:style w:type="character" w:styleId="ab">
    <w:name w:val="Placeholder Text"/>
    <w:basedOn w:val="a2"/>
    <w:uiPriority w:val="99"/>
    <w:semiHidden/>
    <w:rsid w:val="00C352C4"/>
    <w:rPr>
      <w:color w:val="808080"/>
    </w:rPr>
  </w:style>
  <w:style w:type="character" w:styleId="ac">
    <w:name w:val="Strong"/>
    <w:basedOn w:val="a2"/>
    <w:uiPriority w:val="22"/>
    <w:qFormat/>
    <w:rsid w:val="00D37966"/>
    <w:rPr>
      <w:b/>
      <w:bCs/>
    </w:rPr>
  </w:style>
  <w:style w:type="character" w:styleId="ad">
    <w:name w:val="Hyperlink"/>
    <w:basedOn w:val="a2"/>
    <w:uiPriority w:val="99"/>
    <w:unhideWhenUsed/>
    <w:rsid w:val="00834EAD"/>
    <w:rPr>
      <w:color w:val="0563C1" w:themeColor="hyperlink"/>
      <w:u w:val="single"/>
    </w:rPr>
  </w:style>
  <w:style w:type="character" w:customStyle="1" w:styleId="11">
    <w:name w:val="未处理的提及1"/>
    <w:basedOn w:val="a2"/>
    <w:uiPriority w:val="99"/>
    <w:semiHidden/>
    <w:unhideWhenUsed/>
    <w:rsid w:val="00834EAD"/>
    <w:rPr>
      <w:color w:val="605E5C"/>
      <w:shd w:val="clear" w:color="auto" w:fill="E1DFDD"/>
    </w:rPr>
  </w:style>
  <w:style w:type="character" w:styleId="ae">
    <w:name w:val="FollowedHyperlink"/>
    <w:basedOn w:val="a2"/>
    <w:uiPriority w:val="99"/>
    <w:semiHidden/>
    <w:unhideWhenUsed/>
    <w:rsid w:val="0056366E"/>
    <w:rPr>
      <w:color w:val="954F72" w:themeColor="followedHyperlink"/>
      <w:u w:val="single"/>
    </w:rPr>
  </w:style>
  <w:style w:type="paragraph" w:styleId="af">
    <w:name w:val="List Paragraph"/>
    <w:basedOn w:val="a1"/>
    <w:uiPriority w:val="34"/>
    <w:qFormat/>
    <w:rsid w:val="000975A4"/>
    <w:pPr>
      <w:ind w:firstLineChars="200" w:firstLine="420"/>
    </w:pPr>
  </w:style>
  <w:style w:type="paragraph" w:styleId="af0">
    <w:name w:val="caption"/>
    <w:basedOn w:val="a1"/>
    <w:next w:val="a1"/>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2"/>
    <w:link w:val="4"/>
    <w:uiPriority w:val="9"/>
    <w:rsid w:val="004D5A93"/>
    <w:rPr>
      <w:rFonts w:ascii="Times New Roman" w:eastAsia="黑体" w:hAnsi="Times New Roman" w:cstheme="majorBidi"/>
      <w:bCs/>
      <w:sz w:val="24"/>
      <w:szCs w:val="28"/>
    </w:rPr>
  </w:style>
  <w:style w:type="paragraph" w:styleId="TOC3">
    <w:name w:val="toc 3"/>
    <w:basedOn w:val="a1"/>
    <w:next w:val="a1"/>
    <w:autoRedefine/>
    <w:uiPriority w:val="39"/>
    <w:unhideWhenUsed/>
    <w:rsid w:val="00890064"/>
    <w:pPr>
      <w:ind w:leftChars="400" w:left="840"/>
    </w:pPr>
  </w:style>
  <w:style w:type="character" w:customStyle="1" w:styleId="90">
    <w:name w:val="标题 9 字符"/>
    <w:basedOn w:val="a2"/>
    <w:link w:val="9"/>
    <w:uiPriority w:val="9"/>
    <w:semiHidden/>
    <w:rsid w:val="00890064"/>
    <w:rPr>
      <w:rFonts w:asciiTheme="majorHAnsi" w:eastAsiaTheme="majorEastAsia" w:hAnsiTheme="majorHAnsi" w:cstheme="majorBidi"/>
      <w:szCs w:val="21"/>
    </w:rPr>
  </w:style>
  <w:style w:type="paragraph" w:styleId="TOC1">
    <w:name w:val="toc 1"/>
    <w:basedOn w:val="a1"/>
    <w:next w:val="a1"/>
    <w:autoRedefine/>
    <w:uiPriority w:val="39"/>
    <w:unhideWhenUsed/>
    <w:rsid w:val="0076281B"/>
    <w:pPr>
      <w:tabs>
        <w:tab w:val="right" w:leader="dot" w:pos="8296"/>
      </w:tabs>
      <w:jc w:val="center"/>
    </w:pPr>
    <w:rPr>
      <w:rFonts w:eastAsia="黑体"/>
      <w:sz w:val="28"/>
    </w:rPr>
  </w:style>
  <w:style w:type="paragraph" w:styleId="TOC2">
    <w:name w:val="toc 2"/>
    <w:basedOn w:val="a1"/>
    <w:next w:val="a1"/>
    <w:autoRedefine/>
    <w:uiPriority w:val="39"/>
    <w:unhideWhenUsed/>
    <w:rsid w:val="00890064"/>
    <w:pPr>
      <w:ind w:leftChars="200" w:left="420"/>
    </w:pPr>
  </w:style>
  <w:style w:type="paragraph" w:styleId="af1">
    <w:name w:val="Revision"/>
    <w:hidden/>
    <w:uiPriority w:val="99"/>
    <w:semiHidden/>
    <w:rsid w:val="00890064"/>
    <w:rPr>
      <w:rFonts w:ascii="Times New Roman" w:eastAsia="宋体" w:hAnsi="Times New Roman" w:cs="Times New Roman"/>
      <w:sz w:val="24"/>
    </w:rPr>
  </w:style>
  <w:style w:type="table" w:styleId="af2">
    <w:name w:val="Table Grid"/>
    <w:basedOn w:val="a3"/>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图注"/>
    <w:basedOn w:val="a1"/>
    <w:qFormat/>
    <w:rsid w:val="002B5016"/>
    <w:pPr>
      <w:jc w:val="center"/>
    </w:pPr>
  </w:style>
  <w:style w:type="paragraph" w:customStyle="1" w:styleId="af4">
    <w:name w:val="表注"/>
    <w:basedOn w:val="a1"/>
    <w:qFormat/>
    <w:rsid w:val="00B0494E"/>
    <w:pPr>
      <w:jc w:val="center"/>
    </w:pPr>
    <w:rPr>
      <w:rFonts w:eastAsia="黑体"/>
      <w:bCs/>
    </w:rPr>
  </w:style>
  <w:style w:type="character" w:styleId="af5">
    <w:name w:val="endnote reference"/>
    <w:basedOn w:val="a2"/>
    <w:uiPriority w:val="99"/>
    <w:semiHidden/>
    <w:unhideWhenUsed/>
    <w:rsid w:val="00231106"/>
    <w:rPr>
      <w:vertAlign w:val="superscript"/>
    </w:rPr>
  </w:style>
  <w:style w:type="character" w:customStyle="1" w:styleId="Char">
    <w:name w:val="开题报告内容 Char"/>
    <w:link w:val="af6"/>
    <w:rsid w:val="00A2267A"/>
    <w:rPr>
      <w:rFonts w:ascii="宋体" w:hAnsi="宋体"/>
      <w:sz w:val="24"/>
    </w:rPr>
  </w:style>
  <w:style w:type="paragraph" w:customStyle="1" w:styleId="af6">
    <w:name w:val="开题报告内容"/>
    <w:basedOn w:val="a1"/>
    <w:link w:val="Char"/>
    <w:qFormat/>
    <w:rsid w:val="00A2267A"/>
    <w:pPr>
      <w:wordWrap/>
      <w:spacing w:line="360" w:lineRule="auto"/>
      <w:ind w:firstLineChars="200" w:firstLine="480"/>
    </w:pPr>
    <w:rPr>
      <w:rFonts w:ascii="宋体" w:hAnsi="宋体"/>
    </w:rPr>
  </w:style>
  <w:style w:type="paragraph" w:styleId="af7">
    <w:name w:val="footnote text"/>
    <w:basedOn w:val="a1"/>
    <w:link w:val="af8"/>
    <w:uiPriority w:val="99"/>
    <w:semiHidden/>
    <w:unhideWhenUsed/>
    <w:rsid w:val="00321B75"/>
    <w:pPr>
      <w:snapToGrid w:val="0"/>
      <w:jc w:val="left"/>
    </w:pPr>
    <w:rPr>
      <w:sz w:val="18"/>
      <w:szCs w:val="18"/>
    </w:rPr>
  </w:style>
  <w:style w:type="character" w:customStyle="1" w:styleId="af8">
    <w:name w:val="脚注文本 字符"/>
    <w:basedOn w:val="a2"/>
    <w:link w:val="af7"/>
    <w:uiPriority w:val="99"/>
    <w:semiHidden/>
    <w:rsid w:val="00321B75"/>
    <w:rPr>
      <w:rFonts w:ascii="Times New Roman" w:eastAsia="宋体" w:hAnsi="Times New Roman" w:cs="Times New Roman"/>
      <w:sz w:val="18"/>
      <w:szCs w:val="18"/>
    </w:rPr>
  </w:style>
  <w:style w:type="character" w:styleId="af9">
    <w:name w:val="footnote reference"/>
    <w:basedOn w:val="a2"/>
    <w:uiPriority w:val="99"/>
    <w:semiHidden/>
    <w:unhideWhenUsed/>
    <w:rsid w:val="00321B75"/>
    <w:rPr>
      <w:vertAlign w:val="superscript"/>
    </w:rPr>
  </w:style>
  <w:style w:type="paragraph" w:styleId="afa">
    <w:name w:val="header"/>
    <w:basedOn w:val="a1"/>
    <w:link w:val="afb"/>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b">
    <w:name w:val="页眉 字符"/>
    <w:basedOn w:val="a2"/>
    <w:link w:val="afa"/>
    <w:uiPriority w:val="99"/>
    <w:rsid w:val="00A20DC0"/>
    <w:rPr>
      <w:rFonts w:ascii="Times New Roman" w:eastAsia="宋体" w:hAnsi="Times New Roman" w:cs="Times New Roman"/>
      <w:sz w:val="18"/>
      <w:szCs w:val="18"/>
    </w:rPr>
  </w:style>
  <w:style w:type="character" w:customStyle="1" w:styleId="21">
    <w:name w:val="未处理的提及2"/>
    <w:basedOn w:val="a2"/>
    <w:uiPriority w:val="99"/>
    <w:semiHidden/>
    <w:unhideWhenUsed/>
    <w:rsid w:val="00664702"/>
    <w:rPr>
      <w:color w:val="605E5C"/>
      <w:shd w:val="clear" w:color="auto" w:fill="E1DFDD"/>
    </w:rPr>
  </w:style>
  <w:style w:type="character" w:customStyle="1" w:styleId="md-link">
    <w:name w:val="md-link"/>
    <w:basedOn w:val="a2"/>
    <w:rsid w:val="00876473"/>
  </w:style>
  <w:style w:type="character" w:customStyle="1" w:styleId="md-entity">
    <w:name w:val="md-entity"/>
    <w:basedOn w:val="a2"/>
    <w:rsid w:val="00876473"/>
  </w:style>
  <w:style w:type="paragraph" w:styleId="afc">
    <w:name w:val="Date"/>
    <w:basedOn w:val="a1"/>
    <w:next w:val="a1"/>
    <w:link w:val="afd"/>
    <w:uiPriority w:val="99"/>
    <w:semiHidden/>
    <w:unhideWhenUsed/>
    <w:rsid w:val="00816980"/>
    <w:pPr>
      <w:ind w:leftChars="2500" w:left="100"/>
    </w:pPr>
  </w:style>
  <w:style w:type="character" w:customStyle="1" w:styleId="afd">
    <w:name w:val="日期 字符"/>
    <w:basedOn w:val="a2"/>
    <w:link w:val="afc"/>
    <w:uiPriority w:val="99"/>
    <w:semiHidden/>
    <w:rsid w:val="00816980"/>
    <w:rPr>
      <w:rFonts w:ascii="Times New Roman" w:eastAsia="宋体" w:hAnsi="Times New Roman"/>
    </w:rPr>
  </w:style>
  <w:style w:type="paragraph" w:customStyle="1" w:styleId="afe">
    <w:name w:val="公式"/>
    <w:basedOn w:val="a1"/>
    <w:qFormat/>
    <w:rsid w:val="00977874"/>
    <w:pPr>
      <w:spacing w:beforeLines="50" w:before="50" w:afterLines="50" w:after="50" w:line="240" w:lineRule="atLeast"/>
      <w:ind w:firstLine="420"/>
    </w:pPr>
    <w:rPr>
      <w:rFonts w:ascii="Cambria Math" w:hAnsi="Cambria Math"/>
      <w:i/>
    </w:rPr>
  </w:style>
  <w:style w:type="character" w:styleId="aff">
    <w:name w:val="page number"/>
    <w:basedOn w:val="a2"/>
    <w:uiPriority w:val="99"/>
    <w:semiHidden/>
    <w:unhideWhenUsed/>
    <w:rsid w:val="00AB1C79"/>
  </w:style>
  <w:style w:type="paragraph" w:customStyle="1" w:styleId="EndNoteBibliographyTitle">
    <w:name w:val="EndNote Bibliography Title"/>
    <w:basedOn w:val="a1"/>
    <w:link w:val="EndNoteBibliographyTitle0"/>
    <w:rsid w:val="00EE470B"/>
    <w:pPr>
      <w:jc w:val="center"/>
    </w:pPr>
    <w:rPr>
      <w:rFonts w:cs="Times New Roman"/>
      <w:noProof/>
      <w:sz w:val="36"/>
    </w:rPr>
  </w:style>
  <w:style w:type="character" w:customStyle="1" w:styleId="EndNoteBibliographyTitle0">
    <w:name w:val="EndNote Bibliography Title 字符"/>
    <w:basedOn w:val="a2"/>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1"/>
    <w:link w:val="EndNoteBibliography0"/>
    <w:rsid w:val="008F694A"/>
    <w:pPr>
      <w:spacing w:line="240" w:lineRule="exact"/>
      <w:jc w:val="center"/>
    </w:pPr>
    <w:rPr>
      <w:rFonts w:cs="Times New Roman"/>
      <w:noProof/>
    </w:rPr>
  </w:style>
  <w:style w:type="character" w:customStyle="1" w:styleId="EndNoteBibliography0">
    <w:name w:val="EndNote Bibliography 字符"/>
    <w:basedOn w:val="a2"/>
    <w:link w:val="EndNoteBibliography"/>
    <w:rsid w:val="008F694A"/>
    <w:rPr>
      <w:rFonts w:ascii="Times New Roman" w:eastAsia="宋体" w:hAnsi="Times New Roman" w:cs="Times New Roman"/>
      <w:noProof/>
      <w:sz w:val="24"/>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0A790-285B-4AFA-9BEF-BDE889385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12973</Words>
  <Characters>73947</Characters>
  <Application>Microsoft Office Word</Application>
  <DocSecurity>0</DocSecurity>
  <Lines>616</Lines>
  <Paragraphs>173</Paragraphs>
  <ScaleCrop>false</ScaleCrop>
  <Company/>
  <LinksUpToDate>false</LinksUpToDate>
  <CharactersWithSpaces>8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14</cp:revision>
  <cp:lastPrinted>2023-04-14T06:30:00Z</cp:lastPrinted>
  <dcterms:created xsi:type="dcterms:W3CDTF">2023-04-14T06:30:00Z</dcterms:created>
  <dcterms:modified xsi:type="dcterms:W3CDTF">2023-04-22T12:39:00Z</dcterms:modified>
</cp:coreProperties>
</file>